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0E6B865C" w:rsidR="00FB7E20" w:rsidRDefault="00FB7E20" w:rsidP="00FB7E20">
          <w:pPr>
            <w:spacing w:before="240"/>
          </w:pPr>
        </w:p>
        <w:p w14:paraId="31F21991" w14:textId="580EEBBC" w:rsidR="00256E67" w:rsidRDefault="00291A0D">
          <w:pPr>
            <w:spacing w:after="160" w:line="259" w:lineRule="auto"/>
          </w:pPr>
        </w:p>
      </w:sdtContent>
    </w:sdt>
    <w:p w14:paraId="3E737D28" w14:textId="6F5BDB1F" w:rsidR="006422F1" w:rsidRDefault="006422F1">
      <w:r>
        <w:rPr>
          <w:noProof/>
          <w:lang w:eastAsia="en-AU"/>
        </w:rPr>
        <mc:AlternateContent>
          <mc:Choice Requires="wpg">
            <w:drawing>
              <wp:anchor distT="0" distB="0" distL="114300" distR="114300" simplePos="0" relativeHeight="251570176" behindDoc="0" locked="0" layoutInCell="1" allowOverlap="1" wp14:anchorId="4631217C" wp14:editId="1FE35654">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B724CB" w:rsidRPr="00F078ED" w:rsidRDefault="00B724CB" w:rsidP="00443FEC">
                                <w:pPr>
                                  <w:pStyle w:val="Title"/>
                                  <w:jc w:val="left"/>
                                </w:pPr>
                                <w:r w:rsidRPr="00F078ED">
                                  <w:t xml:space="preserve">A </w:t>
                                </w:r>
                                <w:r>
                                  <w:t xml:space="preserve">3D Printed, Non-Invasive </w:t>
                                </w:r>
                                <w:r w:rsidRPr="00F078ED">
                                  <w:t>Brain Computer Interface Prosthetic Hand</w:t>
                                </w:r>
                              </w:p>
                              <w:p w14:paraId="3793696A" w14:textId="77777777" w:rsidR="00B724CB" w:rsidRDefault="00B724CB" w:rsidP="00A56F0D">
                                <w:pPr>
                                  <w:rPr>
                                    <w:sz w:val="56"/>
                                    <w:szCs w:val="144"/>
                                  </w:rPr>
                                </w:pPr>
                              </w:p>
                              <w:p w14:paraId="2D3FDFA0" w14:textId="77777777" w:rsidR="00B724CB" w:rsidRPr="00A56F0D" w:rsidRDefault="00B724CB"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B724CB" w:rsidRDefault="00B724CB">
                                <w:r>
                                  <w:t>Completed under the supervision of</w:t>
                                </w:r>
                              </w:p>
                              <w:p w14:paraId="3CF9F5AD" w14:textId="77777777" w:rsidR="00B724CB" w:rsidRPr="00A56F0D" w:rsidRDefault="00B724CB" w:rsidP="004D1F8F">
                                <w:pPr>
                                  <w:rPr>
                                    <w:sz w:val="48"/>
                                    <w:szCs w:val="144"/>
                                  </w:rPr>
                                </w:pPr>
                                <w:r>
                                  <w:rPr>
                                    <w:sz w:val="48"/>
                                    <w:szCs w:val="144"/>
                                  </w:rPr>
                                  <w:t>Dr Kaushik Mahata, Ph.D.</w:t>
                                </w:r>
                              </w:p>
                              <w:p w14:paraId="5C52BDF2" w14:textId="77777777" w:rsidR="00B724CB" w:rsidRPr="004D1F8F" w:rsidRDefault="00B724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05CC0593" w:rsidR="00B724CB" w:rsidRPr="004D1F8F" w:rsidRDefault="00B724C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B724CB" w:rsidRDefault="00B724CB"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017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B724CB" w:rsidRPr="00F078ED" w:rsidRDefault="00B724CB" w:rsidP="00443FEC">
                          <w:pPr>
                            <w:pStyle w:val="Title"/>
                            <w:jc w:val="left"/>
                          </w:pPr>
                          <w:r w:rsidRPr="00F078ED">
                            <w:t xml:space="preserve">A </w:t>
                          </w:r>
                          <w:r>
                            <w:t xml:space="preserve">3D Printed, Non-Invasive </w:t>
                          </w:r>
                          <w:r w:rsidRPr="00F078ED">
                            <w:t>Brain Computer Interface Prosthetic Hand</w:t>
                          </w:r>
                        </w:p>
                        <w:p w14:paraId="3793696A" w14:textId="77777777" w:rsidR="00B724CB" w:rsidRDefault="00B724CB" w:rsidP="00A56F0D">
                          <w:pPr>
                            <w:rPr>
                              <w:sz w:val="56"/>
                              <w:szCs w:val="144"/>
                            </w:rPr>
                          </w:pPr>
                        </w:p>
                        <w:p w14:paraId="2D3FDFA0" w14:textId="77777777" w:rsidR="00B724CB" w:rsidRPr="00A56F0D" w:rsidRDefault="00B724CB"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B724CB" w:rsidRDefault="00B724CB">
                          <w:r>
                            <w:t>Completed under the supervision of</w:t>
                          </w:r>
                        </w:p>
                        <w:p w14:paraId="3CF9F5AD" w14:textId="77777777" w:rsidR="00B724CB" w:rsidRPr="00A56F0D" w:rsidRDefault="00B724CB" w:rsidP="004D1F8F">
                          <w:pPr>
                            <w:rPr>
                              <w:sz w:val="48"/>
                              <w:szCs w:val="144"/>
                            </w:rPr>
                          </w:pPr>
                          <w:r>
                            <w:rPr>
                              <w:sz w:val="48"/>
                              <w:szCs w:val="144"/>
                            </w:rPr>
                            <w:t>Dr Kaushik Mahata, Ph.D.</w:t>
                          </w:r>
                        </w:p>
                        <w:p w14:paraId="5C52BDF2" w14:textId="77777777" w:rsidR="00B724CB" w:rsidRPr="004D1F8F" w:rsidRDefault="00B724CB"/>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05CC0593" w:rsidR="00B724CB" w:rsidRPr="004D1F8F" w:rsidRDefault="00B724C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B724CB" w:rsidRDefault="00B724CB"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4077110"/>
      <w:r>
        <w:lastRenderedPageBreak/>
        <w:t>Abstract</w:t>
      </w:r>
      <w:bookmarkEnd w:id="0"/>
    </w:p>
    <w:p w14:paraId="2587A49A" w14:textId="280D2BDA"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4077111"/>
      <w:r>
        <w:lastRenderedPageBreak/>
        <w:t>Acknowledgements</w:t>
      </w:r>
      <w:bookmarkEnd w:id="1"/>
    </w:p>
    <w:p w14:paraId="1CA0C8AF" w14:textId="77777777" w:rsidR="001D1510" w:rsidRDefault="001D1510" w:rsidP="001D1510">
      <w:pPr>
        <w:spacing w:line="360" w:lineRule="auto"/>
      </w:pPr>
      <w:r>
        <w:t>Firstly, infinite thanks to Kaushik. Your (perhaps at times, ill-founded) confidence in my ability to tackle this project was contagious, and quelled many of the anxieties that came along throughout the year.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5F3FA65B" w14:textId="77777777" w:rsidR="001D1510" w:rsidRDefault="001D1510" w:rsidP="001D1510">
      <w:pPr>
        <w:spacing w:line="360" w:lineRule="auto"/>
      </w:pPr>
    </w:p>
    <w:p w14:paraId="27DDE786" w14:textId="77777777" w:rsidR="001D1510" w:rsidRDefault="001D1510" w:rsidP="001D1510">
      <w:pPr>
        <w:spacing w:line="360" w:lineRule="auto"/>
      </w:pPr>
      <w:r>
        <w:t xml:space="preserve">To Phil. Thanks for printing the coolest prosthetic hand I’ve seen! 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0707B9D4" w14:textId="77777777" w:rsidR="001D1510" w:rsidRDefault="001D1510" w:rsidP="001D1510">
      <w:pPr>
        <w:spacing w:line="360" w:lineRule="auto"/>
      </w:pPr>
    </w:p>
    <w:p w14:paraId="4E70ABB1" w14:textId="77777777" w:rsidR="001D1510" w:rsidRDefault="001D1510" w:rsidP="001D1510">
      <w:pPr>
        <w:spacing w:line="360" w:lineRule="auto"/>
      </w:pPr>
      <w:r>
        <w:t xml:space="preserve">To Jerry. Your help with all things hardware has been greatly appreciated. You’re an absolute soldering wizard, and there is no way this project would be functional without your assistance with assembly and debugging. And to Ian and Roy, thanks for letting me sit in fumbling away at the solder paste dispenser, and for somehow sourcing an AVR programmer and a TQFP-64 breakout PCB at a moment’s notice. </w:t>
      </w:r>
    </w:p>
    <w:p w14:paraId="53778F8C" w14:textId="77777777" w:rsidR="001D1510" w:rsidRDefault="001D1510" w:rsidP="001D1510">
      <w:pPr>
        <w:spacing w:line="360" w:lineRule="auto"/>
      </w:pPr>
    </w:p>
    <w:p w14:paraId="2CCADD6E" w14:textId="01116D89" w:rsidR="001D1510" w:rsidRDefault="001D1510" w:rsidP="001D1510">
      <w:pPr>
        <w:spacing w:line="360" w:lineRule="auto"/>
      </w:pPr>
      <w:r>
        <w:t>Thanks go to Dr Smith and Professor Middleton, for their perspectives on Modular Biosignal Front Ends. Thanks also to Professor Grayden for his discussion of EMI shielding for EEG recording and the impact of dry electrodes on classification quality.</w:t>
      </w:r>
      <w:r w:rsidR="00A22025">
        <w:t xml:space="preserve"> Thanks to Brenton for offering to review the STM32 board design amidst transitioning his courses online.</w:t>
      </w:r>
      <w:r w:rsidR="00F35954">
        <w:t xml:space="preserve"> Thanks to Dr Harms for fielding my question regarding EEG subject biasing.</w:t>
      </w:r>
    </w:p>
    <w:p w14:paraId="7D9D8A31" w14:textId="77777777" w:rsidR="001D1510" w:rsidRDefault="001D1510" w:rsidP="001D1510">
      <w:pPr>
        <w:spacing w:line="360" w:lineRule="auto"/>
      </w:pPr>
    </w:p>
    <w:p w14:paraId="1FCB73B6" w14:textId="3391FC47" w:rsidR="001D1510" w:rsidRDefault="001D1510" w:rsidP="001D1510">
      <w:pPr>
        <w:spacing w:line="360" w:lineRule="auto"/>
      </w:pPr>
      <w:r>
        <w:t>Lastly, thanks to my family for the unwavering support. You shared the load of my disappointments and the joy of my victories. I’ve really enjoyed taking you all on this adventure. You’ve all been so enthusiastic to hear about the ins and outs of machine learning classification, and Angus is now completely proficient in PCB design. You guys rock!</w:t>
      </w:r>
    </w:p>
    <w:p w14:paraId="092F4C49" w14:textId="34D94D80" w:rsidR="00153184" w:rsidRDefault="006A1981" w:rsidP="00524C3B">
      <w:pPr>
        <w:pStyle w:val="Heading1"/>
      </w:pPr>
      <w:r>
        <w:br w:type="page"/>
      </w:r>
      <w:bookmarkStart w:id="2" w:name="_Toc44077112"/>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6F73A489">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427C1BAC">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2E3E71B9">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B724CB" w:rsidRPr="00C675CA" w:rsidRDefault="00B724CB"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B724CB" w:rsidRPr="00C675CA" w:rsidRDefault="00B724CB"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C9D90B0">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B724CB" w:rsidRPr="00C675CA" w:rsidRDefault="00B724CB">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B724CB" w:rsidRPr="00C675CA" w:rsidRDefault="00B724CB">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33C4788B">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90ADF33"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bookmarkStart w:id="5" w:name="_Toc44057134"/>
      <w:bookmarkStart w:id="6" w:name="_Toc44077113"/>
      <w:r>
        <w:lastRenderedPageBreak/>
        <w:t>Table of Contents</w:t>
      </w:r>
      <w:bookmarkEnd w:id="3"/>
      <w:bookmarkEnd w:id="4"/>
      <w:bookmarkEnd w:id="5"/>
      <w:bookmarkEnd w:id="6"/>
    </w:p>
    <w:sdt>
      <w:sdtPr>
        <w:id w:val="2016799324"/>
        <w:docPartObj>
          <w:docPartGallery w:val="Table of Contents"/>
          <w:docPartUnique/>
        </w:docPartObj>
      </w:sdtPr>
      <w:sdtEndPr>
        <w:rPr>
          <w:b/>
          <w:bCs/>
          <w:noProof/>
        </w:rPr>
      </w:sdtEndPr>
      <w:sdtContent>
        <w:p w14:paraId="14D385EF" w14:textId="155DD1D6" w:rsidR="00490097" w:rsidRPr="00773E13" w:rsidRDefault="00490097" w:rsidP="00773E13">
          <w:pPr>
            <w:spacing w:line="276" w:lineRule="auto"/>
          </w:pPr>
        </w:p>
        <w:p w14:paraId="5B604645" w14:textId="0AD9AB5D" w:rsidR="00F17AAF" w:rsidRPr="00773E13" w:rsidRDefault="00490097" w:rsidP="00773E13">
          <w:pPr>
            <w:pStyle w:val="TOC1"/>
            <w:tabs>
              <w:tab w:val="right" w:leader="dot" w:pos="8755"/>
            </w:tabs>
            <w:spacing w:line="276" w:lineRule="auto"/>
            <w:rPr>
              <w:rFonts w:ascii="Times New Roman" w:hAnsi="Times New Roman"/>
              <w:noProof/>
              <w:lang w:val="en-AU" w:eastAsia="en-AU"/>
            </w:rPr>
          </w:pPr>
          <w:r w:rsidRPr="00773E13">
            <w:rPr>
              <w:rFonts w:ascii="Times New Roman" w:hAnsi="Times New Roman"/>
            </w:rPr>
            <w:fldChar w:fldCharType="begin"/>
          </w:r>
          <w:r w:rsidRPr="00773E13">
            <w:rPr>
              <w:rFonts w:ascii="Times New Roman" w:hAnsi="Times New Roman"/>
            </w:rPr>
            <w:instrText xml:space="preserve"> TOC \o "1-3" \h \z \u </w:instrText>
          </w:r>
          <w:r w:rsidRPr="00773E13">
            <w:rPr>
              <w:rFonts w:ascii="Times New Roman" w:hAnsi="Times New Roman"/>
            </w:rPr>
            <w:fldChar w:fldCharType="separate"/>
          </w:r>
          <w:hyperlink w:anchor="_Toc44077110" w:history="1">
            <w:r w:rsidR="00F17AAF" w:rsidRPr="00773E13">
              <w:rPr>
                <w:rStyle w:val="Hyperlink"/>
                <w:rFonts w:ascii="Times New Roman" w:hAnsi="Times New Roman"/>
                <w:noProof/>
              </w:rPr>
              <w:t>Abstract</w:t>
            </w:r>
            <w:r w:rsidR="00F17AAF" w:rsidRPr="00773E13">
              <w:rPr>
                <w:rFonts w:ascii="Times New Roman" w:hAnsi="Times New Roman"/>
                <w:noProof/>
                <w:webHidden/>
              </w:rPr>
              <w:tab/>
            </w:r>
            <w:r w:rsidR="00F17AAF" w:rsidRPr="00773E13">
              <w:rPr>
                <w:rFonts w:ascii="Times New Roman" w:hAnsi="Times New Roman"/>
                <w:noProof/>
                <w:webHidden/>
              </w:rPr>
              <w:fldChar w:fldCharType="begin"/>
            </w:r>
            <w:r w:rsidR="00F17AAF" w:rsidRPr="00773E13">
              <w:rPr>
                <w:rFonts w:ascii="Times New Roman" w:hAnsi="Times New Roman"/>
                <w:noProof/>
                <w:webHidden/>
              </w:rPr>
              <w:instrText xml:space="preserve"> PAGEREF _Toc44077110 \h </w:instrText>
            </w:r>
            <w:r w:rsidR="00F17AAF" w:rsidRPr="00773E13">
              <w:rPr>
                <w:rFonts w:ascii="Times New Roman" w:hAnsi="Times New Roman"/>
                <w:noProof/>
                <w:webHidden/>
              </w:rPr>
            </w:r>
            <w:r w:rsidR="00F17AAF" w:rsidRPr="00773E13">
              <w:rPr>
                <w:rFonts w:ascii="Times New Roman" w:hAnsi="Times New Roman"/>
                <w:noProof/>
                <w:webHidden/>
              </w:rPr>
              <w:fldChar w:fldCharType="separate"/>
            </w:r>
            <w:r w:rsidR="00432C32">
              <w:rPr>
                <w:rFonts w:ascii="Times New Roman" w:hAnsi="Times New Roman"/>
                <w:noProof/>
                <w:webHidden/>
              </w:rPr>
              <w:t>i</w:t>
            </w:r>
            <w:r w:rsidR="00F17AAF" w:rsidRPr="00773E13">
              <w:rPr>
                <w:rFonts w:ascii="Times New Roman" w:hAnsi="Times New Roman"/>
                <w:noProof/>
                <w:webHidden/>
              </w:rPr>
              <w:fldChar w:fldCharType="end"/>
            </w:r>
          </w:hyperlink>
        </w:p>
        <w:p w14:paraId="1774A607" w14:textId="33112D8D"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1" w:history="1">
            <w:r w:rsidRPr="00773E13">
              <w:rPr>
                <w:rStyle w:val="Hyperlink"/>
                <w:rFonts w:ascii="Times New Roman" w:hAnsi="Times New Roman"/>
                <w:noProof/>
              </w:rPr>
              <w:t>Acknowledgemen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1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ii</w:t>
            </w:r>
            <w:r w:rsidRPr="00773E13">
              <w:rPr>
                <w:rFonts w:ascii="Times New Roman" w:hAnsi="Times New Roman"/>
                <w:noProof/>
                <w:webHidden/>
              </w:rPr>
              <w:fldChar w:fldCharType="end"/>
            </w:r>
          </w:hyperlink>
        </w:p>
        <w:p w14:paraId="5CEFE4A4" w14:textId="58B85A01"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2" w:history="1">
            <w:r w:rsidRPr="00773E13">
              <w:rPr>
                <w:rStyle w:val="Hyperlink"/>
                <w:rFonts w:ascii="Times New Roman" w:hAnsi="Times New Roman"/>
                <w:noProof/>
              </w:rPr>
              <w:t>List of Contribu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2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iii</w:t>
            </w:r>
            <w:r w:rsidRPr="00773E13">
              <w:rPr>
                <w:rFonts w:ascii="Times New Roman" w:hAnsi="Times New Roman"/>
                <w:noProof/>
                <w:webHidden/>
              </w:rPr>
              <w:fldChar w:fldCharType="end"/>
            </w:r>
          </w:hyperlink>
        </w:p>
        <w:p w14:paraId="7A235964" w14:textId="47F2700F"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4" w:history="1">
            <w:r w:rsidRPr="00773E13">
              <w:rPr>
                <w:rStyle w:val="Hyperlink"/>
                <w:rFonts w:ascii="Times New Roman" w:hAnsi="Times New Roman"/>
                <w:noProof/>
              </w:rPr>
              <w:t>Nomenclatu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4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vii</w:t>
            </w:r>
            <w:r w:rsidRPr="00773E13">
              <w:rPr>
                <w:rFonts w:ascii="Times New Roman" w:hAnsi="Times New Roman"/>
                <w:noProof/>
                <w:webHidden/>
              </w:rPr>
              <w:fldChar w:fldCharType="end"/>
            </w:r>
          </w:hyperlink>
        </w:p>
        <w:p w14:paraId="39294E29" w14:textId="3908D9E6"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5" w:history="1">
            <w:r w:rsidRPr="00773E13">
              <w:rPr>
                <w:rStyle w:val="Hyperlink"/>
                <w:rFonts w:ascii="Times New Roman" w:hAnsi="Times New Roman"/>
                <w:noProof/>
              </w:rPr>
              <w:t>1.</w:t>
            </w:r>
            <w:r w:rsidRPr="00773E13">
              <w:rPr>
                <w:rFonts w:ascii="Times New Roman" w:hAnsi="Times New Roman"/>
                <w:noProof/>
                <w:lang w:val="en-AU" w:eastAsia="en-AU"/>
              </w:rPr>
              <w:tab/>
            </w:r>
            <w:r w:rsidRPr="00773E13">
              <w:rPr>
                <w:rStyle w:val="Hyperlink"/>
                <w:rFonts w:ascii="Times New Roman" w:hAnsi="Times New Roman"/>
                <w:noProof/>
              </w:rPr>
              <w:t>Introdu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5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w:t>
            </w:r>
            <w:r w:rsidRPr="00773E13">
              <w:rPr>
                <w:rFonts w:ascii="Times New Roman" w:hAnsi="Times New Roman"/>
                <w:noProof/>
                <w:webHidden/>
              </w:rPr>
              <w:fldChar w:fldCharType="end"/>
            </w:r>
          </w:hyperlink>
        </w:p>
        <w:p w14:paraId="00A8460D" w14:textId="368598DE"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6" w:history="1">
            <w:r w:rsidRPr="00773E13">
              <w:rPr>
                <w:rStyle w:val="Hyperlink"/>
                <w:rFonts w:ascii="Times New Roman" w:hAnsi="Times New Roman"/>
                <w:noProof/>
              </w:rPr>
              <w:t>2.</w:t>
            </w:r>
            <w:r w:rsidRPr="00773E13">
              <w:rPr>
                <w:rFonts w:ascii="Times New Roman" w:hAnsi="Times New Roman"/>
                <w:noProof/>
                <w:lang w:val="en-AU" w:eastAsia="en-AU"/>
              </w:rPr>
              <w:tab/>
            </w:r>
            <w:r w:rsidRPr="00773E13">
              <w:rPr>
                <w:rStyle w:val="Hyperlink"/>
                <w:rFonts w:ascii="Times New Roman" w:hAnsi="Times New Roman"/>
                <w:noProof/>
              </w:rPr>
              <w:t>Biological Backgrou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6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3</w:t>
            </w:r>
            <w:r w:rsidRPr="00773E13">
              <w:rPr>
                <w:rFonts w:ascii="Times New Roman" w:hAnsi="Times New Roman"/>
                <w:noProof/>
                <w:webHidden/>
              </w:rPr>
              <w:fldChar w:fldCharType="end"/>
            </w:r>
          </w:hyperlink>
        </w:p>
        <w:p w14:paraId="52941B51" w14:textId="2999604B"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7" w:history="1">
            <w:r w:rsidRPr="00773E13">
              <w:rPr>
                <w:rStyle w:val="Hyperlink"/>
                <w:rFonts w:ascii="Times New Roman" w:hAnsi="Times New Roman"/>
                <w:noProof/>
              </w:rPr>
              <w:t>2.1.</w:t>
            </w:r>
            <w:r w:rsidRPr="00773E13">
              <w:rPr>
                <w:rFonts w:ascii="Times New Roman" w:hAnsi="Times New Roman"/>
                <w:noProof/>
                <w:lang w:val="en-AU" w:eastAsia="en-AU"/>
              </w:rPr>
              <w:tab/>
            </w:r>
            <w:r w:rsidRPr="00773E13">
              <w:rPr>
                <w:rStyle w:val="Hyperlink"/>
                <w:rFonts w:ascii="Times New Roman" w:hAnsi="Times New Roman"/>
                <w:noProof/>
              </w:rPr>
              <w:t>Neur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7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3</w:t>
            </w:r>
            <w:r w:rsidRPr="00773E13">
              <w:rPr>
                <w:rFonts w:ascii="Times New Roman" w:hAnsi="Times New Roman"/>
                <w:noProof/>
                <w:webHidden/>
              </w:rPr>
              <w:fldChar w:fldCharType="end"/>
            </w:r>
          </w:hyperlink>
        </w:p>
        <w:p w14:paraId="16E8CDEB" w14:textId="094232CB"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8" w:history="1">
            <w:r w:rsidRPr="00773E13">
              <w:rPr>
                <w:rStyle w:val="Hyperlink"/>
                <w:rFonts w:ascii="Times New Roman" w:hAnsi="Times New Roman"/>
                <w:noProof/>
              </w:rPr>
              <w:t>2.2.</w:t>
            </w:r>
            <w:r w:rsidRPr="00773E13">
              <w:rPr>
                <w:rFonts w:ascii="Times New Roman" w:hAnsi="Times New Roman"/>
                <w:noProof/>
                <w:lang w:val="en-AU" w:eastAsia="en-AU"/>
              </w:rPr>
              <w:tab/>
            </w:r>
            <w:r w:rsidRPr="00773E13">
              <w:rPr>
                <w:rStyle w:val="Hyperlink"/>
                <w:rFonts w:ascii="Times New Roman" w:hAnsi="Times New Roman"/>
                <w:noProof/>
              </w:rPr>
              <w:t>Cortical Areas for Voluntary Movemen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8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4</w:t>
            </w:r>
            <w:r w:rsidRPr="00773E13">
              <w:rPr>
                <w:rFonts w:ascii="Times New Roman" w:hAnsi="Times New Roman"/>
                <w:noProof/>
                <w:webHidden/>
              </w:rPr>
              <w:fldChar w:fldCharType="end"/>
            </w:r>
          </w:hyperlink>
        </w:p>
        <w:p w14:paraId="7C3066FE" w14:textId="5070F61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9" w:history="1">
            <w:r w:rsidRPr="00773E13">
              <w:rPr>
                <w:rStyle w:val="Hyperlink"/>
                <w:rFonts w:ascii="Times New Roman" w:hAnsi="Times New Roman"/>
                <w:noProof/>
              </w:rPr>
              <w:t>2.3.</w:t>
            </w:r>
            <w:r w:rsidRPr="00773E13">
              <w:rPr>
                <w:rFonts w:ascii="Times New Roman" w:hAnsi="Times New Roman"/>
                <w:noProof/>
                <w:lang w:val="en-AU" w:eastAsia="en-AU"/>
              </w:rPr>
              <w:tab/>
            </w:r>
            <w:r w:rsidRPr="00773E13">
              <w:rPr>
                <w:rStyle w:val="Hyperlink"/>
                <w:rFonts w:ascii="Times New Roman" w:hAnsi="Times New Roman"/>
                <w:noProof/>
              </w:rPr>
              <w:t>Electroencephalography (EE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9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6</w:t>
            </w:r>
            <w:r w:rsidRPr="00773E13">
              <w:rPr>
                <w:rFonts w:ascii="Times New Roman" w:hAnsi="Times New Roman"/>
                <w:noProof/>
                <w:webHidden/>
              </w:rPr>
              <w:fldChar w:fldCharType="end"/>
            </w:r>
          </w:hyperlink>
        </w:p>
        <w:p w14:paraId="67EC0812" w14:textId="57DB1145"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20" w:history="1">
            <w:r w:rsidRPr="00773E13">
              <w:rPr>
                <w:rStyle w:val="Hyperlink"/>
                <w:rFonts w:ascii="Times New Roman" w:hAnsi="Times New Roman"/>
                <w:noProof/>
              </w:rPr>
              <w:t>3.</w:t>
            </w:r>
            <w:r w:rsidRPr="00773E13">
              <w:rPr>
                <w:rFonts w:ascii="Times New Roman" w:hAnsi="Times New Roman"/>
                <w:noProof/>
                <w:lang w:val="en-AU" w:eastAsia="en-AU"/>
              </w:rPr>
              <w:tab/>
            </w:r>
            <w:r w:rsidRPr="00773E13">
              <w:rPr>
                <w:rStyle w:val="Hyperlink"/>
                <w:rFonts w:ascii="Times New Roman" w:hAnsi="Times New Roman"/>
                <w:noProof/>
              </w:rPr>
              <w:t>Literature Revie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0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8</w:t>
            </w:r>
            <w:r w:rsidRPr="00773E13">
              <w:rPr>
                <w:rFonts w:ascii="Times New Roman" w:hAnsi="Times New Roman"/>
                <w:noProof/>
                <w:webHidden/>
              </w:rPr>
              <w:fldChar w:fldCharType="end"/>
            </w:r>
          </w:hyperlink>
        </w:p>
        <w:p w14:paraId="64FE86A9" w14:textId="4B20C9BE"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1" w:history="1">
            <w:r w:rsidRPr="00773E13">
              <w:rPr>
                <w:rStyle w:val="Hyperlink"/>
                <w:rFonts w:ascii="Times New Roman" w:hAnsi="Times New Roman"/>
                <w:noProof/>
              </w:rPr>
              <w:t>3.1.</w:t>
            </w:r>
            <w:r w:rsidRPr="00773E13">
              <w:rPr>
                <w:rFonts w:ascii="Times New Roman" w:hAnsi="Times New Roman"/>
                <w:noProof/>
                <w:lang w:val="en-AU" w:eastAsia="en-AU"/>
              </w:rPr>
              <w:tab/>
            </w:r>
            <w:r w:rsidRPr="00773E13">
              <w:rPr>
                <w:rStyle w:val="Hyperlink"/>
                <w:rFonts w:ascii="Times New Roman" w:hAnsi="Times New Roman"/>
                <w:noProof/>
              </w:rPr>
              <w:t>Data Acquisition and Pre-Process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1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8</w:t>
            </w:r>
            <w:r w:rsidRPr="00773E13">
              <w:rPr>
                <w:rFonts w:ascii="Times New Roman" w:hAnsi="Times New Roman"/>
                <w:noProof/>
                <w:webHidden/>
              </w:rPr>
              <w:fldChar w:fldCharType="end"/>
            </w:r>
          </w:hyperlink>
        </w:p>
        <w:p w14:paraId="1380DF5C" w14:textId="45A1B26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2" w:history="1">
            <w:r w:rsidRPr="00773E13">
              <w:rPr>
                <w:rStyle w:val="Hyperlink"/>
                <w:rFonts w:ascii="Times New Roman" w:hAnsi="Times New Roman"/>
                <w:noProof/>
              </w:rPr>
              <w:t>3.1.1.</w:t>
            </w:r>
            <w:r w:rsidRPr="00773E13">
              <w:rPr>
                <w:rFonts w:ascii="Times New Roman" w:hAnsi="Times New Roman"/>
                <w:noProof/>
                <w:lang w:val="en-AU" w:eastAsia="en-AU"/>
              </w:rPr>
              <w:tab/>
            </w:r>
            <w:r w:rsidRPr="00773E13">
              <w:rPr>
                <w:rStyle w:val="Hyperlink"/>
                <w:rFonts w:ascii="Times New Roman" w:hAnsi="Times New Roman"/>
                <w:noProof/>
              </w:rPr>
              <w:t>Signal Recording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2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8</w:t>
            </w:r>
            <w:r w:rsidRPr="00773E13">
              <w:rPr>
                <w:rFonts w:ascii="Times New Roman" w:hAnsi="Times New Roman"/>
                <w:noProof/>
                <w:webHidden/>
              </w:rPr>
              <w:fldChar w:fldCharType="end"/>
            </w:r>
          </w:hyperlink>
        </w:p>
        <w:p w14:paraId="5205775B" w14:textId="6826217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3" w:history="1">
            <w:r w:rsidRPr="00773E13">
              <w:rPr>
                <w:rStyle w:val="Hyperlink"/>
                <w:rFonts w:ascii="Times New Roman" w:hAnsi="Times New Roman"/>
                <w:noProof/>
              </w:rPr>
              <w:t>3.1.2.</w:t>
            </w:r>
            <w:r w:rsidRPr="00773E13">
              <w:rPr>
                <w:rFonts w:ascii="Times New Roman" w:hAnsi="Times New Roman"/>
                <w:noProof/>
                <w:lang w:val="en-AU" w:eastAsia="en-AU"/>
              </w:rPr>
              <w:tab/>
            </w:r>
            <w:r w:rsidRPr="00773E13">
              <w:rPr>
                <w:rStyle w:val="Hyperlink"/>
                <w:rFonts w:ascii="Times New Roman" w:hAnsi="Times New Roman"/>
                <w:noProof/>
              </w:rPr>
              <w:t>Digitalisation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3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9</w:t>
            </w:r>
            <w:r w:rsidRPr="00773E13">
              <w:rPr>
                <w:rFonts w:ascii="Times New Roman" w:hAnsi="Times New Roman"/>
                <w:noProof/>
                <w:webHidden/>
              </w:rPr>
              <w:fldChar w:fldCharType="end"/>
            </w:r>
          </w:hyperlink>
        </w:p>
        <w:p w14:paraId="36C0BAF8" w14:textId="6D1740D3"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4" w:history="1">
            <w:r w:rsidRPr="00773E13">
              <w:rPr>
                <w:rStyle w:val="Hyperlink"/>
                <w:rFonts w:ascii="Times New Roman" w:hAnsi="Times New Roman"/>
                <w:noProof/>
              </w:rPr>
              <w:t>3.2.</w:t>
            </w:r>
            <w:r w:rsidRPr="00773E13">
              <w:rPr>
                <w:rFonts w:ascii="Times New Roman" w:hAnsi="Times New Roman"/>
                <w:noProof/>
                <w:lang w:val="en-AU" w:eastAsia="en-AU"/>
              </w:rPr>
              <w:tab/>
            </w:r>
            <w:r w:rsidRPr="00773E13">
              <w:rPr>
                <w:rStyle w:val="Hyperlink"/>
                <w:rFonts w:ascii="Times New Roman" w:hAnsi="Times New Roman"/>
                <w:noProof/>
              </w:rPr>
              <w:t>Feature Extra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4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1</w:t>
            </w:r>
            <w:r w:rsidRPr="00773E13">
              <w:rPr>
                <w:rFonts w:ascii="Times New Roman" w:hAnsi="Times New Roman"/>
                <w:noProof/>
                <w:webHidden/>
              </w:rPr>
              <w:fldChar w:fldCharType="end"/>
            </w:r>
          </w:hyperlink>
        </w:p>
        <w:p w14:paraId="1AD19EED" w14:textId="283EED0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5" w:history="1">
            <w:r w:rsidRPr="00773E13">
              <w:rPr>
                <w:rStyle w:val="Hyperlink"/>
                <w:rFonts w:ascii="Times New Roman" w:hAnsi="Times New Roman"/>
                <w:noProof/>
              </w:rPr>
              <w:t>3.2.1.</w:t>
            </w:r>
            <w:r w:rsidRPr="00773E13">
              <w:rPr>
                <w:rFonts w:ascii="Times New Roman" w:hAnsi="Times New Roman"/>
                <w:noProof/>
                <w:lang w:val="en-AU" w:eastAsia="en-AU"/>
              </w:rPr>
              <w:tab/>
            </w:r>
            <w:r w:rsidRPr="00773E13">
              <w:rPr>
                <w:rStyle w:val="Hyperlink"/>
                <w:rFonts w:ascii="Times New Roman" w:hAnsi="Times New Roman"/>
                <w:noProof/>
              </w:rPr>
              <w:t>Adaptive Autoregressive Model (AAR)</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5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2</w:t>
            </w:r>
            <w:r w:rsidRPr="00773E13">
              <w:rPr>
                <w:rFonts w:ascii="Times New Roman" w:hAnsi="Times New Roman"/>
                <w:noProof/>
                <w:webHidden/>
              </w:rPr>
              <w:fldChar w:fldCharType="end"/>
            </w:r>
          </w:hyperlink>
        </w:p>
        <w:p w14:paraId="76CAB3F9" w14:textId="37639FC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6" w:history="1">
            <w:r w:rsidRPr="00773E13">
              <w:rPr>
                <w:rStyle w:val="Hyperlink"/>
                <w:rFonts w:ascii="Times New Roman" w:hAnsi="Times New Roman"/>
                <w:noProof/>
              </w:rPr>
              <w:t>3.2.2.</w:t>
            </w:r>
            <w:r w:rsidRPr="00773E13">
              <w:rPr>
                <w:rFonts w:ascii="Times New Roman" w:hAnsi="Times New Roman"/>
                <w:noProof/>
                <w:lang w:val="en-AU" w:eastAsia="en-AU"/>
              </w:rPr>
              <w:tab/>
            </w:r>
            <w:r w:rsidRPr="00773E13">
              <w:rPr>
                <w:rStyle w:val="Hyperlink"/>
                <w:rFonts w:ascii="Times New Roman" w:hAnsi="Times New Roman"/>
                <w:noProof/>
              </w:rPr>
              <w:t>Discrete Wavelet Transform (DW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6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4</w:t>
            </w:r>
            <w:r w:rsidRPr="00773E13">
              <w:rPr>
                <w:rFonts w:ascii="Times New Roman" w:hAnsi="Times New Roman"/>
                <w:noProof/>
                <w:webHidden/>
              </w:rPr>
              <w:fldChar w:fldCharType="end"/>
            </w:r>
          </w:hyperlink>
        </w:p>
        <w:p w14:paraId="59675B68" w14:textId="21D3CEF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7" w:history="1">
            <w:r w:rsidRPr="00773E13">
              <w:rPr>
                <w:rStyle w:val="Hyperlink"/>
                <w:rFonts w:ascii="Times New Roman" w:hAnsi="Times New Roman"/>
                <w:noProof/>
              </w:rPr>
              <w:t>3.2.3.</w:t>
            </w:r>
            <w:r w:rsidRPr="00773E13">
              <w:rPr>
                <w:rFonts w:ascii="Times New Roman" w:hAnsi="Times New Roman"/>
                <w:noProof/>
                <w:lang w:val="en-AU" w:eastAsia="en-AU"/>
              </w:rPr>
              <w:tab/>
            </w:r>
            <w:r w:rsidRPr="00773E13">
              <w:rPr>
                <w:rStyle w:val="Hyperlink"/>
                <w:rFonts w:ascii="Times New Roman" w:hAnsi="Times New Roman"/>
                <w:noProof/>
              </w:rPr>
              <w:t>Short Time Fourier Transform (STF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7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5</w:t>
            </w:r>
            <w:r w:rsidRPr="00773E13">
              <w:rPr>
                <w:rFonts w:ascii="Times New Roman" w:hAnsi="Times New Roman"/>
                <w:noProof/>
                <w:webHidden/>
              </w:rPr>
              <w:fldChar w:fldCharType="end"/>
            </w:r>
          </w:hyperlink>
        </w:p>
        <w:p w14:paraId="6D2A79AC" w14:textId="61EC5BB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8" w:history="1">
            <w:r w:rsidRPr="00773E13">
              <w:rPr>
                <w:rStyle w:val="Hyperlink"/>
                <w:rFonts w:ascii="Times New Roman" w:hAnsi="Times New Roman"/>
                <w:noProof/>
              </w:rPr>
              <w:t>3.2.4.</w:t>
            </w:r>
            <w:r w:rsidRPr="00773E13">
              <w:rPr>
                <w:rFonts w:ascii="Times New Roman" w:hAnsi="Times New Roman"/>
                <w:noProof/>
                <w:lang w:val="en-AU" w:eastAsia="en-AU"/>
              </w:rPr>
              <w:tab/>
            </w:r>
            <w:r w:rsidRPr="00773E13">
              <w:rPr>
                <w:rStyle w:val="Hyperlink"/>
                <w:rFonts w:ascii="Times New Roman" w:hAnsi="Times New Roman"/>
                <w:noProof/>
              </w:rPr>
              <w:t>Discrete Cosine Transform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8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9</w:t>
            </w:r>
            <w:r w:rsidRPr="00773E13">
              <w:rPr>
                <w:rFonts w:ascii="Times New Roman" w:hAnsi="Times New Roman"/>
                <w:noProof/>
                <w:webHidden/>
              </w:rPr>
              <w:fldChar w:fldCharType="end"/>
            </w:r>
          </w:hyperlink>
        </w:p>
        <w:p w14:paraId="118AB3F9" w14:textId="6B90A031"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9" w:history="1">
            <w:r w:rsidRPr="00773E13">
              <w:rPr>
                <w:rStyle w:val="Hyperlink"/>
                <w:rFonts w:ascii="Times New Roman" w:hAnsi="Times New Roman"/>
                <w:noProof/>
              </w:rPr>
              <w:t>3.3.</w:t>
            </w:r>
            <w:r w:rsidRPr="00773E13">
              <w:rPr>
                <w:rFonts w:ascii="Times New Roman" w:hAnsi="Times New Roman"/>
                <w:noProof/>
                <w:lang w:val="en-AU" w:eastAsia="en-AU"/>
              </w:rPr>
              <w:tab/>
            </w:r>
            <w:r w:rsidRPr="00773E13">
              <w:rPr>
                <w:rStyle w:val="Hyperlink"/>
                <w:rFonts w:ascii="Times New Roman" w:hAnsi="Times New Roman"/>
                <w:noProof/>
              </w:rPr>
              <w:t>Classific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9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21</w:t>
            </w:r>
            <w:r w:rsidRPr="00773E13">
              <w:rPr>
                <w:rFonts w:ascii="Times New Roman" w:hAnsi="Times New Roman"/>
                <w:noProof/>
                <w:webHidden/>
              </w:rPr>
              <w:fldChar w:fldCharType="end"/>
            </w:r>
          </w:hyperlink>
        </w:p>
        <w:p w14:paraId="11270DEF" w14:textId="0F26479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0" w:history="1">
            <w:r w:rsidRPr="00773E13">
              <w:rPr>
                <w:rStyle w:val="Hyperlink"/>
                <w:rFonts w:ascii="Times New Roman" w:hAnsi="Times New Roman"/>
                <w:noProof/>
              </w:rPr>
              <w:t>3.3.1.</w:t>
            </w:r>
            <w:r w:rsidRPr="00773E13">
              <w:rPr>
                <w:rFonts w:ascii="Times New Roman" w:hAnsi="Times New Roman"/>
                <w:noProof/>
                <w:lang w:val="en-AU" w:eastAsia="en-AU"/>
              </w:rPr>
              <w:tab/>
            </w:r>
            <w:r w:rsidRPr="00773E13">
              <w:rPr>
                <w:rStyle w:val="Hyperlink"/>
                <w:rFonts w:ascii="Times New Roman" w:hAnsi="Times New Roman"/>
                <w:noProof/>
              </w:rPr>
              <w:t>Linear Discriminant Analysis (L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0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22</w:t>
            </w:r>
            <w:r w:rsidRPr="00773E13">
              <w:rPr>
                <w:rFonts w:ascii="Times New Roman" w:hAnsi="Times New Roman"/>
                <w:noProof/>
                <w:webHidden/>
              </w:rPr>
              <w:fldChar w:fldCharType="end"/>
            </w:r>
          </w:hyperlink>
        </w:p>
        <w:p w14:paraId="224E3F53" w14:textId="60317AB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1" w:history="1">
            <w:r w:rsidRPr="00773E13">
              <w:rPr>
                <w:rStyle w:val="Hyperlink"/>
                <w:rFonts w:ascii="Times New Roman" w:hAnsi="Times New Roman"/>
                <w:noProof/>
              </w:rPr>
              <w:t>3.3.2.</w:t>
            </w:r>
            <w:r w:rsidRPr="00773E13">
              <w:rPr>
                <w:rFonts w:ascii="Times New Roman" w:hAnsi="Times New Roman"/>
                <w:noProof/>
                <w:lang w:val="en-AU" w:eastAsia="en-AU"/>
              </w:rPr>
              <w:tab/>
            </w:r>
            <w:r w:rsidRPr="00773E13">
              <w:rPr>
                <w:rStyle w:val="Hyperlink"/>
                <w:rFonts w:ascii="Times New Roman" w:hAnsi="Times New Roman"/>
                <w:noProof/>
              </w:rPr>
              <w:t>Quadratic Discriminant Analysis (Q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1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23</w:t>
            </w:r>
            <w:r w:rsidRPr="00773E13">
              <w:rPr>
                <w:rFonts w:ascii="Times New Roman" w:hAnsi="Times New Roman"/>
                <w:noProof/>
                <w:webHidden/>
              </w:rPr>
              <w:fldChar w:fldCharType="end"/>
            </w:r>
          </w:hyperlink>
        </w:p>
        <w:p w14:paraId="2EE02127" w14:textId="71942A9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2" w:history="1">
            <w:r w:rsidRPr="00773E13">
              <w:rPr>
                <w:rStyle w:val="Hyperlink"/>
                <w:rFonts w:ascii="Times New Roman" w:hAnsi="Times New Roman"/>
                <w:noProof/>
              </w:rPr>
              <w:t>3.3.3.</w:t>
            </w:r>
            <w:r w:rsidRPr="00773E13">
              <w:rPr>
                <w:rFonts w:ascii="Times New Roman" w:hAnsi="Times New Roman"/>
                <w:noProof/>
                <w:lang w:val="en-AU" w:eastAsia="en-AU"/>
              </w:rPr>
              <w:tab/>
            </w:r>
            <w:r w:rsidRPr="00773E13">
              <w:rPr>
                <w:rStyle w:val="Hyperlink"/>
                <w:rFonts w:ascii="Times New Roman" w:hAnsi="Times New Roman"/>
                <w:noProof/>
              </w:rPr>
              <w:t>Support Vector Machines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2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24</w:t>
            </w:r>
            <w:r w:rsidRPr="00773E13">
              <w:rPr>
                <w:rFonts w:ascii="Times New Roman" w:hAnsi="Times New Roman"/>
                <w:noProof/>
                <w:webHidden/>
              </w:rPr>
              <w:fldChar w:fldCharType="end"/>
            </w:r>
          </w:hyperlink>
        </w:p>
        <w:p w14:paraId="6764B260" w14:textId="344C91D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3" w:history="1">
            <w:r w:rsidRPr="00773E13">
              <w:rPr>
                <w:rStyle w:val="Hyperlink"/>
                <w:rFonts w:ascii="Times New Roman" w:hAnsi="Times New Roman"/>
                <w:noProof/>
              </w:rPr>
              <w:t>3.3.4.</w:t>
            </w:r>
            <w:r w:rsidRPr="00773E13">
              <w:rPr>
                <w:rFonts w:ascii="Times New Roman" w:hAnsi="Times New Roman"/>
                <w:noProof/>
                <w:lang w:val="en-AU" w:eastAsia="en-AU"/>
              </w:rPr>
              <w:tab/>
            </w:r>
            <w:r w:rsidRPr="00773E13">
              <w:rPr>
                <w:rStyle w:val="Hyperlink"/>
                <w:rFonts w:ascii="Times New Roman" w:hAnsi="Times New Roman"/>
                <w:i/>
                <w:noProof/>
              </w:rPr>
              <w:t>k</w:t>
            </w:r>
            <w:r w:rsidRPr="00773E13">
              <w:rPr>
                <w:rStyle w:val="Hyperlink"/>
                <w:rFonts w:ascii="Times New Roman" w:hAnsi="Times New Roman"/>
                <w:noProof/>
              </w:rPr>
              <w:t>-Nearest Neighbours (kN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3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27</w:t>
            </w:r>
            <w:r w:rsidRPr="00773E13">
              <w:rPr>
                <w:rFonts w:ascii="Times New Roman" w:hAnsi="Times New Roman"/>
                <w:noProof/>
                <w:webHidden/>
              </w:rPr>
              <w:fldChar w:fldCharType="end"/>
            </w:r>
          </w:hyperlink>
        </w:p>
        <w:p w14:paraId="1D1C0B95" w14:textId="1629927F"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4" w:history="1">
            <w:r w:rsidRPr="00773E13">
              <w:rPr>
                <w:rStyle w:val="Hyperlink"/>
                <w:rFonts w:ascii="Times New Roman" w:hAnsi="Times New Roman"/>
                <w:noProof/>
              </w:rPr>
              <w:t>3.4.</w:t>
            </w:r>
            <w:r w:rsidRPr="00773E13">
              <w:rPr>
                <w:rFonts w:ascii="Times New Roman" w:hAnsi="Times New Roman"/>
                <w:noProof/>
                <w:lang w:val="en-AU" w:eastAsia="en-AU"/>
              </w:rPr>
              <w:tab/>
            </w:r>
            <w:r w:rsidRPr="00773E13">
              <w:rPr>
                <w:rStyle w:val="Hyperlink"/>
                <w:rFonts w:ascii="Times New Roman" w:hAnsi="Times New Roman"/>
                <w:noProof/>
              </w:rPr>
              <w:t>Simul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4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29</w:t>
            </w:r>
            <w:r w:rsidRPr="00773E13">
              <w:rPr>
                <w:rFonts w:ascii="Times New Roman" w:hAnsi="Times New Roman"/>
                <w:noProof/>
                <w:webHidden/>
              </w:rPr>
              <w:fldChar w:fldCharType="end"/>
            </w:r>
          </w:hyperlink>
        </w:p>
        <w:p w14:paraId="57F50C86" w14:textId="303FB0B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5" w:history="1">
            <w:r w:rsidRPr="00773E13">
              <w:rPr>
                <w:rStyle w:val="Hyperlink"/>
                <w:rFonts w:ascii="Times New Roman" w:hAnsi="Times New Roman"/>
                <w:noProof/>
              </w:rPr>
              <w:t>3.4.1.</w:t>
            </w:r>
            <w:r w:rsidRPr="00773E13">
              <w:rPr>
                <w:rFonts w:ascii="Times New Roman" w:hAnsi="Times New Roman"/>
                <w:noProof/>
                <w:lang w:val="en-AU" w:eastAsia="en-AU"/>
              </w:rPr>
              <w:tab/>
            </w:r>
            <w:r w:rsidRPr="00773E13">
              <w:rPr>
                <w:rStyle w:val="Hyperlink"/>
                <w:rFonts w:ascii="Times New Roman" w:hAnsi="Times New Roman"/>
                <w:noProof/>
              </w:rPr>
              <w:t>Simulation Methodolog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5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29</w:t>
            </w:r>
            <w:r w:rsidRPr="00773E13">
              <w:rPr>
                <w:rFonts w:ascii="Times New Roman" w:hAnsi="Times New Roman"/>
                <w:noProof/>
                <w:webHidden/>
              </w:rPr>
              <w:fldChar w:fldCharType="end"/>
            </w:r>
          </w:hyperlink>
        </w:p>
        <w:p w14:paraId="6EEE4FC3" w14:textId="065AD4B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6" w:history="1">
            <w:r w:rsidRPr="00773E13">
              <w:rPr>
                <w:rStyle w:val="Hyperlink"/>
                <w:rFonts w:ascii="Times New Roman" w:hAnsi="Times New Roman"/>
                <w:noProof/>
              </w:rPr>
              <w:t>3.4.2.</w:t>
            </w:r>
            <w:r w:rsidRPr="00773E13">
              <w:rPr>
                <w:rFonts w:ascii="Times New Roman" w:hAnsi="Times New Roman"/>
                <w:noProof/>
                <w:lang w:val="en-AU" w:eastAsia="en-AU"/>
              </w:rPr>
              <w:tab/>
            </w:r>
            <w:r w:rsidRPr="00773E13">
              <w:rPr>
                <w:rStyle w:val="Hyperlink"/>
                <w:rFonts w:ascii="Times New Roman" w:hAnsi="Times New Roman"/>
                <w:noProof/>
              </w:rPr>
              <w:t>Simulation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6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31</w:t>
            </w:r>
            <w:r w:rsidRPr="00773E13">
              <w:rPr>
                <w:rFonts w:ascii="Times New Roman" w:hAnsi="Times New Roman"/>
                <w:noProof/>
                <w:webHidden/>
              </w:rPr>
              <w:fldChar w:fldCharType="end"/>
            </w:r>
          </w:hyperlink>
        </w:p>
        <w:p w14:paraId="4776D8EF" w14:textId="2E571668"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37" w:history="1">
            <w:r w:rsidRPr="00773E13">
              <w:rPr>
                <w:rStyle w:val="Hyperlink"/>
                <w:rFonts w:ascii="Times New Roman" w:hAnsi="Times New Roman"/>
                <w:noProof/>
              </w:rPr>
              <w:t>4.</w:t>
            </w:r>
            <w:r w:rsidRPr="00773E13">
              <w:rPr>
                <w:rFonts w:ascii="Times New Roman" w:hAnsi="Times New Roman"/>
                <w:noProof/>
                <w:lang w:val="en-AU" w:eastAsia="en-AU"/>
              </w:rPr>
              <w:tab/>
            </w:r>
            <w:r w:rsidRPr="00773E13">
              <w:rPr>
                <w:rStyle w:val="Hyperlink"/>
                <w:rFonts w:ascii="Times New Roman" w:hAnsi="Times New Roman"/>
                <w:noProof/>
              </w:rPr>
              <w:t>Proposed Syste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7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34</w:t>
            </w:r>
            <w:r w:rsidRPr="00773E13">
              <w:rPr>
                <w:rFonts w:ascii="Times New Roman" w:hAnsi="Times New Roman"/>
                <w:noProof/>
                <w:webHidden/>
              </w:rPr>
              <w:fldChar w:fldCharType="end"/>
            </w:r>
          </w:hyperlink>
        </w:p>
        <w:p w14:paraId="356D34A6" w14:textId="41F65C70"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8" w:history="1">
            <w:r w:rsidRPr="00773E13">
              <w:rPr>
                <w:rStyle w:val="Hyperlink"/>
                <w:rFonts w:ascii="Times New Roman" w:hAnsi="Times New Roman"/>
                <w:noProof/>
              </w:rPr>
              <w:t>4.1.</w:t>
            </w:r>
            <w:r w:rsidRPr="00773E13">
              <w:rPr>
                <w:rFonts w:ascii="Times New Roman" w:hAnsi="Times New Roman"/>
                <w:noProof/>
                <w:lang w:val="en-AU" w:eastAsia="en-AU"/>
              </w:rPr>
              <w:tab/>
            </w:r>
            <w:r w:rsidRPr="00773E13">
              <w:rPr>
                <w:rStyle w:val="Hyperlink"/>
                <w:rFonts w:ascii="Times New Roman" w:hAnsi="Times New Roman"/>
                <w:noProof/>
              </w:rPr>
              <w:t>EEG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8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35</w:t>
            </w:r>
            <w:r w:rsidRPr="00773E13">
              <w:rPr>
                <w:rFonts w:ascii="Times New Roman" w:hAnsi="Times New Roman"/>
                <w:noProof/>
                <w:webHidden/>
              </w:rPr>
              <w:fldChar w:fldCharType="end"/>
            </w:r>
          </w:hyperlink>
        </w:p>
        <w:p w14:paraId="39898664" w14:textId="2AC6E8AA"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9" w:history="1">
            <w:r w:rsidRPr="00773E13">
              <w:rPr>
                <w:rStyle w:val="Hyperlink"/>
                <w:rFonts w:ascii="Times New Roman" w:hAnsi="Times New Roman"/>
                <w:noProof/>
              </w:rPr>
              <w:t>4.2.</w:t>
            </w:r>
            <w:r w:rsidRPr="00773E13">
              <w:rPr>
                <w:rFonts w:ascii="Times New Roman" w:hAnsi="Times New Roman"/>
                <w:noProof/>
                <w:lang w:val="en-AU" w:eastAsia="en-AU"/>
              </w:rPr>
              <w:tab/>
            </w:r>
            <w:r w:rsidRPr="00773E13">
              <w:rPr>
                <w:rStyle w:val="Hyperlink"/>
                <w:rFonts w:ascii="Times New Roman" w:hAnsi="Times New Roman"/>
                <w:noProof/>
              </w:rPr>
              <w:t>Data Acquisition System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9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36</w:t>
            </w:r>
            <w:r w:rsidRPr="00773E13">
              <w:rPr>
                <w:rFonts w:ascii="Times New Roman" w:hAnsi="Times New Roman"/>
                <w:noProof/>
                <w:webHidden/>
              </w:rPr>
              <w:fldChar w:fldCharType="end"/>
            </w:r>
          </w:hyperlink>
        </w:p>
        <w:p w14:paraId="6BF58C1B" w14:textId="2F6E92E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0" w:history="1">
            <w:r w:rsidRPr="00773E13">
              <w:rPr>
                <w:rStyle w:val="Hyperlink"/>
                <w:rFonts w:ascii="Times New Roman" w:hAnsi="Times New Roman"/>
                <w:noProof/>
              </w:rPr>
              <w:t>4.2.1.</w:t>
            </w:r>
            <w:r w:rsidRPr="00773E13">
              <w:rPr>
                <w:rFonts w:ascii="Times New Roman" w:hAnsi="Times New Roman"/>
                <w:noProof/>
                <w:lang w:val="en-AU" w:eastAsia="en-AU"/>
              </w:rPr>
              <w:tab/>
            </w:r>
            <w:r w:rsidRPr="00773E13">
              <w:rPr>
                <w:rStyle w:val="Hyperlink"/>
                <w:rFonts w:ascii="Times New Roman" w:hAnsi="Times New Roman"/>
                <w:noProof/>
              </w:rPr>
              <w:t>Power Supply and Ground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0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37</w:t>
            </w:r>
            <w:r w:rsidRPr="00773E13">
              <w:rPr>
                <w:rFonts w:ascii="Times New Roman" w:hAnsi="Times New Roman"/>
                <w:noProof/>
                <w:webHidden/>
              </w:rPr>
              <w:fldChar w:fldCharType="end"/>
            </w:r>
          </w:hyperlink>
        </w:p>
        <w:p w14:paraId="460CE996" w14:textId="5F57864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1" w:history="1">
            <w:r w:rsidRPr="00773E13">
              <w:rPr>
                <w:rStyle w:val="Hyperlink"/>
                <w:rFonts w:ascii="Times New Roman" w:hAnsi="Times New Roman"/>
                <w:noProof/>
              </w:rPr>
              <w:t>4.2.2.</w:t>
            </w:r>
            <w:r w:rsidRPr="00773E13">
              <w:rPr>
                <w:rFonts w:ascii="Times New Roman" w:hAnsi="Times New Roman"/>
                <w:noProof/>
                <w:lang w:val="en-AU" w:eastAsia="en-AU"/>
              </w:rPr>
              <w:tab/>
            </w:r>
            <w:r w:rsidRPr="00773E13">
              <w:rPr>
                <w:rStyle w:val="Hyperlink"/>
                <w:rFonts w:ascii="Times New Roman" w:hAnsi="Times New Roman"/>
                <w:noProof/>
              </w:rPr>
              <w:t>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1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39</w:t>
            </w:r>
            <w:r w:rsidRPr="00773E13">
              <w:rPr>
                <w:rFonts w:ascii="Times New Roman" w:hAnsi="Times New Roman"/>
                <w:noProof/>
                <w:webHidden/>
              </w:rPr>
              <w:fldChar w:fldCharType="end"/>
            </w:r>
          </w:hyperlink>
        </w:p>
        <w:p w14:paraId="7869EA0B" w14:textId="73C4F50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2" w:history="1">
            <w:r w:rsidRPr="00773E13">
              <w:rPr>
                <w:rStyle w:val="Hyperlink"/>
                <w:rFonts w:ascii="Times New Roman" w:hAnsi="Times New Roman"/>
                <w:noProof/>
              </w:rPr>
              <w:t>4.2.3.</w:t>
            </w:r>
            <w:r w:rsidRPr="00773E13">
              <w:rPr>
                <w:rFonts w:ascii="Times New Roman" w:hAnsi="Times New Roman"/>
                <w:noProof/>
                <w:lang w:val="en-AU" w:eastAsia="en-AU"/>
              </w:rPr>
              <w:tab/>
            </w:r>
            <w:r w:rsidRPr="00773E13">
              <w:rPr>
                <w:rStyle w:val="Hyperlink"/>
                <w:rFonts w:ascii="Times New Roman" w:hAnsi="Times New Roman"/>
                <w:noProof/>
              </w:rPr>
              <w:t>ATmega328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2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40</w:t>
            </w:r>
            <w:r w:rsidRPr="00773E13">
              <w:rPr>
                <w:rFonts w:ascii="Times New Roman" w:hAnsi="Times New Roman"/>
                <w:noProof/>
                <w:webHidden/>
              </w:rPr>
              <w:fldChar w:fldCharType="end"/>
            </w:r>
          </w:hyperlink>
        </w:p>
        <w:p w14:paraId="12449DF0" w14:textId="0A04D6C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3" w:history="1">
            <w:r w:rsidRPr="00773E13">
              <w:rPr>
                <w:rStyle w:val="Hyperlink"/>
                <w:rFonts w:ascii="Times New Roman" w:hAnsi="Times New Roman"/>
                <w:noProof/>
              </w:rPr>
              <w:t>4.2.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3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40</w:t>
            </w:r>
            <w:r w:rsidRPr="00773E13">
              <w:rPr>
                <w:rFonts w:ascii="Times New Roman" w:hAnsi="Times New Roman"/>
                <w:noProof/>
                <w:webHidden/>
              </w:rPr>
              <w:fldChar w:fldCharType="end"/>
            </w:r>
          </w:hyperlink>
        </w:p>
        <w:p w14:paraId="6D6BB010" w14:textId="09F5CF2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4" w:history="1">
            <w:r w:rsidRPr="00773E13">
              <w:rPr>
                <w:rStyle w:val="Hyperlink"/>
                <w:rFonts w:ascii="Times New Roman" w:hAnsi="Times New Roman"/>
                <w:noProof/>
              </w:rPr>
              <w:t>4.2.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4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41</w:t>
            </w:r>
            <w:r w:rsidRPr="00773E13">
              <w:rPr>
                <w:rFonts w:ascii="Times New Roman" w:hAnsi="Times New Roman"/>
                <w:noProof/>
                <w:webHidden/>
              </w:rPr>
              <w:fldChar w:fldCharType="end"/>
            </w:r>
          </w:hyperlink>
        </w:p>
        <w:p w14:paraId="574E58A3" w14:textId="7D79634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5" w:history="1">
            <w:r w:rsidRPr="00773E13">
              <w:rPr>
                <w:rStyle w:val="Hyperlink"/>
                <w:rFonts w:ascii="Times New Roman" w:hAnsi="Times New Roman"/>
                <w:noProof/>
              </w:rPr>
              <w:t>4.2.6.</w:t>
            </w:r>
            <w:r w:rsidRPr="00773E13">
              <w:rPr>
                <w:rFonts w:ascii="Times New Roman" w:hAnsi="Times New Roman"/>
                <w:noProof/>
                <w:lang w:val="en-AU" w:eastAsia="en-AU"/>
              </w:rPr>
              <w:tab/>
            </w:r>
            <w:r w:rsidRPr="00773E13">
              <w:rPr>
                <w:rStyle w:val="Hyperlink"/>
                <w:rFonts w:ascii="Times New Roman" w:hAnsi="Times New Roman"/>
                <w:noProof/>
              </w:rPr>
              <w:t>Isolation and Safet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5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42</w:t>
            </w:r>
            <w:r w:rsidRPr="00773E13">
              <w:rPr>
                <w:rFonts w:ascii="Times New Roman" w:hAnsi="Times New Roman"/>
                <w:noProof/>
                <w:webHidden/>
              </w:rPr>
              <w:fldChar w:fldCharType="end"/>
            </w:r>
          </w:hyperlink>
        </w:p>
        <w:p w14:paraId="73AB44BF" w14:textId="756F2E3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46" w:history="1">
            <w:r w:rsidRPr="00773E13">
              <w:rPr>
                <w:rStyle w:val="Hyperlink"/>
                <w:rFonts w:ascii="Times New Roman" w:hAnsi="Times New Roman"/>
                <w:noProof/>
              </w:rPr>
              <w:t>4.3.</w:t>
            </w:r>
            <w:r w:rsidRPr="00773E13">
              <w:rPr>
                <w:rFonts w:ascii="Times New Roman" w:hAnsi="Times New Roman"/>
                <w:noProof/>
                <w:lang w:val="en-AU" w:eastAsia="en-AU"/>
              </w:rPr>
              <w:tab/>
            </w:r>
            <w:r w:rsidRPr="00773E13">
              <w:rPr>
                <w:rStyle w:val="Hyperlink"/>
                <w:rFonts w:ascii="Times New Roman" w:hAnsi="Times New Roman"/>
                <w:noProof/>
              </w:rPr>
              <w:t>Data Acquisition System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6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44</w:t>
            </w:r>
            <w:r w:rsidRPr="00773E13">
              <w:rPr>
                <w:rFonts w:ascii="Times New Roman" w:hAnsi="Times New Roman"/>
                <w:noProof/>
                <w:webHidden/>
              </w:rPr>
              <w:fldChar w:fldCharType="end"/>
            </w:r>
          </w:hyperlink>
        </w:p>
        <w:p w14:paraId="0C7943EF" w14:textId="402A578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7" w:history="1">
            <w:r w:rsidRPr="00773E13">
              <w:rPr>
                <w:rStyle w:val="Hyperlink"/>
                <w:rFonts w:ascii="Times New Roman" w:hAnsi="Times New Roman"/>
                <w:noProof/>
              </w:rPr>
              <w:t>4.3.1.</w:t>
            </w:r>
            <w:r w:rsidRPr="00773E13">
              <w:rPr>
                <w:rFonts w:ascii="Times New Roman" w:hAnsi="Times New Roman"/>
                <w:noProof/>
                <w:lang w:val="en-AU" w:eastAsia="en-AU"/>
              </w:rPr>
              <w:tab/>
            </w:r>
            <w:r w:rsidRPr="00773E13">
              <w:rPr>
                <w:rStyle w:val="Hyperlink"/>
                <w:rFonts w:ascii="Times New Roman" w:hAnsi="Times New Roman"/>
                <w:noProof/>
              </w:rPr>
              <w:t>SPI Timing Requirements for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7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44</w:t>
            </w:r>
            <w:r w:rsidRPr="00773E13">
              <w:rPr>
                <w:rFonts w:ascii="Times New Roman" w:hAnsi="Times New Roman"/>
                <w:noProof/>
                <w:webHidden/>
              </w:rPr>
              <w:fldChar w:fldCharType="end"/>
            </w:r>
          </w:hyperlink>
        </w:p>
        <w:p w14:paraId="232FD4B5" w14:textId="71781FA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8" w:history="1">
            <w:r w:rsidRPr="00773E13">
              <w:rPr>
                <w:rStyle w:val="Hyperlink"/>
                <w:rFonts w:ascii="Times New Roman" w:hAnsi="Times New Roman"/>
                <w:noProof/>
              </w:rPr>
              <w:t>4.3.2.</w:t>
            </w:r>
            <w:r w:rsidRPr="00773E13">
              <w:rPr>
                <w:rFonts w:ascii="Times New Roman" w:hAnsi="Times New Roman"/>
                <w:noProof/>
                <w:lang w:val="en-AU" w:eastAsia="en-AU"/>
              </w:rPr>
              <w:tab/>
            </w:r>
            <w:r w:rsidRPr="00773E13">
              <w:rPr>
                <w:rStyle w:val="Hyperlink"/>
                <w:rFonts w:ascii="Times New Roman" w:hAnsi="Times New Roman"/>
                <w:noProof/>
              </w:rPr>
              <w:t>Configuring and Operating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8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45</w:t>
            </w:r>
            <w:r w:rsidRPr="00773E13">
              <w:rPr>
                <w:rFonts w:ascii="Times New Roman" w:hAnsi="Times New Roman"/>
                <w:noProof/>
                <w:webHidden/>
              </w:rPr>
              <w:fldChar w:fldCharType="end"/>
            </w:r>
          </w:hyperlink>
        </w:p>
        <w:p w14:paraId="7CFFF606" w14:textId="7FB1D43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9" w:history="1">
            <w:r w:rsidRPr="00773E13">
              <w:rPr>
                <w:rStyle w:val="Hyperlink"/>
                <w:rFonts w:ascii="Times New Roman" w:hAnsi="Times New Roman"/>
                <w:noProof/>
              </w:rPr>
              <w:t>4.3.3.</w:t>
            </w:r>
            <w:r w:rsidRPr="00773E13">
              <w:rPr>
                <w:rFonts w:ascii="Times New Roman" w:hAnsi="Times New Roman"/>
                <w:noProof/>
                <w:lang w:val="en-AU" w:eastAsia="en-AU"/>
              </w:rPr>
              <w:tab/>
            </w:r>
            <w:r w:rsidRPr="00773E13">
              <w:rPr>
                <w:rStyle w:val="Hyperlink"/>
                <w:rFonts w:ascii="Times New Roman" w:hAnsi="Times New Roman"/>
                <w:noProof/>
              </w:rPr>
              <w:t>Processing and Transmiss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9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48</w:t>
            </w:r>
            <w:r w:rsidRPr="00773E13">
              <w:rPr>
                <w:rFonts w:ascii="Times New Roman" w:hAnsi="Times New Roman"/>
                <w:noProof/>
                <w:webHidden/>
              </w:rPr>
              <w:fldChar w:fldCharType="end"/>
            </w:r>
          </w:hyperlink>
        </w:p>
        <w:p w14:paraId="028E2EF5" w14:textId="7F1265D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0" w:history="1">
            <w:r w:rsidRPr="00773E13">
              <w:rPr>
                <w:rStyle w:val="Hyperlink"/>
                <w:rFonts w:ascii="Times New Roman" w:hAnsi="Times New Roman"/>
                <w:noProof/>
              </w:rPr>
              <w:t>4.4.</w:t>
            </w:r>
            <w:r w:rsidRPr="00773E13">
              <w:rPr>
                <w:rFonts w:ascii="Times New Roman" w:hAnsi="Times New Roman"/>
                <w:noProof/>
                <w:lang w:val="en-AU" w:eastAsia="en-AU"/>
              </w:rPr>
              <w:tab/>
            </w:r>
            <w:r w:rsidRPr="00773E13">
              <w:rPr>
                <w:rStyle w:val="Hyperlink"/>
                <w:rFonts w:ascii="Times New Roman" w:hAnsi="Times New Roman"/>
                <w:noProof/>
              </w:rPr>
              <w:t>Classification and Control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0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49</w:t>
            </w:r>
            <w:r w:rsidRPr="00773E13">
              <w:rPr>
                <w:rFonts w:ascii="Times New Roman" w:hAnsi="Times New Roman"/>
                <w:noProof/>
                <w:webHidden/>
              </w:rPr>
              <w:fldChar w:fldCharType="end"/>
            </w:r>
          </w:hyperlink>
        </w:p>
        <w:p w14:paraId="23AC1A56" w14:textId="4875BFF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1" w:history="1">
            <w:r w:rsidRPr="00773E13">
              <w:rPr>
                <w:rStyle w:val="Hyperlink"/>
                <w:rFonts w:ascii="Times New Roman" w:hAnsi="Times New Roman"/>
                <w:noProof/>
              </w:rPr>
              <w:t>4.4.1.</w:t>
            </w:r>
            <w:r w:rsidRPr="00773E13">
              <w:rPr>
                <w:rFonts w:ascii="Times New Roman" w:hAnsi="Times New Roman"/>
                <w:noProof/>
                <w:lang w:val="en-AU" w:eastAsia="en-AU"/>
              </w:rPr>
              <w:tab/>
            </w:r>
            <w:r w:rsidRPr="00773E13">
              <w:rPr>
                <w:rStyle w:val="Hyperlink"/>
                <w:rFonts w:ascii="Times New Roman" w:hAnsi="Times New Roman"/>
                <w:noProof/>
              </w:rPr>
              <w:t>Power Suppl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1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51</w:t>
            </w:r>
            <w:r w:rsidRPr="00773E13">
              <w:rPr>
                <w:rFonts w:ascii="Times New Roman" w:hAnsi="Times New Roman"/>
                <w:noProof/>
                <w:webHidden/>
              </w:rPr>
              <w:fldChar w:fldCharType="end"/>
            </w:r>
          </w:hyperlink>
        </w:p>
        <w:p w14:paraId="1C7B2AF7" w14:textId="3941532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2" w:history="1">
            <w:r w:rsidRPr="00773E13">
              <w:rPr>
                <w:rStyle w:val="Hyperlink"/>
                <w:rFonts w:ascii="Times New Roman" w:hAnsi="Times New Roman"/>
                <w:noProof/>
              </w:rPr>
              <w:t>4.4.2.</w:t>
            </w:r>
            <w:r w:rsidRPr="00773E13">
              <w:rPr>
                <w:rFonts w:ascii="Times New Roman" w:hAnsi="Times New Roman"/>
                <w:noProof/>
                <w:lang w:val="en-AU" w:eastAsia="en-AU"/>
              </w:rPr>
              <w:tab/>
            </w:r>
            <w:r w:rsidRPr="00773E13">
              <w:rPr>
                <w:rStyle w:val="Hyperlink"/>
                <w:rFonts w:ascii="Times New Roman" w:hAnsi="Times New Roman"/>
                <w:noProof/>
              </w:rPr>
              <w:t>STM32VG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2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53</w:t>
            </w:r>
            <w:r w:rsidRPr="00773E13">
              <w:rPr>
                <w:rFonts w:ascii="Times New Roman" w:hAnsi="Times New Roman"/>
                <w:noProof/>
                <w:webHidden/>
              </w:rPr>
              <w:fldChar w:fldCharType="end"/>
            </w:r>
          </w:hyperlink>
        </w:p>
        <w:p w14:paraId="3C2C086B" w14:textId="574CFFE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3" w:history="1">
            <w:r w:rsidRPr="00773E13">
              <w:rPr>
                <w:rStyle w:val="Hyperlink"/>
                <w:rFonts w:ascii="Times New Roman" w:hAnsi="Times New Roman"/>
                <w:noProof/>
              </w:rPr>
              <w:t>4.4.3.</w:t>
            </w:r>
            <w:r w:rsidRPr="00773E13">
              <w:rPr>
                <w:rFonts w:ascii="Times New Roman" w:hAnsi="Times New Roman"/>
                <w:noProof/>
                <w:lang w:val="en-AU" w:eastAsia="en-AU"/>
              </w:rPr>
              <w:tab/>
            </w:r>
            <w:r w:rsidRPr="00773E13">
              <w:rPr>
                <w:rStyle w:val="Hyperlink"/>
                <w:rFonts w:ascii="Times New Roman" w:hAnsi="Times New Roman"/>
                <w:noProof/>
              </w:rPr>
              <w:t>Measurement and Contro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3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54</w:t>
            </w:r>
            <w:r w:rsidRPr="00773E13">
              <w:rPr>
                <w:rFonts w:ascii="Times New Roman" w:hAnsi="Times New Roman"/>
                <w:noProof/>
                <w:webHidden/>
              </w:rPr>
              <w:fldChar w:fldCharType="end"/>
            </w:r>
          </w:hyperlink>
        </w:p>
        <w:p w14:paraId="004BBDAD" w14:textId="4FA0B95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4" w:history="1">
            <w:r w:rsidRPr="00773E13">
              <w:rPr>
                <w:rStyle w:val="Hyperlink"/>
                <w:rFonts w:ascii="Times New Roman" w:hAnsi="Times New Roman"/>
                <w:noProof/>
              </w:rPr>
              <w:t>4.4.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4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54</w:t>
            </w:r>
            <w:r w:rsidRPr="00773E13">
              <w:rPr>
                <w:rFonts w:ascii="Times New Roman" w:hAnsi="Times New Roman"/>
                <w:noProof/>
                <w:webHidden/>
              </w:rPr>
              <w:fldChar w:fldCharType="end"/>
            </w:r>
          </w:hyperlink>
        </w:p>
        <w:p w14:paraId="74B8504A" w14:textId="008D58A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5" w:history="1">
            <w:r w:rsidRPr="00773E13">
              <w:rPr>
                <w:rStyle w:val="Hyperlink"/>
                <w:rFonts w:ascii="Times New Roman" w:hAnsi="Times New Roman"/>
                <w:noProof/>
              </w:rPr>
              <w:t>4.4.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5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55</w:t>
            </w:r>
            <w:r w:rsidRPr="00773E13">
              <w:rPr>
                <w:rFonts w:ascii="Times New Roman" w:hAnsi="Times New Roman"/>
                <w:noProof/>
                <w:webHidden/>
              </w:rPr>
              <w:fldChar w:fldCharType="end"/>
            </w:r>
          </w:hyperlink>
        </w:p>
        <w:p w14:paraId="5DED1ACC" w14:textId="57E36FF7"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6" w:history="1">
            <w:r w:rsidRPr="00773E13">
              <w:rPr>
                <w:rStyle w:val="Hyperlink"/>
                <w:rFonts w:ascii="Times New Roman" w:hAnsi="Times New Roman"/>
                <w:noProof/>
              </w:rPr>
              <w:t>4.5.</w:t>
            </w:r>
            <w:r w:rsidRPr="00773E13">
              <w:rPr>
                <w:rFonts w:ascii="Times New Roman" w:hAnsi="Times New Roman"/>
                <w:noProof/>
                <w:lang w:val="en-AU" w:eastAsia="en-AU"/>
              </w:rPr>
              <w:tab/>
            </w:r>
            <w:r w:rsidRPr="00773E13">
              <w:rPr>
                <w:rStyle w:val="Hyperlink"/>
                <w:rFonts w:ascii="Times New Roman" w:hAnsi="Times New Roman"/>
                <w:noProof/>
              </w:rPr>
              <w:t>Classification and Control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6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56</w:t>
            </w:r>
            <w:r w:rsidRPr="00773E13">
              <w:rPr>
                <w:rFonts w:ascii="Times New Roman" w:hAnsi="Times New Roman"/>
                <w:noProof/>
                <w:webHidden/>
              </w:rPr>
              <w:fldChar w:fldCharType="end"/>
            </w:r>
          </w:hyperlink>
        </w:p>
        <w:p w14:paraId="6C29EC55" w14:textId="208A2C1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7" w:history="1">
            <w:r w:rsidRPr="00773E13">
              <w:rPr>
                <w:rStyle w:val="Hyperlink"/>
                <w:rFonts w:ascii="Times New Roman" w:hAnsi="Times New Roman"/>
                <w:noProof/>
              </w:rPr>
              <w:t>4.5.1.</w:t>
            </w:r>
            <w:r w:rsidRPr="00773E13">
              <w:rPr>
                <w:rFonts w:ascii="Times New Roman" w:hAnsi="Times New Roman"/>
                <w:noProof/>
                <w:lang w:val="en-AU" w:eastAsia="en-AU"/>
              </w:rPr>
              <w:tab/>
            </w:r>
            <w:r w:rsidRPr="00773E13">
              <w:rPr>
                <w:rStyle w:val="Hyperlink"/>
                <w:rFonts w:ascii="Times New Roman" w:hAnsi="Times New Roman"/>
                <w:noProof/>
              </w:rPr>
              <w:t>Serial Librar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7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57</w:t>
            </w:r>
            <w:r w:rsidRPr="00773E13">
              <w:rPr>
                <w:rFonts w:ascii="Times New Roman" w:hAnsi="Times New Roman"/>
                <w:noProof/>
                <w:webHidden/>
              </w:rPr>
              <w:fldChar w:fldCharType="end"/>
            </w:r>
          </w:hyperlink>
        </w:p>
        <w:p w14:paraId="1F5C6C1F" w14:textId="2E1811F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8" w:history="1">
            <w:r w:rsidRPr="00773E13">
              <w:rPr>
                <w:rStyle w:val="Hyperlink"/>
                <w:rFonts w:ascii="Times New Roman" w:hAnsi="Times New Roman"/>
                <w:noProof/>
              </w:rPr>
              <w:t>4.5.2.</w:t>
            </w:r>
            <w:r w:rsidRPr="00773E13">
              <w:rPr>
                <w:rFonts w:ascii="Times New Roman" w:hAnsi="Times New Roman"/>
                <w:noProof/>
                <w:lang w:val="en-AU" w:eastAsia="en-AU"/>
              </w:rPr>
              <w:tab/>
            </w:r>
            <w:r w:rsidRPr="00773E13">
              <w:rPr>
                <w:rStyle w:val="Hyperlink"/>
                <w:rFonts w:ascii="Times New Roman" w:hAnsi="Times New Roman"/>
                <w:noProof/>
              </w:rPr>
              <w:t>Feature Extrac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8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57</w:t>
            </w:r>
            <w:r w:rsidRPr="00773E13">
              <w:rPr>
                <w:rFonts w:ascii="Times New Roman" w:hAnsi="Times New Roman"/>
                <w:noProof/>
                <w:webHidden/>
              </w:rPr>
              <w:fldChar w:fldCharType="end"/>
            </w:r>
          </w:hyperlink>
        </w:p>
        <w:p w14:paraId="37ACA2D3" w14:textId="5CC9C0A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9" w:history="1">
            <w:r w:rsidRPr="00773E13">
              <w:rPr>
                <w:rStyle w:val="Hyperlink"/>
                <w:rFonts w:ascii="Times New Roman" w:hAnsi="Times New Roman"/>
                <w:noProof/>
              </w:rPr>
              <w:t>4.5.3.</w:t>
            </w:r>
            <w:r w:rsidRPr="00773E13">
              <w:rPr>
                <w:rFonts w:ascii="Times New Roman" w:hAnsi="Times New Roman"/>
                <w:noProof/>
                <w:lang w:val="en-AU" w:eastAsia="en-AU"/>
              </w:rPr>
              <w:tab/>
            </w:r>
            <w:r w:rsidRPr="00773E13">
              <w:rPr>
                <w:rStyle w:val="Hyperlink"/>
                <w:rFonts w:ascii="Times New Roman" w:hAnsi="Times New Roman"/>
                <w:noProof/>
              </w:rPr>
              <w:t>Classifica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9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58</w:t>
            </w:r>
            <w:r w:rsidRPr="00773E13">
              <w:rPr>
                <w:rFonts w:ascii="Times New Roman" w:hAnsi="Times New Roman"/>
                <w:noProof/>
                <w:webHidden/>
              </w:rPr>
              <w:fldChar w:fldCharType="end"/>
            </w:r>
          </w:hyperlink>
        </w:p>
        <w:p w14:paraId="74EF5004" w14:textId="39217CD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0" w:history="1">
            <w:r w:rsidRPr="00773E13">
              <w:rPr>
                <w:rStyle w:val="Hyperlink"/>
                <w:rFonts w:ascii="Times New Roman" w:hAnsi="Times New Roman"/>
                <w:noProof/>
              </w:rPr>
              <w:t>4.5.4.</w:t>
            </w:r>
            <w:r w:rsidRPr="00773E13">
              <w:rPr>
                <w:rFonts w:ascii="Times New Roman" w:hAnsi="Times New Roman"/>
                <w:noProof/>
                <w:lang w:val="en-AU" w:eastAsia="en-AU"/>
              </w:rPr>
              <w:tab/>
            </w:r>
            <w:r w:rsidRPr="00773E13">
              <w:rPr>
                <w:rStyle w:val="Hyperlink"/>
                <w:rFonts w:ascii="Times New Roman" w:hAnsi="Times New Roman"/>
                <w:noProof/>
              </w:rPr>
              <w:t>Control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0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59</w:t>
            </w:r>
            <w:r w:rsidRPr="00773E13">
              <w:rPr>
                <w:rFonts w:ascii="Times New Roman" w:hAnsi="Times New Roman"/>
                <w:noProof/>
                <w:webHidden/>
              </w:rPr>
              <w:fldChar w:fldCharType="end"/>
            </w:r>
          </w:hyperlink>
        </w:p>
        <w:p w14:paraId="1BDDA1B7" w14:textId="6EB1667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1" w:history="1">
            <w:r w:rsidRPr="00773E13">
              <w:rPr>
                <w:rStyle w:val="Hyperlink"/>
                <w:rFonts w:ascii="Times New Roman" w:hAnsi="Times New Roman"/>
                <w:noProof/>
              </w:rPr>
              <w:t>4.6.</w:t>
            </w:r>
            <w:r w:rsidRPr="00773E13">
              <w:rPr>
                <w:rFonts w:ascii="Times New Roman" w:hAnsi="Times New Roman"/>
                <w:noProof/>
                <w:lang w:val="en-AU" w:eastAsia="en-AU"/>
              </w:rPr>
              <w:tab/>
            </w:r>
            <w:r w:rsidRPr="00773E13">
              <w:rPr>
                <w:rStyle w:val="Hyperlink"/>
                <w:rFonts w:ascii="Times New Roman" w:hAnsi="Times New Roman"/>
                <w:noProof/>
              </w:rPr>
              <w:t>3D Printed Prosthetic Ar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1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60</w:t>
            </w:r>
            <w:r w:rsidRPr="00773E13">
              <w:rPr>
                <w:rFonts w:ascii="Times New Roman" w:hAnsi="Times New Roman"/>
                <w:noProof/>
                <w:webHidden/>
              </w:rPr>
              <w:fldChar w:fldCharType="end"/>
            </w:r>
          </w:hyperlink>
        </w:p>
        <w:p w14:paraId="2091B17D" w14:textId="0BC117CA"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2" w:history="1">
            <w:r w:rsidRPr="00773E13">
              <w:rPr>
                <w:rStyle w:val="Hyperlink"/>
                <w:rFonts w:ascii="Times New Roman" w:hAnsi="Times New Roman"/>
                <w:noProof/>
              </w:rPr>
              <w:t>4.7.</w:t>
            </w:r>
            <w:r w:rsidRPr="00773E13">
              <w:rPr>
                <w:rFonts w:ascii="Times New Roman" w:hAnsi="Times New Roman"/>
                <w:noProof/>
                <w:lang w:val="en-AU" w:eastAsia="en-AU"/>
              </w:rPr>
              <w:tab/>
            </w:r>
            <w:r w:rsidRPr="00773E13">
              <w:rPr>
                <w:rStyle w:val="Hyperlink"/>
                <w:rFonts w:ascii="Times New Roman" w:hAnsi="Times New Roman"/>
                <w:noProof/>
              </w:rPr>
              <w:t>Interim Demonstration Hardware an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2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62</w:t>
            </w:r>
            <w:r w:rsidRPr="00773E13">
              <w:rPr>
                <w:rFonts w:ascii="Times New Roman" w:hAnsi="Times New Roman"/>
                <w:noProof/>
                <w:webHidden/>
              </w:rPr>
              <w:fldChar w:fldCharType="end"/>
            </w:r>
          </w:hyperlink>
        </w:p>
        <w:p w14:paraId="1052D13E" w14:textId="4C21913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3" w:history="1">
            <w:r w:rsidRPr="00773E13">
              <w:rPr>
                <w:rStyle w:val="Hyperlink"/>
                <w:rFonts w:ascii="Times New Roman" w:hAnsi="Times New Roman"/>
                <w:noProof/>
              </w:rPr>
              <w:t>4.7.1.</w:t>
            </w:r>
            <w:r w:rsidRPr="00773E13">
              <w:rPr>
                <w:rFonts w:ascii="Times New Roman" w:hAnsi="Times New Roman"/>
                <w:noProof/>
                <w:lang w:val="en-AU" w:eastAsia="en-AU"/>
              </w:rPr>
              <w:tab/>
            </w:r>
            <w:r w:rsidRPr="00773E13">
              <w:rPr>
                <w:rStyle w:val="Hyperlink"/>
                <w:rFonts w:ascii="Times New Roman" w:hAnsi="Times New Roman"/>
                <w:noProof/>
              </w:rPr>
              <w:t>Interim Demonstration Ap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3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62</w:t>
            </w:r>
            <w:r w:rsidRPr="00773E13">
              <w:rPr>
                <w:rFonts w:ascii="Times New Roman" w:hAnsi="Times New Roman"/>
                <w:noProof/>
                <w:webHidden/>
              </w:rPr>
              <w:fldChar w:fldCharType="end"/>
            </w:r>
          </w:hyperlink>
        </w:p>
        <w:p w14:paraId="54320047" w14:textId="762B2DE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4" w:history="1">
            <w:r w:rsidRPr="00773E13">
              <w:rPr>
                <w:rStyle w:val="Hyperlink"/>
                <w:rFonts w:ascii="Times New Roman" w:hAnsi="Times New Roman"/>
                <w:noProof/>
              </w:rPr>
              <w:t>4.7.2.</w:t>
            </w:r>
            <w:r w:rsidRPr="00773E13">
              <w:rPr>
                <w:rFonts w:ascii="Times New Roman" w:hAnsi="Times New Roman"/>
                <w:noProof/>
                <w:lang w:val="en-AU" w:eastAsia="en-AU"/>
              </w:rPr>
              <w:tab/>
            </w:r>
            <w:r w:rsidRPr="00773E13">
              <w:rPr>
                <w:rStyle w:val="Hyperlink"/>
                <w:rFonts w:ascii="Times New Roman" w:hAnsi="Times New Roman"/>
                <w:noProof/>
              </w:rPr>
              <w:t>Interim Demonstration Board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4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62</w:t>
            </w:r>
            <w:r w:rsidRPr="00773E13">
              <w:rPr>
                <w:rFonts w:ascii="Times New Roman" w:hAnsi="Times New Roman"/>
                <w:noProof/>
                <w:webHidden/>
              </w:rPr>
              <w:fldChar w:fldCharType="end"/>
            </w:r>
          </w:hyperlink>
        </w:p>
        <w:p w14:paraId="1D418BF2" w14:textId="25F9D94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5" w:history="1">
            <w:r w:rsidRPr="00773E13">
              <w:rPr>
                <w:rStyle w:val="Hyperlink"/>
                <w:rFonts w:ascii="Times New Roman" w:hAnsi="Times New Roman"/>
                <w:noProof/>
              </w:rPr>
              <w:t>4.7.3.</w:t>
            </w:r>
            <w:r w:rsidRPr="00773E13">
              <w:rPr>
                <w:rFonts w:ascii="Times New Roman" w:hAnsi="Times New Roman"/>
                <w:noProof/>
                <w:lang w:val="en-AU" w:eastAsia="en-AU"/>
              </w:rPr>
              <w:tab/>
            </w:r>
            <w:r w:rsidRPr="00773E13">
              <w:rPr>
                <w:rStyle w:val="Hyperlink"/>
                <w:rFonts w:ascii="Times New Roman" w:hAnsi="Times New Roman"/>
                <w:noProof/>
              </w:rPr>
              <w:t>Interim Demonstration Boar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5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64</w:t>
            </w:r>
            <w:r w:rsidRPr="00773E13">
              <w:rPr>
                <w:rFonts w:ascii="Times New Roman" w:hAnsi="Times New Roman"/>
                <w:noProof/>
                <w:webHidden/>
              </w:rPr>
              <w:fldChar w:fldCharType="end"/>
            </w:r>
          </w:hyperlink>
        </w:p>
        <w:p w14:paraId="76A288D2" w14:textId="355B457D"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6" w:history="1">
            <w:r w:rsidRPr="00773E13">
              <w:rPr>
                <w:rStyle w:val="Hyperlink"/>
                <w:rFonts w:ascii="Times New Roman" w:hAnsi="Times New Roman"/>
                <w:noProof/>
              </w:rPr>
              <w:t>4.8.</w:t>
            </w:r>
            <w:r w:rsidRPr="00773E13">
              <w:rPr>
                <w:rFonts w:ascii="Times New Roman" w:hAnsi="Times New Roman"/>
                <w:noProof/>
                <w:lang w:val="en-AU" w:eastAsia="en-AU"/>
              </w:rPr>
              <w:tab/>
            </w:r>
            <w:r w:rsidRPr="00773E13">
              <w:rPr>
                <w:rStyle w:val="Hyperlink"/>
                <w:rFonts w:ascii="Times New Roman" w:hAnsi="Times New Roman"/>
                <w:noProof/>
              </w:rPr>
              <w:t>Modular Biosignal Front E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6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66</w:t>
            </w:r>
            <w:r w:rsidRPr="00773E13">
              <w:rPr>
                <w:rFonts w:ascii="Times New Roman" w:hAnsi="Times New Roman"/>
                <w:noProof/>
                <w:webHidden/>
              </w:rPr>
              <w:fldChar w:fldCharType="end"/>
            </w:r>
          </w:hyperlink>
        </w:p>
        <w:p w14:paraId="5467CC2F" w14:textId="68A0A767"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67" w:history="1">
            <w:r w:rsidRPr="00773E13">
              <w:rPr>
                <w:rStyle w:val="Hyperlink"/>
                <w:rFonts w:ascii="Times New Roman" w:hAnsi="Times New Roman"/>
                <w:noProof/>
              </w:rPr>
              <w:t>5.</w:t>
            </w:r>
            <w:r w:rsidRPr="00773E13">
              <w:rPr>
                <w:rFonts w:ascii="Times New Roman" w:hAnsi="Times New Roman"/>
                <w:noProof/>
                <w:lang w:val="en-AU" w:eastAsia="en-AU"/>
              </w:rPr>
              <w:tab/>
            </w:r>
            <w:r w:rsidRPr="00773E13">
              <w:rPr>
                <w:rStyle w:val="Hyperlink"/>
                <w:rFonts w:ascii="Times New Roman" w:hAnsi="Times New Roman"/>
                <w:noProof/>
              </w:rPr>
              <w:t>System Evalu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7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69</w:t>
            </w:r>
            <w:r w:rsidRPr="00773E13">
              <w:rPr>
                <w:rFonts w:ascii="Times New Roman" w:hAnsi="Times New Roman"/>
                <w:noProof/>
                <w:webHidden/>
              </w:rPr>
              <w:fldChar w:fldCharType="end"/>
            </w:r>
          </w:hyperlink>
        </w:p>
        <w:p w14:paraId="2D11167E" w14:textId="02311330"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8" w:history="1">
            <w:r w:rsidRPr="00773E13">
              <w:rPr>
                <w:rStyle w:val="Hyperlink"/>
                <w:rFonts w:ascii="Times New Roman" w:hAnsi="Times New Roman"/>
                <w:noProof/>
              </w:rPr>
              <w:t>5.1.</w:t>
            </w:r>
            <w:r w:rsidRPr="00773E13">
              <w:rPr>
                <w:rFonts w:ascii="Times New Roman" w:hAnsi="Times New Roman"/>
                <w:noProof/>
                <w:lang w:val="en-AU" w:eastAsia="en-AU"/>
              </w:rPr>
              <w:tab/>
            </w:r>
            <w:r w:rsidRPr="00773E13">
              <w:rPr>
                <w:rStyle w:val="Hyperlink"/>
                <w:rFonts w:ascii="Times New Roman" w:hAnsi="Times New Roman"/>
                <w:noProof/>
              </w:rPr>
              <w:t>Testing and Evaluation Process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8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69</w:t>
            </w:r>
            <w:r w:rsidRPr="00773E13">
              <w:rPr>
                <w:rFonts w:ascii="Times New Roman" w:hAnsi="Times New Roman"/>
                <w:noProof/>
                <w:webHidden/>
              </w:rPr>
              <w:fldChar w:fldCharType="end"/>
            </w:r>
          </w:hyperlink>
        </w:p>
        <w:p w14:paraId="0398BD70" w14:textId="039D3B0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9" w:history="1">
            <w:r w:rsidRPr="00773E13">
              <w:rPr>
                <w:rStyle w:val="Hyperlink"/>
                <w:rFonts w:ascii="Times New Roman" w:hAnsi="Times New Roman"/>
                <w:noProof/>
              </w:rPr>
              <w:t>5.1.1.</w:t>
            </w:r>
            <w:r w:rsidRPr="00773E13">
              <w:rPr>
                <w:rFonts w:ascii="Times New Roman" w:hAnsi="Times New Roman"/>
                <w:noProof/>
                <w:lang w:val="en-AU" w:eastAsia="en-AU"/>
              </w:rPr>
              <w:tab/>
            </w:r>
            <w:r w:rsidRPr="00773E13">
              <w:rPr>
                <w:rStyle w:val="Hyperlink"/>
                <w:rFonts w:ascii="Times New Roman" w:hAnsi="Times New Roman"/>
                <w:noProof/>
              </w:rPr>
              <w:t>Functionality Testing of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9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69</w:t>
            </w:r>
            <w:r w:rsidRPr="00773E13">
              <w:rPr>
                <w:rFonts w:ascii="Times New Roman" w:hAnsi="Times New Roman"/>
                <w:noProof/>
                <w:webHidden/>
              </w:rPr>
              <w:fldChar w:fldCharType="end"/>
            </w:r>
          </w:hyperlink>
        </w:p>
        <w:p w14:paraId="15A8271D" w14:textId="730017B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0" w:history="1">
            <w:r w:rsidRPr="00773E13">
              <w:rPr>
                <w:rStyle w:val="Hyperlink"/>
                <w:rFonts w:ascii="Times New Roman" w:hAnsi="Times New Roman"/>
                <w:noProof/>
              </w:rPr>
              <w:t>5.1.2.</w:t>
            </w:r>
            <w:r w:rsidRPr="00773E13">
              <w:rPr>
                <w:rFonts w:ascii="Times New Roman" w:hAnsi="Times New Roman"/>
                <w:noProof/>
                <w:lang w:val="en-AU" w:eastAsia="en-AU"/>
              </w:rPr>
              <w:tab/>
            </w:r>
            <w:r w:rsidRPr="00773E13">
              <w:rPr>
                <w:rStyle w:val="Hyperlink"/>
                <w:rFonts w:ascii="Times New Roman" w:hAnsi="Times New Roman"/>
                <w:noProof/>
              </w:rPr>
              <w:t>Establishment of the Bluetooth Lin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0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0</w:t>
            </w:r>
            <w:r w:rsidRPr="00773E13">
              <w:rPr>
                <w:rFonts w:ascii="Times New Roman" w:hAnsi="Times New Roman"/>
                <w:noProof/>
                <w:webHidden/>
              </w:rPr>
              <w:fldChar w:fldCharType="end"/>
            </w:r>
          </w:hyperlink>
        </w:p>
        <w:p w14:paraId="6EF14A91" w14:textId="0762896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1" w:history="1">
            <w:r w:rsidRPr="00773E13">
              <w:rPr>
                <w:rStyle w:val="Hyperlink"/>
                <w:rFonts w:ascii="Times New Roman" w:hAnsi="Times New Roman"/>
                <w:noProof/>
              </w:rPr>
              <w:t>5.1.3.</w:t>
            </w:r>
            <w:r w:rsidRPr="00773E13">
              <w:rPr>
                <w:rFonts w:ascii="Times New Roman" w:hAnsi="Times New Roman"/>
                <w:noProof/>
                <w:lang w:val="en-AU" w:eastAsia="en-AU"/>
              </w:rPr>
              <w:tab/>
            </w:r>
            <w:r w:rsidRPr="00773E13">
              <w:rPr>
                <w:rStyle w:val="Hyperlink"/>
                <w:rFonts w:ascii="Times New Roman" w:hAnsi="Times New Roman"/>
                <w:noProof/>
              </w:rPr>
              <w:t>EEG Data Acquisition using the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1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0</w:t>
            </w:r>
            <w:r w:rsidRPr="00773E13">
              <w:rPr>
                <w:rFonts w:ascii="Times New Roman" w:hAnsi="Times New Roman"/>
                <w:noProof/>
                <w:webHidden/>
              </w:rPr>
              <w:fldChar w:fldCharType="end"/>
            </w:r>
          </w:hyperlink>
        </w:p>
        <w:p w14:paraId="39C67E02" w14:textId="4049C8B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2" w:history="1">
            <w:r w:rsidRPr="00773E13">
              <w:rPr>
                <w:rStyle w:val="Hyperlink"/>
                <w:rFonts w:ascii="Times New Roman" w:hAnsi="Times New Roman"/>
                <w:noProof/>
              </w:rPr>
              <w:t>5.1.4.</w:t>
            </w:r>
            <w:r w:rsidRPr="00773E13">
              <w:rPr>
                <w:rFonts w:ascii="Times New Roman" w:hAnsi="Times New Roman"/>
                <w:noProof/>
                <w:lang w:val="en-AU" w:eastAsia="en-AU"/>
              </w:rPr>
              <w:tab/>
            </w:r>
            <w:r w:rsidRPr="00773E13">
              <w:rPr>
                <w:rStyle w:val="Hyperlink"/>
                <w:rFonts w:ascii="Times New Roman" w:hAnsi="Times New Roman"/>
                <w:noProof/>
              </w:rPr>
              <w:t>Generation of the PWM Control Signa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2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2</w:t>
            </w:r>
            <w:r w:rsidRPr="00773E13">
              <w:rPr>
                <w:rFonts w:ascii="Times New Roman" w:hAnsi="Times New Roman"/>
                <w:noProof/>
                <w:webHidden/>
              </w:rPr>
              <w:fldChar w:fldCharType="end"/>
            </w:r>
          </w:hyperlink>
        </w:p>
        <w:p w14:paraId="0EDCEAC5" w14:textId="363D56E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3" w:history="1">
            <w:r w:rsidRPr="00773E13">
              <w:rPr>
                <w:rStyle w:val="Hyperlink"/>
                <w:rFonts w:ascii="Times New Roman" w:hAnsi="Times New Roman"/>
                <w:noProof/>
              </w:rPr>
              <w:t>5.1.5.</w:t>
            </w:r>
            <w:r w:rsidRPr="00773E13">
              <w:rPr>
                <w:rFonts w:ascii="Times New Roman" w:hAnsi="Times New Roman"/>
                <w:noProof/>
                <w:lang w:val="en-AU" w:eastAsia="en-AU"/>
              </w:rPr>
              <w:tab/>
            </w:r>
            <w:r w:rsidRPr="00773E13">
              <w:rPr>
                <w:rStyle w:val="Hyperlink"/>
                <w:rFonts w:ascii="Times New Roman" w:hAnsi="Times New Roman"/>
                <w:noProof/>
              </w:rPr>
              <w:t>Calculating the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3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2</w:t>
            </w:r>
            <w:r w:rsidRPr="00773E13">
              <w:rPr>
                <w:rFonts w:ascii="Times New Roman" w:hAnsi="Times New Roman"/>
                <w:noProof/>
                <w:webHidden/>
              </w:rPr>
              <w:fldChar w:fldCharType="end"/>
            </w:r>
          </w:hyperlink>
        </w:p>
        <w:p w14:paraId="4C274B73" w14:textId="74897E3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4" w:history="1">
            <w:r w:rsidRPr="00773E13">
              <w:rPr>
                <w:rStyle w:val="Hyperlink"/>
                <w:rFonts w:ascii="Times New Roman" w:hAnsi="Times New Roman"/>
                <w:noProof/>
              </w:rPr>
              <w:t>5.1.6.</w:t>
            </w:r>
            <w:r w:rsidRPr="00773E13">
              <w:rPr>
                <w:rFonts w:ascii="Times New Roman" w:hAnsi="Times New Roman"/>
                <w:noProof/>
                <w:lang w:val="en-AU" w:eastAsia="en-AU"/>
              </w:rPr>
              <w:tab/>
            </w:r>
            <w:r w:rsidRPr="00773E13">
              <w:rPr>
                <w:rStyle w:val="Hyperlink"/>
                <w:rFonts w:ascii="Times New Roman" w:hAnsi="Times New Roman"/>
                <w:noProof/>
              </w:rPr>
              <w:t>Testing the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4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3</w:t>
            </w:r>
            <w:r w:rsidRPr="00773E13">
              <w:rPr>
                <w:rFonts w:ascii="Times New Roman" w:hAnsi="Times New Roman"/>
                <w:noProof/>
                <w:webHidden/>
              </w:rPr>
              <w:fldChar w:fldCharType="end"/>
            </w:r>
          </w:hyperlink>
        </w:p>
        <w:p w14:paraId="1A866A59" w14:textId="458ADD7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5" w:history="1">
            <w:r w:rsidRPr="00773E13">
              <w:rPr>
                <w:rStyle w:val="Hyperlink"/>
                <w:rFonts w:ascii="Times New Roman" w:hAnsi="Times New Roman"/>
                <w:noProof/>
              </w:rPr>
              <w:t>5.1.7.</w:t>
            </w:r>
            <w:r w:rsidRPr="00773E13">
              <w:rPr>
                <w:rFonts w:ascii="Times New Roman" w:hAnsi="Times New Roman"/>
                <w:noProof/>
                <w:lang w:val="en-AU" w:eastAsia="en-AU"/>
              </w:rPr>
              <w:tab/>
            </w:r>
            <w:r w:rsidRPr="00773E13">
              <w:rPr>
                <w:rStyle w:val="Hyperlink"/>
                <w:rFonts w:ascii="Times New Roman" w:hAnsi="Times New Roman"/>
                <w:noProof/>
              </w:rPr>
              <w:t>Classifying Real Time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5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4</w:t>
            </w:r>
            <w:r w:rsidRPr="00773E13">
              <w:rPr>
                <w:rFonts w:ascii="Times New Roman" w:hAnsi="Times New Roman"/>
                <w:noProof/>
                <w:webHidden/>
              </w:rPr>
              <w:fldChar w:fldCharType="end"/>
            </w:r>
          </w:hyperlink>
        </w:p>
        <w:p w14:paraId="31AA9D91" w14:textId="2CE2F51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6" w:history="1">
            <w:r w:rsidRPr="00773E13">
              <w:rPr>
                <w:rStyle w:val="Hyperlink"/>
                <w:rFonts w:ascii="Times New Roman" w:hAnsi="Times New Roman"/>
                <w:noProof/>
              </w:rPr>
              <w:t>5.1.8.</w:t>
            </w:r>
            <w:r w:rsidRPr="00773E13">
              <w:rPr>
                <w:rFonts w:ascii="Times New Roman" w:hAnsi="Times New Roman"/>
                <w:noProof/>
                <w:lang w:val="en-AU" w:eastAsia="en-AU"/>
              </w:rPr>
              <w:tab/>
            </w:r>
            <w:r w:rsidRPr="00773E13">
              <w:rPr>
                <w:rStyle w:val="Hyperlink"/>
                <w:rFonts w:ascii="Times New Roman" w:hAnsi="Times New Roman"/>
                <w:noProof/>
              </w:rPr>
              <w:t>All Together No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6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4</w:t>
            </w:r>
            <w:r w:rsidRPr="00773E13">
              <w:rPr>
                <w:rFonts w:ascii="Times New Roman" w:hAnsi="Times New Roman"/>
                <w:noProof/>
                <w:webHidden/>
              </w:rPr>
              <w:fldChar w:fldCharType="end"/>
            </w:r>
          </w:hyperlink>
        </w:p>
        <w:p w14:paraId="796B9738" w14:textId="15B17D5C"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77" w:history="1">
            <w:r w:rsidRPr="00773E13">
              <w:rPr>
                <w:rStyle w:val="Hyperlink"/>
                <w:rFonts w:ascii="Times New Roman" w:hAnsi="Times New Roman"/>
                <w:noProof/>
              </w:rPr>
              <w:t>5.2.</w:t>
            </w:r>
            <w:r w:rsidRPr="00773E13">
              <w:rPr>
                <w:rFonts w:ascii="Times New Roman" w:hAnsi="Times New Roman"/>
                <w:noProof/>
                <w:lang w:val="en-AU" w:eastAsia="en-AU"/>
              </w:rPr>
              <w:tab/>
            </w:r>
            <w:r w:rsidRPr="00773E13">
              <w:rPr>
                <w:rStyle w:val="Hyperlink"/>
                <w:rFonts w:ascii="Times New Roman" w:hAnsi="Times New Roman"/>
                <w:noProof/>
              </w:rPr>
              <w:t>Generating Classifier Training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7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4</w:t>
            </w:r>
            <w:r w:rsidRPr="00773E13">
              <w:rPr>
                <w:rFonts w:ascii="Times New Roman" w:hAnsi="Times New Roman"/>
                <w:noProof/>
                <w:webHidden/>
              </w:rPr>
              <w:fldChar w:fldCharType="end"/>
            </w:r>
          </w:hyperlink>
        </w:p>
        <w:p w14:paraId="2F952D7D" w14:textId="39AED9A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8" w:history="1">
            <w:r w:rsidRPr="00773E13">
              <w:rPr>
                <w:rStyle w:val="Hyperlink"/>
                <w:rFonts w:ascii="Times New Roman" w:hAnsi="Times New Roman"/>
                <w:noProof/>
              </w:rPr>
              <w:t>5.2.1.</w:t>
            </w:r>
            <w:r w:rsidRPr="00773E13">
              <w:rPr>
                <w:rFonts w:ascii="Times New Roman" w:hAnsi="Times New Roman"/>
                <w:noProof/>
                <w:lang w:val="en-AU" w:eastAsia="en-AU"/>
              </w:rPr>
              <w:tab/>
            </w:r>
            <w:r w:rsidRPr="00773E13">
              <w:rPr>
                <w:rStyle w:val="Hyperlink"/>
                <w:rFonts w:ascii="Times New Roman" w:hAnsi="Times New Roman"/>
                <w:noProof/>
              </w:rPr>
              <w:t>Training Data Acquisition Setu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8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4</w:t>
            </w:r>
            <w:r w:rsidRPr="00773E13">
              <w:rPr>
                <w:rFonts w:ascii="Times New Roman" w:hAnsi="Times New Roman"/>
                <w:noProof/>
                <w:webHidden/>
              </w:rPr>
              <w:fldChar w:fldCharType="end"/>
            </w:r>
          </w:hyperlink>
        </w:p>
        <w:p w14:paraId="08FEEEDA" w14:textId="47285C3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9" w:history="1">
            <w:r w:rsidRPr="00773E13">
              <w:rPr>
                <w:rStyle w:val="Hyperlink"/>
                <w:rFonts w:ascii="Times New Roman" w:hAnsi="Times New Roman"/>
                <w:noProof/>
              </w:rPr>
              <w:t>5.2.2.</w:t>
            </w:r>
            <w:r w:rsidRPr="00773E13">
              <w:rPr>
                <w:rFonts w:ascii="Times New Roman" w:hAnsi="Times New Roman"/>
                <w:noProof/>
                <w:lang w:val="en-AU" w:eastAsia="en-AU"/>
              </w:rPr>
              <w:tab/>
            </w:r>
            <w:r w:rsidRPr="00773E13">
              <w:rPr>
                <w:rStyle w:val="Hyperlink"/>
                <w:rFonts w:ascii="Times New Roman" w:hAnsi="Times New Roman"/>
                <w:noProof/>
              </w:rPr>
              <w:t>Training Paradig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9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4</w:t>
            </w:r>
            <w:r w:rsidRPr="00773E13">
              <w:rPr>
                <w:rFonts w:ascii="Times New Roman" w:hAnsi="Times New Roman"/>
                <w:noProof/>
                <w:webHidden/>
              </w:rPr>
              <w:fldChar w:fldCharType="end"/>
            </w:r>
          </w:hyperlink>
        </w:p>
        <w:p w14:paraId="371DDDE3" w14:textId="3C7D8F5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80" w:history="1">
            <w:r w:rsidRPr="00773E13">
              <w:rPr>
                <w:rStyle w:val="Hyperlink"/>
                <w:rFonts w:ascii="Times New Roman" w:hAnsi="Times New Roman"/>
                <w:noProof/>
              </w:rPr>
              <w:t>5.2.3.</w:t>
            </w:r>
            <w:r w:rsidRPr="00773E13">
              <w:rPr>
                <w:rFonts w:ascii="Times New Roman" w:hAnsi="Times New Roman"/>
                <w:noProof/>
                <w:lang w:val="en-AU" w:eastAsia="en-AU"/>
              </w:rPr>
              <w:tab/>
            </w:r>
            <w:r w:rsidRPr="00773E13">
              <w:rPr>
                <w:rStyle w:val="Hyperlink"/>
                <w:rFonts w:ascii="Times New Roman" w:hAnsi="Times New Roman"/>
                <w:noProof/>
              </w:rPr>
              <w:t>Training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0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5</w:t>
            </w:r>
            <w:r w:rsidRPr="00773E13">
              <w:rPr>
                <w:rFonts w:ascii="Times New Roman" w:hAnsi="Times New Roman"/>
                <w:noProof/>
                <w:webHidden/>
              </w:rPr>
              <w:fldChar w:fldCharType="end"/>
            </w:r>
          </w:hyperlink>
        </w:p>
        <w:p w14:paraId="0FD62C41" w14:textId="4732FBA3"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1" w:history="1">
            <w:r w:rsidRPr="00773E13">
              <w:rPr>
                <w:rStyle w:val="Hyperlink"/>
                <w:rFonts w:ascii="Times New Roman" w:hAnsi="Times New Roman"/>
                <w:noProof/>
              </w:rPr>
              <w:t>6.</w:t>
            </w:r>
            <w:r w:rsidRPr="00773E13">
              <w:rPr>
                <w:rFonts w:ascii="Times New Roman" w:hAnsi="Times New Roman"/>
                <w:noProof/>
                <w:lang w:val="en-AU" w:eastAsia="en-AU"/>
              </w:rPr>
              <w:tab/>
            </w:r>
            <w:r w:rsidRPr="00773E13">
              <w:rPr>
                <w:rStyle w:val="Hyperlink"/>
                <w:rFonts w:ascii="Times New Roman" w:hAnsi="Times New Roman"/>
                <w:noProof/>
              </w:rPr>
              <w:t>Conclusions and Future Wor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1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7</w:t>
            </w:r>
            <w:r w:rsidRPr="00773E13">
              <w:rPr>
                <w:rFonts w:ascii="Times New Roman" w:hAnsi="Times New Roman"/>
                <w:noProof/>
                <w:webHidden/>
              </w:rPr>
              <w:fldChar w:fldCharType="end"/>
            </w:r>
          </w:hyperlink>
        </w:p>
        <w:p w14:paraId="266C6479" w14:textId="4F010E30"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2" w:history="1">
            <w:r w:rsidRPr="00773E13">
              <w:rPr>
                <w:rStyle w:val="Hyperlink"/>
                <w:rFonts w:ascii="Times New Roman" w:hAnsi="Times New Roman"/>
                <w:noProof/>
              </w:rPr>
              <w:t>6.1.</w:t>
            </w:r>
            <w:r w:rsidRPr="00773E13">
              <w:rPr>
                <w:rFonts w:ascii="Times New Roman" w:hAnsi="Times New Roman"/>
                <w:noProof/>
                <w:lang w:val="en-AU" w:eastAsia="en-AU"/>
              </w:rPr>
              <w:tab/>
            </w:r>
            <w:r w:rsidRPr="00773E13">
              <w:rPr>
                <w:rStyle w:val="Hyperlink"/>
                <w:rFonts w:ascii="Times New Roman" w:hAnsi="Times New Roman"/>
                <w:noProof/>
              </w:rPr>
              <w:t>Soft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2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7</w:t>
            </w:r>
            <w:r w:rsidRPr="00773E13">
              <w:rPr>
                <w:rFonts w:ascii="Times New Roman" w:hAnsi="Times New Roman"/>
                <w:noProof/>
                <w:webHidden/>
              </w:rPr>
              <w:fldChar w:fldCharType="end"/>
            </w:r>
          </w:hyperlink>
        </w:p>
        <w:p w14:paraId="27574BE7" w14:textId="2F0B515C"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3" w:history="1">
            <w:r w:rsidRPr="00773E13">
              <w:rPr>
                <w:rStyle w:val="Hyperlink"/>
                <w:rFonts w:ascii="Times New Roman" w:hAnsi="Times New Roman"/>
                <w:noProof/>
              </w:rPr>
              <w:t>6.2.</w:t>
            </w:r>
            <w:r w:rsidRPr="00773E13">
              <w:rPr>
                <w:rFonts w:ascii="Times New Roman" w:hAnsi="Times New Roman"/>
                <w:noProof/>
                <w:lang w:val="en-AU" w:eastAsia="en-AU"/>
              </w:rPr>
              <w:tab/>
            </w:r>
            <w:r w:rsidRPr="00773E13">
              <w:rPr>
                <w:rStyle w:val="Hyperlink"/>
                <w:rFonts w:ascii="Times New Roman" w:hAnsi="Times New Roman"/>
                <w:noProof/>
              </w:rPr>
              <w:t>Hard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3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78</w:t>
            </w:r>
            <w:r w:rsidRPr="00773E13">
              <w:rPr>
                <w:rFonts w:ascii="Times New Roman" w:hAnsi="Times New Roman"/>
                <w:noProof/>
                <w:webHidden/>
              </w:rPr>
              <w:fldChar w:fldCharType="end"/>
            </w:r>
          </w:hyperlink>
        </w:p>
        <w:p w14:paraId="5B079D81" w14:textId="1EBA4DA4"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4" w:history="1">
            <w:r w:rsidRPr="00773E13">
              <w:rPr>
                <w:rStyle w:val="Hyperlink"/>
                <w:rFonts w:ascii="Times New Roman" w:hAnsi="Times New Roman"/>
                <w:noProof/>
              </w:rPr>
              <w:t>7.</w:t>
            </w:r>
            <w:r w:rsidRPr="00773E13">
              <w:rPr>
                <w:rFonts w:ascii="Times New Roman" w:hAnsi="Times New Roman"/>
                <w:noProof/>
                <w:lang w:val="en-AU" w:eastAsia="en-AU"/>
              </w:rPr>
              <w:tab/>
            </w:r>
            <w:r w:rsidRPr="00773E13">
              <w:rPr>
                <w:rStyle w:val="Hyperlink"/>
                <w:rFonts w:ascii="Times New Roman" w:hAnsi="Times New Roman"/>
                <w:noProof/>
              </w:rPr>
              <w:t>Reference Lis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4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80</w:t>
            </w:r>
            <w:r w:rsidRPr="00773E13">
              <w:rPr>
                <w:rFonts w:ascii="Times New Roman" w:hAnsi="Times New Roman"/>
                <w:noProof/>
                <w:webHidden/>
              </w:rPr>
              <w:fldChar w:fldCharType="end"/>
            </w:r>
          </w:hyperlink>
        </w:p>
        <w:p w14:paraId="4E324DBB" w14:textId="1DCA7031"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5" w:history="1">
            <w:r w:rsidRPr="00773E13">
              <w:rPr>
                <w:rStyle w:val="Hyperlink"/>
                <w:rFonts w:ascii="Times New Roman" w:hAnsi="Times New Roman"/>
                <w:noProof/>
              </w:rPr>
              <w:t>Appendix A – Data Acquisition System Schematic</w:t>
            </w:r>
            <w:r w:rsidRPr="00773E13">
              <w:rPr>
                <w:rFonts w:ascii="Times New Roman" w:hAnsi="Times New Roman"/>
                <w:noProof/>
                <w:webHidden/>
              </w:rPr>
              <w:tab/>
            </w:r>
            <w:r w:rsidR="00773E13">
              <w:rPr>
                <w:rFonts w:ascii="Times New Roman" w:hAnsi="Times New Roman"/>
                <w:noProof/>
                <w:webHidden/>
              </w:rPr>
              <w:t>A-</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5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w:t>
            </w:r>
            <w:r w:rsidRPr="00773E13">
              <w:rPr>
                <w:rFonts w:ascii="Times New Roman" w:hAnsi="Times New Roman"/>
                <w:noProof/>
                <w:webHidden/>
              </w:rPr>
              <w:fldChar w:fldCharType="end"/>
            </w:r>
          </w:hyperlink>
        </w:p>
        <w:p w14:paraId="7ADCE00A" w14:textId="5683435B"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6" w:history="1">
            <w:r w:rsidRPr="00773E13">
              <w:rPr>
                <w:rStyle w:val="Hyperlink"/>
                <w:rFonts w:ascii="Times New Roman" w:hAnsi="Times New Roman"/>
                <w:noProof/>
              </w:rPr>
              <w:t>Appendix B – Data Acquisition System Gerber Files</w:t>
            </w:r>
            <w:r w:rsidRPr="00773E13">
              <w:rPr>
                <w:rFonts w:ascii="Times New Roman" w:hAnsi="Times New Roman"/>
                <w:noProof/>
                <w:webHidden/>
              </w:rPr>
              <w:tab/>
            </w:r>
            <w:r w:rsidR="00773E13">
              <w:rPr>
                <w:rFonts w:ascii="Times New Roman" w:hAnsi="Times New Roman"/>
                <w:noProof/>
                <w:webHidden/>
              </w:rPr>
              <w:t>B-</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6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w:t>
            </w:r>
            <w:r w:rsidRPr="00773E13">
              <w:rPr>
                <w:rFonts w:ascii="Times New Roman" w:hAnsi="Times New Roman"/>
                <w:noProof/>
                <w:webHidden/>
              </w:rPr>
              <w:fldChar w:fldCharType="end"/>
            </w:r>
          </w:hyperlink>
        </w:p>
        <w:p w14:paraId="068BC910" w14:textId="37914FA3"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7" w:history="1">
            <w:r w:rsidRPr="00773E13">
              <w:rPr>
                <w:rStyle w:val="Hyperlink"/>
                <w:rFonts w:ascii="Times New Roman" w:hAnsi="Times New Roman"/>
                <w:noProof/>
              </w:rPr>
              <w:t>Appendix C – Data Acquisition Board Bill of Materials</w:t>
            </w:r>
            <w:r w:rsidRPr="00773E13">
              <w:rPr>
                <w:rFonts w:ascii="Times New Roman" w:hAnsi="Times New Roman"/>
                <w:noProof/>
                <w:webHidden/>
              </w:rPr>
              <w:tab/>
            </w:r>
            <w:r w:rsidR="00773E13">
              <w:rPr>
                <w:rFonts w:ascii="Times New Roman" w:hAnsi="Times New Roman"/>
                <w:noProof/>
                <w:webHidden/>
              </w:rPr>
              <w:t>C-</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7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w:t>
            </w:r>
            <w:r w:rsidRPr="00773E13">
              <w:rPr>
                <w:rFonts w:ascii="Times New Roman" w:hAnsi="Times New Roman"/>
                <w:noProof/>
                <w:webHidden/>
              </w:rPr>
              <w:fldChar w:fldCharType="end"/>
            </w:r>
          </w:hyperlink>
        </w:p>
        <w:p w14:paraId="3BAD0DCE" w14:textId="59150230"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8" w:history="1">
            <w:r w:rsidRPr="00773E13">
              <w:rPr>
                <w:rStyle w:val="Hyperlink"/>
                <w:rFonts w:ascii="Times New Roman" w:hAnsi="Times New Roman"/>
                <w:noProof/>
              </w:rPr>
              <w:t>Appendix D – Data Acquisition Software Documentation Excerpt</w:t>
            </w:r>
            <w:r w:rsidRPr="00773E13">
              <w:rPr>
                <w:rFonts w:ascii="Times New Roman" w:hAnsi="Times New Roman"/>
                <w:noProof/>
                <w:webHidden/>
              </w:rPr>
              <w:tab/>
            </w:r>
            <w:r w:rsidR="00773E13">
              <w:rPr>
                <w:rFonts w:ascii="Times New Roman" w:hAnsi="Times New Roman"/>
                <w:noProof/>
                <w:webHidden/>
              </w:rPr>
              <w:t>D-</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8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w:t>
            </w:r>
            <w:r w:rsidRPr="00773E13">
              <w:rPr>
                <w:rFonts w:ascii="Times New Roman" w:hAnsi="Times New Roman"/>
                <w:noProof/>
                <w:webHidden/>
              </w:rPr>
              <w:fldChar w:fldCharType="end"/>
            </w:r>
          </w:hyperlink>
        </w:p>
        <w:p w14:paraId="78F76B01" w14:textId="5FD9E55B"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9" w:history="1">
            <w:r w:rsidRPr="00773E13">
              <w:rPr>
                <w:rStyle w:val="Hyperlink"/>
                <w:rFonts w:ascii="Times New Roman" w:hAnsi="Times New Roman"/>
                <w:noProof/>
              </w:rPr>
              <w:t>Appendix E – Classification and Control Board Schematic</w:t>
            </w:r>
            <w:r w:rsidRPr="00773E13">
              <w:rPr>
                <w:rFonts w:ascii="Times New Roman" w:hAnsi="Times New Roman"/>
                <w:noProof/>
                <w:webHidden/>
              </w:rPr>
              <w:tab/>
            </w:r>
            <w:r w:rsidR="00773E13">
              <w:rPr>
                <w:rFonts w:ascii="Times New Roman" w:hAnsi="Times New Roman"/>
                <w:noProof/>
                <w:webHidden/>
              </w:rPr>
              <w:t>E-</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9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w:t>
            </w:r>
            <w:r w:rsidRPr="00773E13">
              <w:rPr>
                <w:rFonts w:ascii="Times New Roman" w:hAnsi="Times New Roman"/>
                <w:noProof/>
                <w:webHidden/>
              </w:rPr>
              <w:fldChar w:fldCharType="end"/>
            </w:r>
          </w:hyperlink>
        </w:p>
        <w:p w14:paraId="46D0F708" w14:textId="602AC1E5"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0" w:history="1">
            <w:r w:rsidRPr="00773E13">
              <w:rPr>
                <w:rStyle w:val="Hyperlink"/>
                <w:rFonts w:ascii="Times New Roman" w:hAnsi="Times New Roman"/>
                <w:noProof/>
              </w:rPr>
              <w:t>Appendix F – Classification and Control Board Gerber Files</w:t>
            </w:r>
            <w:r w:rsidRPr="00773E13">
              <w:rPr>
                <w:rFonts w:ascii="Times New Roman" w:hAnsi="Times New Roman"/>
                <w:noProof/>
                <w:webHidden/>
              </w:rPr>
              <w:tab/>
            </w:r>
            <w:r w:rsidR="00773E13">
              <w:rPr>
                <w:rFonts w:ascii="Times New Roman" w:hAnsi="Times New Roman"/>
                <w:noProof/>
                <w:webHidden/>
              </w:rPr>
              <w:t>F-</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0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w:t>
            </w:r>
            <w:r w:rsidRPr="00773E13">
              <w:rPr>
                <w:rFonts w:ascii="Times New Roman" w:hAnsi="Times New Roman"/>
                <w:noProof/>
                <w:webHidden/>
              </w:rPr>
              <w:fldChar w:fldCharType="end"/>
            </w:r>
          </w:hyperlink>
        </w:p>
        <w:p w14:paraId="59A1B683" w14:textId="0D64A3CA"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1" w:history="1">
            <w:r w:rsidRPr="00773E13">
              <w:rPr>
                <w:rStyle w:val="Hyperlink"/>
                <w:rFonts w:ascii="Times New Roman" w:hAnsi="Times New Roman"/>
                <w:noProof/>
              </w:rPr>
              <w:t>Appendix G – Classification and Control Board Bill of Materials</w:t>
            </w:r>
            <w:r w:rsidRPr="00773E13">
              <w:rPr>
                <w:rFonts w:ascii="Times New Roman" w:hAnsi="Times New Roman"/>
                <w:noProof/>
                <w:webHidden/>
              </w:rPr>
              <w:tab/>
            </w:r>
            <w:r w:rsidR="00773E13">
              <w:rPr>
                <w:rFonts w:ascii="Times New Roman" w:hAnsi="Times New Roman"/>
                <w:noProof/>
                <w:webHidden/>
              </w:rPr>
              <w:t>G-</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1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w:t>
            </w:r>
            <w:r w:rsidRPr="00773E13">
              <w:rPr>
                <w:rFonts w:ascii="Times New Roman" w:hAnsi="Times New Roman"/>
                <w:noProof/>
                <w:webHidden/>
              </w:rPr>
              <w:fldChar w:fldCharType="end"/>
            </w:r>
          </w:hyperlink>
        </w:p>
        <w:p w14:paraId="2BE399CE" w14:textId="4623318B"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2" w:history="1">
            <w:r w:rsidRPr="00773E13">
              <w:rPr>
                <w:rStyle w:val="Hyperlink"/>
                <w:rFonts w:ascii="Times New Roman" w:hAnsi="Times New Roman"/>
                <w:noProof/>
              </w:rPr>
              <w:t>Appendix H – Mock MENG3800 Project Description (Based on 2018 ENGG3850 Project List [135])</w:t>
            </w:r>
            <w:r w:rsidRPr="00773E13">
              <w:rPr>
                <w:rFonts w:ascii="Times New Roman" w:hAnsi="Times New Roman"/>
                <w:noProof/>
                <w:webHidden/>
              </w:rPr>
              <w:tab/>
            </w:r>
            <w:r w:rsidR="00773E13">
              <w:rPr>
                <w:rFonts w:ascii="Times New Roman" w:hAnsi="Times New Roman"/>
                <w:noProof/>
                <w:webHidden/>
              </w:rPr>
              <w:t>H-</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2 \h </w:instrText>
            </w:r>
            <w:r w:rsidRPr="00773E13">
              <w:rPr>
                <w:rFonts w:ascii="Times New Roman" w:hAnsi="Times New Roman"/>
                <w:noProof/>
                <w:webHidden/>
              </w:rPr>
            </w:r>
            <w:r w:rsidRPr="00773E13">
              <w:rPr>
                <w:rFonts w:ascii="Times New Roman" w:hAnsi="Times New Roman"/>
                <w:noProof/>
                <w:webHidden/>
              </w:rPr>
              <w:fldChar w:fldCharType="separate"/>
            </w:r>
            <w:r w:rsidR="00432C32">
              <w:rPr>
                <w:rFonts w:ascii="Times New Roman" w:hAnsi="Times New Roman"/>
                <w:noProof/>
                <w:webHidden/>
              </w:rPr>
              <w:t>1</w:t>
            </w:r>
            <w:r w:rsidRPr="00773E13">
              <w:rPr>
                <w:rFonts w:ascii="Times New Roman" w:hAnsi="Times New Roman"/>
                <w:noProof/>
                <w:webHidden/>
              </w:rPr>
              <w:fldChar w:fldCharType="end"/>
            </w:r>
          </w:hyperlink>
        </w:p>
        <w:p w14:paraId="11C5EF87" w14:textId="559041FC" w:rsidR="00490097" w:rsidRDefault="00490097" w:rsidP="00773E13">
          <w:pPr>
            <w:spacing w:line="276" w:lineRule="auto"/>
          </w:pPr>
          <w:r w:rsidRPr="00773E13">
            <w:rPr>
              <w:b/>
              <w:bCs/>
              <w:noProof/>
            </w:rPr>
            <w:fldChar w:fldCharType="end"/>
          </w:r>
        </w:p>
      </w:sdtContent>
    </w:sdt>
    <w:p w14:paraId="77D51FC8" w14:textId="3177C1DB" w:rsidR="008E0978" w:rsidRDefault="008E0978" w:rsidP="00443FEC">
      <w:pPr>
        <w:pStyle w:val="Heading3"/>
      </w:pPr>
      <w:r>
        <w:br w:type="page"/>
      </w:r>
    </w:p>
    <w:p w14:paraId="2356F777" w14:textId="6FC7F5C9" w:rsidR="008A7E12" w:rsidRDefault="003D3DF5" w:rsidP="008A7E12">
      <w:pPr>
        <w:pStyle w:val="Heading1"/>
      </w:pPr>
      <w:bookmarkStart w:id="7" w:name="_Toc44077114"/>
      <w:r>
        <w:lastRenderedPageBreak/>
        <w:t>Nomenclature</w:t>
      </w:r>
      <w:bookmarkEnd w:id="7"/>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34B12CE4" w:rsidR="00C05944" w:rsidRDefault="004700D5" w:rsidP="00B83749">
            <w:pPr>
              <w:spacing w:line="276" w:lineRule="auto"/>
              <w:ind w:left="-109"/>
            </w:pPr>
            <w:r>
              <w:t xml:space="preserve">  </w:t>
            </w:r>
            <w:r w:rsidR="00C05944">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18ACB53A" w:rsidR="00C05944" w:rsidRDefault="004700D5" w:rsidP="00B83749">
            <w:pPr>
              <w:spacing w:line="276" w:lineRule="auto"/>
              <w:ind w:left="-109"/>
            </w:pPr>
            <w:r>
              <w:t xml:space="preserve">  </w:t>
            </w:r>
            <w:r w:rsidR="00C05944">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406C6007" w:rsidR="00C05944" w:rsidRDefault="004700D5" w:rsidP="00B83749">
            <w:pPr>
              <w:spacing w:line="276" w:lineRule="auto"/>
              <w:ind w:left="-109"/>
            </w:pPr>
            <w:r>
              <w:t xml:space="preserve">  </w:t>
            </w:r>
            <w:r w:rsidR="00C05944">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3FC9EBEB" w:rsidR="00C05944" w:rsidRDefault="004700D5" w:rsidP="00B83749">
            <w:pPr>
              <w:spacing w:line="276" w:lineRule="auto"/>
              <w:ind w:left="-109"/>
            </w:pPr>
            <w:r>
              <w:t xml:space="preserve">  </w:t>
            </w:r>
            <w:r w:rsidR="00C05944">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6B6FEC52" w:rsidR="00C05944" w:rsidRDefault="004700D5" w:rsidP="00B83749">
            <w:pPr>
              <w:spacing w:line="276" w:lineRule="auto"/>
              <w:ind w:left="-109"/>
            </w:pPr>
            <w:r>
              <w:t xml:space="preserve">  </w:t>
            </w:r>
            <w:r w:rsidR="00C05944">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16FDCA0" w:rsidR="00C05944" w:rsidRDefault="004700D5" w:rsidP="00B83749">
            <w:pPr>
              <w:spacing w:line="276" w:lineRule="auto"/>
              <w:ind w:left="-109"/>
            </w:pPr>
            <w:r>
              <w:t xml:space="preserve">  </w:t>
            </w:r>
            <w:r w:rsidR="00C05944">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0DAAEDC2" w:rsidR="00C05944" w:rsidRDefault="004700D5" w:rsidP="00B83749">
            <w:pPr>
              <w:spacing w:line="276" w:lineRule="auto"/>
              <w:ind w:left="-109"/>
            </w:pPr>
            <w:r>
              <w:t xml:space="preserve">  </w:t>
            </w:r>
            <w:r w:rsidR="00C05944">
              <w:t>AR</w:t>
            </w:r>
          </w:p>
        </w:tc>
        <w:tc>
          <w:tcPr>
            <w:tcW w:w="6963" w:type="dxa"/>
          </w:tcPr>
          <w:p w14:paraId="2027A23C" w14:textId="77777777" w:rsidR="00C05944" w:rsidRDefault="00C05944" w:rsidP="00B83749">
            <w:pPr>
              <w:spacing w:line="276" w:lineRule="auto"/>
            </w:pPr>
            <w:r>
              <w:t>Autoregressive</w:t>
            </w:r>
          </w:p>
        </w:tc>
      </w:tr>
      <w:tr w:rsidR="004700D5" w14:paraId="00895524" w14:textId="77777777" w:rsidTr="004700D5">
        <w:tc>
          <w:tcPr>
            <w:tcW w:w="1800" w:type="dxa"/>
            <w:vAlign w:val="center"/>
          </w:tcPr>
          <w:p w14:paraId="1B24CDD3" w14:textId="4B5281BA" w:rsidR="004700D5" w:rsidRPr="004700D5" w:rsidRDefault="004700D5" w:rsidP="004700D5">
            <w:pPr>
              <w:spacing w:line="276" w:lineRule="auto"/>
              <w:ind w:left="-109"/>
            </w:pPr>
            <m:oMathPara>
              <m:oMathParaPr>
                <m:jc m:val="left"/>
              </m:oMathParaPr>
              <m:oMath>
                <m:r>
                  <w:rPr>
                    <w:rFonts w:ascii="Cambria Math" w:hAnsi="Cambria Math"/>
                  </w:rPr>
                  <m:t>b</m:t>
                </m:r>
              </m:oMath>
            </m:oMathPara>
          </w:p>
        </w:tc>
        <w:tc>
          <w:tcPr>
            <w:tcW w:w="6963" w:type="dxa"/>
          </w:tcPr>
          <w:p w14:paraId="6DF8E580" w14:textId="37479CEE" w:rsidR="004700D5" w:rsidRDefault="004700D5" w:rsidP="004700D5">
            <w:pPr>
              <w:spacing w:line="276" w:lineRule="auto"/>
            </w:pPr>
            <w:r>
              <w:t>The hyperplane offset for SVM classification</w:t>
            </w:r>
          </w:p>
        </w:tc>
      </w:tr>
      <w:tr w:rsidR="004700D5" w14:paraId="0FE70139" w14:textId="77777777" w:rsidTr="00C05944">
        <w:tc>
          <w:tcPr>
            <w:tcW w:w="1800" w:type="dxa"/>
          </w:tcPr>
          <w:p w14:paraId="0E3DFCD5" w14:textId="3DEB79C2" w:rsidR="004700D5" w:rsidRDefault="004700D5" w:rsidP="004700D5">
            <w:pPr>
              <w:spacing w:line="276" w:lineRule="auto"/>
              <w:ind w:left="-109"/>
            </w:pPr>
            <w:r>
              <w:t xml:space="preserve">  BCI</w:t>
            </w:r>
          </w:p>
        </w:tc>
        <w:tc>
          <w:tcPr>
            <w:tcW w:w="6963" w:type="dxa"/>
          </w:tcPr>
          <w:p w14:paraId="7B192D2D" w14:textId="77777777" w:rsidR="004700D5" w:rsidRDefault="004700D5" w:rsidP="004700D5">
            <w:pPr>
              <w:spacing w:line="276" w:lineRule="auto"/>
            </w:pPr>
            <w:r>
              <w:t>Brain Computer Interface</w:t>
            </w:r>
          </w:p>
        </w:tc>
      </w:tr>
      <w:tr w:rsidR="004700D5" w14:paraId="017F060C" w14:textId="77777777" w:rsidTr="00C05944">
        <w:tc>
          <w:tcPr>
            <w:tcW w:w="1800" w:type="dxa"/>
          </w:tcPr>
          <w:p w14:paraId="4B95FAB5" w14:textId="708BCAAE" w:rsidR="004700D5" w:rsidRDefault="004700D5" w:rsidP="004700D5">
            <w:pPr>
              <w:spacing w:line="276" w:lineRule="auto"/>
              <w:ind w:left="-109"/>
            </w:pPr>
            <w:r>
              <w:t xml:space="preserve">  BOOTx</w:t>
            </w:r>
          </w:p>
        </w:tc>
        <w:tc>
          <w:tcPr>
            <w:tcW w:w="6963" w:type="dxa"/>
          </w:tcPr>
          <w:p w14:paraId="53BFD5EF" w14:textId="4868E312" w:rsidR="004700D5" w:rsidRDefault="004700D5" w:rsidP="004700D5">
            <w:pPr>
              <w:spacing w:line="276" w:lineRule="auto"/>
            </w:pPr>
            <w:r>
              <w:t>STM32 Bootloader Configuration Pins</w:t>
            </w:r>
          </w:p>
        </w:tc>
      </w:tr>
      <w:tr w:rsidR="004700D5" w14:paraId="4CBEE6D2" w14:textId="77777777" w:rsidTr="00C05944">
        <w:tc>
          <w:tcPr>
            <w:tcW w:w="1800" w:type="dxa"/>
          </w:tcPr>
          <w:p w14:paraId="2C26B483" w14:textId="0E9B229E" w:rsidR="004700D5" w:rsidRDefault="004700D5" w:rsidP="004700D5">
            <w:pPr>
              <w:spacing w:line="276" w:lineRule="auto"/>
              <w:ind w:left="-109"/>
            </w:pPr>
            <w:r>
              <w:t xml:space="preserve">  CONFIG1</w:t>
            </w:r>
          </w:p>
        </w:tc>
        <w:tc>
          <w:tcPr>
            <w:tcW w:w="6963" w:type="dxa"/>
          </w:tcPr>
          <w:p w14:paraId="63E7C008" w14:textId="77777777" w:rsidR="004700D5" w:rsidRDefault="004700D5" w:rsidP="004700D5">
            <w:pPr>
              <w:tabs>
                <w:tab w:val="left" w:pos="4157"/>
              </w:tabs>
              <w:spacing w:line="276" w:lineRule="auto"/>
            </w:pPr>
            <w:r>
              <w:t>ADS1299 configuration register number 1</w:t>
            </w:r>
          </w:p>
        </w:tc>
      </w:tr>
      <w:tr w:rsidR="004700D5" w14:paraId="170679E5" w14:textId="77777777" w:rsidTr="00C05944">
        <w:tc>
          <w:tcPr>
            <w:tcW w:w="1800" w:type="dxa"/>
          </w:tcPr>
          <w:p w14:paraId="52A9E00D" w14:textId="0871BE38" w:rsidR="004700D5" w:rsidRDefault="004700D5" w:rsidP="004700D5">
            <w:pPr>
              <w:spacing w:line="276" w:lineRule="auto"/>
              <w:ind w:left="-109"/>
            </w:pPr>
            <w:r>
              <w:t xml:space="preserve">  CONFIG3</w:t>
            </w:r>
          </w:p>
        </w:tc>
        <w:tc>
          <w:tcPr>
            <w:tcW w:w="6963" w:type="dxa"/>
          </w:tcPr>
          <w:p w14:paraId="5A0543CA" w14:textId="77777777" w:rsidR="004700D5" w:rsidRDefault="004700D5" w:rsidP="004700D5">
            <w:pPr>
              <w:tabs>
                <w:tab w:val="left" w:pos="4157"/>
              </w:tabs>
              <w:spacing w:line="276" w:lineRule="auto"/>
            </w:pPr>
            <w:r>
              <w:t>ADS1299 configuration register number 3</w:t>
            </w:r>
          </w:p>
        </w:tc>
      </w:tr>
      <w:tr w:rsidR="004700D5" w14:paraId="3E33D445" w14:textId="77777777" w:rsidTr="00C05944">
        <w:tc>
          <w:tcPr>
            <w:tcW w:w="1800" w:type="dxa"/>
          </w:tcPr>
          <w:p w14:paraId="00C660E9" w14:textId="52828B14" w:rsidR="004700D5" w:rsidRPr="004700D5" w:rsidRDefault="004700D5" w:rsidP="004700D5">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55808324" w14:textId="751E60F1" w:rsidR="004700D5" w:rsidRDefault="004700D5" w:rsidP="004700D5">
            <w:pPr>
              <w:tabs>
                <w:tab w:val="left" w:pos="4157"/>
              </w:tabs>
              <w:spacing w:line="276" w:lineRule="auto"/>
            </w:pPr>
            <w:r>
              <w:t>Chip Select Pin (active low)</w:t>
            </w:r>
          </w:p>
        </w:tc>
      </w:tr>
      <w:tr w:rsidR="004700D5" w14:paraId="14406CCD" w14:textId="77777777" w:rsidTr="00C05944">
        <w:tc>
          <w:tcPr>
            <w:tcW w:w="1800" w:type="dxa"/>
          </w:tcPr>
          <w:p w14:paraId="6E7F140A" w14:textId="666D415F" w:rsidR="004700D5" w:rsidRDefault="004700D5" w:rsidP="004700D5">
            <w:pPr>
              <w:spacing w:line="276" w:lineRule="auto"/>
              <w:ind w:left="-109"/>
            </w:pPr>
            <w:r>
              <w:t xml:space="preserve">  DC</w:t>
            </w:r>
          </w:p>
        </w:tc>
        <w:tc>
          <w:tcPr>
            <w:tcW w:w="6963" w:type="dxa"/>
          </w:tcPr>
          <w:p w14:paraId="1C30B946" w14:textId="77777777" w:rsidR="004700D5" w:rsidRDefault="004700D5" w:rsidP="004700D5">
            <w:pPr>
              <w:spacing w:line="276" w:lineRule="auto"/>
            </w:pPr>
            <w:r>
              <w:t>Direct Current</w:t>
            </w:r>
          </w:p>
        </w:tc>
      </w:tr>
      <w:tr w:rsidR="004700D5" w14:paraId="18B14BCA" w14:textId="77777777" w:rsidTr="00C05944">
        <w:tc>
          <w:tcPr>
            <w:tcW w:w="1800" w:type="dxa"/>
          </w:tcPr>
          <w:p w14:paraId="069ABB0F" w14:textId="2B7C9BAF" w:rsidR="004700D5" w:rsidRDefault="004700D5" w:rsidP="004700D5">
            <w:pPr>
              <w:spacing w:line="276" w:lineRule="auto"/>
              <w:ind w:left="-109"/>
            </w:pPr>
            <w:r>
              <w:t xml:space="preserve">  DCT</w:t>
            </w:r>
          </w:p>
        </w:tc>
        <w:tc>
          <w:tcPr>
            <w:tcW w:w="6963" w:type="dxa"/>
          </w:tcPr>
          <w:p w14:paraId="7906E5F8" w14:textId="77777777" w:rsidR="004700D5" w:rsidRDefault="004700D5" w:rsidP="004700D5">
            <w:pPr>
              <w:spacing w:line="276" w:lineRule="auto"/>
            </w:pPr>
            <w:r>
              <w:t>Discrete Cosine Transform</w:t>
            </w:r>
          </w:p>
        </w:tc>
      </w:tr>
      <w:tr w:rsidR="004700D5" w14:paraId="6A30F94E" w14:textId="77777777" w:rsidTr="00C05944">
        <w:tc>
          <w:tcPr>
            <w:tcW w:w="1800" w:type="dxa"/>
          </w:tcPr>
          <w:p w14:paraId="25F9D128" w14:textId="01BF85CC" w:rsidR="004700D5" w:rsidRDefault="004700D5" w:rsidP="004700D5">
            <w:pPr>
              <w:spacing w:line="276" w:lineRule="auto"/>
              <w:ind w:left="-109"/>
            </w:pPr>
            <w:r>
              <w:t xml:space="preserve">  DMA</w:t>
            </w:r>
          </w:p>
        </w:tc>
        <w:tc>
          <w:tcPr>
            <w:tcW w:w="6963" w:type="dxa"/>
          </w:tcPr>
          <w:p w14:paraId="7BD9B63B" w14:textId="2833B122" w:rsidR="004700D5" w:rsidRDefault="004700D5" w:rsidP="004700D5">
            <w:pPr>
              <w:spacing w:line="276" w:lineRule="auto"/>
            </w:pPr>
            <w:r>
              <w:t>Direct Memory Access</w:t>
            </w:r>
          </w:p>
        </w:tc>
      </w:tr>
      <w:tr w:rsidR="004700D5" w14:paraId="05E68A1E" w14:textId="77777777" w:rsidTr="00C05944">
        <w:tc>
          <w:tcPr>
            <w:tcW w:w="1800" w:type="dxa"/>
          </w:tcPr>
          <w:p w14:paraId="64B53F0D" w14:textId="71B9D8D0" w:rsidR="004700D5" w:rsidRDefault="004700D5" w:rsidP="004700D5">
            <w:pPr>
              <w:spacing w:line="276" w:lineRule="auto"/>
              <w:ind w:left="-109"/>
            </w:pPr>
            <w:r>
              <w:t xml:space="preserve">  DOF</w:t>
            </w:r>
          </w:p>
        </w:tc>
        <w:tc>
          <w:tcPr>
            <w:tcW w:w="6963" w:type="dxa"/>
          </w:tcPr>
          <w:p w14:paraId="1840B82E" w14:textId="77777777" w:rsidR="004700D5" w:rsidRDefault="004700D5" w:rsidP="004700D5">
            <w:pPr>
              <w:spacing w:line="276" w:lineRule="auto"/>
            </w:pPr>
            <w:r>
              <w:t>Degree(s) of Freedom</w:t>
            </w:r>
          </w:p>
        </w:tc>
      </w:tr>
      <w:tr w:rsidR="004700D5" w14:paraId="280752C6" w14:textId="77777777" w:rsidTr="00C05944">
        <w:tc>
          <w:tcPr>
            <w:tcW w:w="1800" w:type="dxa"/>
          </w:tcPr>
          <w:p w14:paraId="784D465C" w14:textId="043DA3F0" w:rsidR="004700D5" w:rsidRPr="006B3048" w:rsidRDefault="004700D5" w:rsidP="004700D5">
            <w:pPr>
              <w:spacing w:line="276" w:lineRule="auto"/>
              <w:ind w:left="-109"/>
            </w:pPr>
            <m:oMathPara>
              <m:oMathParaPr>
                <m:jc m:val="left"/>
              </m:oMathParaPr>
              <m:oMath>
                <m:bar>
                  <m:barPr>
                    <m:pos m:val="top"/>
                    <m:ctrlPr>
                      <w:rPr>
                        <w:rFonts w:ascii="Cambria Math" w:hAnsi="Cambria Math"/>
                        <w:i/>
                      </w:rPr>
                    </m:ctrlPr>
                  </m:barPr>
                  <m:e>
                    <m:r>
                      <m:rPr>
                        <m:sty m:val="p"/>
                      </m:rPr>
                      <w:rPr>
                        <w:rFonts w:ascii="Cambria Math" w:hAnsi="Cambria Math"/>
                      </w:rPr>
                      <m:t>DRDY</m:t>
                    </m:r>
                  </m:e>
                </m:bar>
              </m:oMath>
            </m:oMathPara>
          </w:p>
        </w:tc>
        <w:tc>
          <w:tcPr>
            <w:tcW w:w="6963" w:type="dxa"/>
          </w:tcPr>
          <w:p w14:paraId="479130BB" w14:textId="26746C66" w:rsidR="004700D5" w:rsidRDefault="004700D5" w:rsidP="004700D5">
            <w:pPr>
              <w:tabs>
                <w:tab w:val="left" w:pos="4157"/>
              </w:tabs>
              <w:spacing w:line="276" w:lineRule="auto"/>
            </w:pPr>
            <w:r>
              <w:t>ADS1299 Data Ready Pin. Active Low.</w:t>
            </w:r>
          </w:p>
        </w:tc>
      </w:tr>
      <w:tr w:rsidR="004700D5" w14:paraId="60C30294" w14:textId="77777777" w:rsidTr="00C05944">
        <w:tc>
          <w:tcPr>
            <w:tcW w:w="1800" w:type="dxa"/>
          </w:tcPr>
          <w:p w14:paraId="3BFF2B6E" w14:textId="740BED14" w:rsidR="004700D5" w:rsidRDefault="004700D5" w:rsidP="004700D5">
            <w:pPr>
              <w:spacing w:line="276" w:lineRule="auto"/>
              <w:ind w:left="-109"/>
            </w:pPr>
            <w:r>
              <w:t xml:space="preserve">  DWT</w:t>
            </w:r>
          </w:p>
        </w:tc>
        <w:tc>
          <w:tcPr>
            <w:tcW w:w="6963" w:type="dxa"/>
          </w:tcPr>
          <w:p w14:paraId="4731E8F6" w14:textId="77777777" w:rsidR="004700D5" w:rsidRDefault="004700D5" w:rsidP="004700D5">
            <w:pPr>
              <w:spacing w:line="276" w:lineRule="auto"/>
            </w:pPr>
            <w:r>
              <w:t>Discrete Wavelet Transform</w:t>
            </w:r>
          </w:p>
        </w:tc>
      </w:tr>
      <w:tr w:rsidR="004700D5" w14:paraId="7A76B8C2" w14:textId="77777777" w:rsidTr="00C05944">
        <w:tc>
          <w:tcPr>
            <w:tcW w:w="1800" w:type="dxa"/>
          </w:tcPr>
          <w:p w14:paraId="3446C01B" w14:textId="0C21BC4F" w:rsidR="004700D5" w:rsidRDefault="004700D5" w:rsidP="004700D5">
            <w:pPr>
              <w:spacing w:line="276" w:lineRule="auto"/>
              <w:ind w:left="-109"/>
            </w:pPr>
            <w:r>
              <w:t xml:space="preserve">  ECoG</w:t>
            </w:r>
          </w:p>
        </w:tc>
        <w:tc>
          <w:tcPr>
            <w:tcW w:w="6963" w:type="dxa"/>
          </w:tcPr>
          <w:p w14:paraId="1944AB92" w14:textId="77777777" w:rsidR="004700D5" w:rsidRDefault="004700D5" w:rsidP="004700D5">
            <w:pPr>
              <w:spacing w:line="276" w:lineRule="auto"/>
            </w:pPr>
            <w:r>
              <w:t>Electrocorticography</w:t>
            </w:r>
          </w:p>
        </w:tc>
      </w:tr>
      <w:tr w:rsidR="004700D5" w14:paraId="0367CB60" w14:textId="77777777" w:rsidTr="00C05944">
        <w:tc>
          <w:tcPr>
            <w:tcW w:w="1800" w:type="dxa"/>
          </w:tcPr>
          <w:p w14:paraId="379AD793" w14:textId="4BDBD5D6" w:rsidR="004700D5" w:rsidRDefault="004700D5" w:rsidP="004700D5">
            <w:pPr>
              <w:spacing w:line="276" w:lineRule="auto"/>
              <w:ind w:left="-109"/>
            </w:pPr>
            <w:r>
              <w:t xml:space="preserve">  EEG</w:t>
            </w:r>
          </w:p>
        </w:tc>
        <w:tc>
          <w:tcPr>
            <w:tcW w:w="6963" w:type="dxa"/>
          </w:tcPr>
          <w:p w14:paraId="4A4CE7DC" w14:textId="77777777" w:rsidR="004700D5" w:rsidRDefault="004700D5" w:rsidP="004700D5">
            <w:pPr>
              <w:spacing w:line="276" w:lineRule="auto"/>
            </w:pPr>
            <w:r>
              <w:t>Electroencephalography</w:t>
            </w:r>
          </w:p>
        </w:tc>
      </w:tr>
      <w:tr w:rsidR="004700D5" w14:paraId="2192B3C6" w14:textId="77777777" w:rsidTr="00C05944">
        <w:tc>
          <w:tcPr>
            <w:tcW w:w="1800" w:type="dxa"/>
          </w:tcPr>
          <w:p w14:paraId="4F0A8DD3" w14:textId="6B9F2865" w:rsidR="004700D5" w:rsidRDefault="004700D5" w:rsidP="004700D5">
            <w:pPr>
              <w:spacing w:line="276" w:lineRule="auto"/>
              <w:ind w:left="-109"/>
            </w:pPr>
            <w:r>
              <w:t xml:space="preserve">  EMG</w:t>
            </w:r>
          </w:p>
        </w:tc>
        <w:tc>
          <w:tcPr>
            <w:tcW w:w="6963" w:type="dxa"/>
          </w:tcPr>
          <w:p w14:paraId="62EFB8D5" w14:textId="0271612C" w:rsidR="004700D5" w:rsidRDefault="004700D5" w:rsidP="004700D5">
            <w:pPr>
              <w:spacing w:line="276" w:lineRule="auto"/>
            </w:pPr>
            <w:r>
              <w:t>Electromyography</w:t>
            </w:r>
          </w:p>
        </w:tc>
      </w:tr>
      <w:tr w:rsidR="004700D5" w14:paraId="2E865AF3" w14:textId="77777777" w:rsidTr="00C05944">
        <w:tc>
          <w:tcPr>
            <w:tcW w:w="1800" w:type="dxa"/>
          </w:tcPr>
          <w:p w14:paraId="3FF1DD4B" w14:textId="76E12851" w:rsidR="004700D5" w:rsidRDefault="004700D5" w:rsidP="004700D5">
            <w:pPr>
              <w:spacing w:line="276" w:lineRule="auto"/>
              <w:ind w:left="-109"/>
            </w:pPr>
            <w:r>
              <w:t xml:space="preserve">  EMI</w:t>
            </w:r>
          </w:p>
        </w:tc>
        <w:tc>
          <w:tcPr>
            <w:tcW w:w="6963" w:type="dxa"/>
          </w:tcPr>
          <w:p w14:paraId="3CC361A9" w14:textId="77777777" w:rsidR="004700D5" w:rsidRDefault="004700D5" w:rsidP="004700D5">
            <w:pPr>
              <w:spacing w:line="276" w:lineRule="auto"/>
            </w:pPr>
            <w:r>
              <w:t>Electromagnetic Interference</w:t>
            </w:r>
          </w:p>
        </w:tc>
      </w:tr>
      <w:tr w:rsidR="004700D5" w14:paraId="0070457D" w14:textId="77777777" w:rsidTr="00C05944">
        <w:tc>
          <w:tcPr>
            <w:tcW w:w="1800" w:type="dxa"/>
          </w:tcPr>
          <w:p w14:paraId="735BEBD9" w14:textId="15EEC6A7" w:rsidR="004700D5" w:rsidRDefault="004700D5" w:rsidP="004700D5">
            <w:pPr>
              <w:spacing w:line="276" w:lineRule="auto"/>
              <w:ind w:left="-109"/>
            </w:pPr>
            <w:r>
              <w:t xml:space="preserve">  ERD</w:t>
            </w:r>
          </w:p>
        </w:tc>
        <w:tc>
          <w:tcPr>
            <w:tcW w:w="6963" w:type="dxa"/>
          </w:tcPr>
          <w:p w14:paraId="2873E04A" w14:textId="77777777" w:rsidR="004700D5" w:rsidRDefault="004700D5" w:rsidP="004700D5">
            <w:pPr>
              <w:spacing w:line="276" w:lineRule="auto"/>
            </w:pPr>
            <w:r>
              <w:t>Event Related Desynchronisation</w:t>
            </w:r>
          </w:p>
        </w:tc>
      </w:tr>
      <w:tr w:rsidR="004700D5" w14:paraId="5D336469" w14:textId="77777777" w:rsidTr="00C05944">
        <w:tc>
          <w:tcPr>
            <w:tcW w:w="1800" w:type="dxa"/>
          </w:tcPr>
          <w:p w14:paraId="6E266E46" w14:textId="4C7A8012" w:rsidR="004700D5" w:rsidRDefault="004700D5" w:rsidP="004700D5">
            <w:pPr>
              <w:spacing w:line="276" w:lineRule="auto"/>
              <w:ind w:left="-109"/>
            </w:pPr>
            <w:r>
              <w:t xml:space="preserve">  ERS</w:t>
            </w:r>
          </w:p>
        </w:tc>
        <w:tc>
          <w:tcPr>
            <w:tcW w:w="6963" w:type="dxa"/>
          </w:tcPr>
          <w:p w14:paraId="53617787" w14:textId="77777777" w:rsidR="004700D5" w:rsidRDefault="004700D5" w:rsidP="004700D5">
            <w:pPr>
              <w:spacing w:line="276" w:lineRule="auto"/>
            </w:pPr>
            <w:r>
              <w:t>Event Related Synchronisation</w:t>
            </w:r>
          </w:p>
        </w:tc>
      </w:tr>
      <w:tr w:rsidR="004700D5" w14:paraId="425741BD" w14:textId="77777777" w:rsidTr="00C05944">
        <w:tc>
          <w:tcPr>
            <w:tcW w:w="1800" w:type="dxa"/>
          </w:tcPr>
          <w:p w14:paraId="611F57FA" w14:textId="3A0FA43B" w:rsidR="004700D5" w:rsidRDefault="004700D5" w:rsidP="004700D5">
            <w:pPr>
              <w:spacing w:line="276" w:lineRule="auto"/>
              <w:ind w:left="-109"/>
            </w:pPr>
            <w:r>
              <w:t xml:space="preserve">  ESR</w:t>
            </w:r>
          </w:p>
        </w:tc>
        <w:tc>
          <w:tcPr>
            <w:tcW w:w="6963" w:type="dxa"/>
          </w:tcPr>
          <w:p w14:paraId="0A7EED03" w14:textId="3459ABDC" w:rsidR="004700D5" w:rsidRDefault="004700D5" w:rsidP="004700D5">
            <w:pPr>
              <w:spacing w:line="276" w:lineRule="auto"/>
            </w:pPr>
            <w:r>
              <w:t>Equivalent Series Resistance</w:t>
            </w:r>
          </w:p>
        </w:tc>
      </w:tr>
      <w:tr w:rsidR="004700D5" w14:paraId="358A3293" w14:textId="77777777" w:rsidTr="00C05944">
        <w:tc>
          <w:tcPr>
            <w:tcW w:w="1800" w:type="dxa"/>
          </w:tcPr>
          <w:p w14:paraId="179FFF57" w14:textId="28E7FC9D" w:rsidR="004700D5" w:rsidRDefault="004700D5" w:rsidP="004700D5">
            <w:pPr>
              <w:spacing w:line="276" w:lineRule="auto"/>
              <w:ind w:left="-109"/>
            </w:pPr>
            <w:r>
              <w:t xml:space="preserve">  FDM</w:t>
            </w:r>
          </w:p>
        </w:tc>
        <w:tc>
          <w:tcPr>
            <w:tcW w:w="6963" w:type="dxa"/>
          </w:tcPr>
          <w:p w14:paraId="7013755C" w14:textId="77777777" w:rsidR="004700D5" w:rsidRDefault="004700D5" w:rsidP="004700D5">
            <w:pPr>
              <w:spacing w:line="276" w:lineRule="auto"/>
            </w:pPr>
            <w:r>
              <w:t>Fused Deposition Modelling</w:t>
            </w:r>
          </w:p>
        </w:tc>
      </w:tr>
      <w:tr w:rsidR="004700D5" w14:paraId="5611F25B" w14:textId="77777777" w:rsidTr="00C05944">
        <w:tc>
          <w:tcPr>
            <w:tcW w:w="1800" w:type="dxa"/>
          </w:tcPr>
          <w:p w14:paraId="4256CAFA" w14:textId="3F97BB71" w:rsidR="004700D5" w:rsidRDefault="004700D5" w:rsidP="004700D5">
            <w:pPr>
              <w:spacing w:line="276" w:lineRule="auto"/>
              <w:ind w:left="-109"/>
            </w:pPr>
            <w:r>
              <w:t xml:space="preserve">  FFT</w:t>
            </w:r>
          </w:p>
        </w:tc>
        <w:tc>
          <w:tcPr>
            <w:tcW w:w="6963" w:type="dxa"/>
          </w:tcPr>
          <w:p w14:paraId="16B5C34C" w14:textId="730EFAEE" w:rsidR="004700D5" w:rsidRDefault="004700D5" w:rsidP="004700D5">
            <w:pPr>
              <w:spacing w:line="276" w:lineRule="auto"/>
            </w:pPr>
            <w:r>
              <w:t>Fast Fourier Transform</w:t>
            </w:r>
          </w:p>
        </w:tc>
      </w:tr>
      <w:tr w:rsidR="004700D5" w14:paraId="27E9F36C" w14:textId="77777777" w:rsidTr="00C05944">
        <w:tc>
          <w:tcPr>
            <w:tcW w:w="1800" w:type="dxa"/>
          </w:tcPr>
          <w:p w14:paraId="11C2F777" w14:textId="59C48D48" w:rsidR="004700D5" w:rsidRDefault="004700D5" w:rsidP="004700D5">
            <w:pPr>
              <w:spacing w:line="276" w:lineRule="auto"/>
              <w:ind w:left="-109"/>
            </w:pPr>
            <w:r>
              <w:t xml:space="preserve">  FIFO</w:t>
            </w:r>
          </w:p>
        </w:tc>
        <w:tc>
          <w:tcPr>
            <w:tcW w:w="6963" w:type="dxa"/>
          </w:tcPr>
          <w:p w14:paraId="7F9C3D55" w14:textId="77777777" w:rsidR="004700D5" w:rsidRDefault="004700D5" w:rsidP="004700D5">
            <w:pPr>
              <w:spacing w:line="276" w:lineRule="auto"/>
            </w:pPr>
            <w:r>
              <w:t>First In, First Out</w:t>
            </w:r>
          </w:p>
        </w:tc>
      </w:tr>
      <w:tr w:rsidR="004700D5" w14:paraId="32244FFF" w14:textId="77777777" w:rsidTr="00C05944">
        <w:tc>
          <w:tcPr>
            <w:tcW w:w="1800" w:type="dxa"/>
          </w:tcPr>
          <w:p w14:paraId="552C2E5B" w14:textId="4249B312" w:rsidR="004700D5" w:rsidRDefault="004700D5" w:rsidP="004700D5">
            <w:pPr>
              <w:spacing w:line="276" w:lineRule="auto"/>
              <w:ind w:left="-109"/>
            </w:pPr>
            <w:r>
              <w:t xml:space="preserve">  FRI</w:t>
            </w:r>
          </w:p>
        </w:tc>
        <w:tc>
          <w:tcPr>
            <w:tcW w:w="6963" w:type="dxa"/>
          </w:tcPr>
          <w:p w14:paraId="1AFB34C6" w14:textId="77777777" w:rsidR="004700D5" w:rsidRPr="005B6ADA" w:rsidRDefault="004700D5" w:rsidP="004700D5">
            <w:pPr>
              <w:spacing w:line="276" w:lineRule="auto"/>
            </w:pPr>
            <w:r>
              <w:t>Florida Research Instruments</w:t>
            </w:r>
          </w:p>
        </w:tc>
      </w:tr>
      <w:tr w:rsidR="004700D5" w14:paraId="3E586EB2" w14:textId="77777777" w:rsidTr="00C05944">
        <w:tc>
          <w:tcPr>
            <w:tcW w:w="1800" w:type="dxa"/>
          </w:tcPr>
          <w:p w14:paraId="361DA8BA" w14:textId="42BE48B1" w:rsidR="004700D5" w:rsidRDefault="004700D5" w:rsidP="004700D5">
            <w:pPr>
              <w:spacing w:line="276" w:lineRule="auto"/>
              <w:ind w:left="-109"/>
            </w:pPr>
            <w:r>
              <w:t xml:space="preserve">  FTDI</w:t>
            </w:r>
          </w:p>
        </w:tc>
        <w:tc>
          <w:tcPr>
            <w:tcW w:w="6963" w:type="dxa"/>
          </w:tcPr>
          <w:p w14:paraId="2ADEBF2A" w14:textId="77777777" w:rsidR="004700D5" w:rsidRDefault="004700D5" w:rsidP="004700D5">
            <w:pPr>
              <w:spacing w:line="276" w:lineRule="auto"/>
            </w:pPr>
            <w:r w:rsidRPr="005B6ADA">
              <w:t>Future Technology Devices International</w:t>
            </w:r>
          </w:p>
        </w:tc>
      </w:tr>
      <w:tr w:rsidR="004700D5" w14:paraId="4E359970" w14:textId="77777777" w:rsidTr="00C05944">
        <w:tc>
          <w:tcPr>
            <w:tcW w:w="1800" w:type="dxa"/>
          </w:tcPr>
          <w:p w14:paraId="26939B89" w14:textId="3A68F955" w:rsidR="004700D5" w:rsidRPr="004700D5" w:rsidRDefault="004700D5" w:rsidP="004700D5">
            <w:pPr>
              <w:spacing w:line="276" w:lineRule="auto"/>
              <w:ind w:left="-109"/>
            </w:pPr>
            <m:oMathPara>
              <m:oMathParaPr>
                <m:jc m:val="left"/>
              </m:oMathParaPr>
              <m:oMath>
                <m:r>
                  <w:rPr>
                    <w:rFonts w:ascii="Cambria Math" w:hAnsi="Cambria Math"/>
                  </w:rPr>
                  <m:t>g[n</m:t>
                </m:r>
                <m:r>
                  <w:rPr>
                    <w:rFonts w:ascii="Cambria Math" w:hAnsi="Cambria Math"/>
                  </w:rPr>
                  <m:t>]</m:t>
                </m:r>
              </m:oMath>
            </m:oMathPara>
          </w:p>
        </w:tc>
        <w:tc>
          <w:tcPr>
            <w:tcW w:w="6963" w:type="dxa"/>
          </w:tcPr>
          <w:p w14:paraId="07C290B1" w14:textId="68321741" w:rsidR="004700D5" w:rsidRPr="005B6ADA" w:rsidRDefault="004700D5" w:rsidP="004700D5">
            <w:pPr>
              <w:spacing w:line="276" w:lineRule="auto"/>
            </w:pPr>
            <w:r>
              <w:t>The lowpass filter transfer function in the DWT filter bank</w:t>
            </w:r>
          </w:p>
        </w:tc>
      </w:tr>
      <w:tr w:rsidR="004700D5" w14:paraId="32C8375A" w14:textId="77777777" w:rsidTr="00C05944">
        <w:tc>
          <w:tcPr>
            <w:tcW w:w="1800" w:type="dxa"/>
          </w:tcPr>
          <w:p w14:paraId="619B8498" w14:textId="6B6AFC08" w:rsidR="004700D5" w:rsidRDefault="004700D5" w:rsidP="004700D5">
            <w:pPr>
              <w:spacing w:line="276" w:lineRule="auto"/>
              <w:ind w:left="-109"/>
            </w:pPr>
            <w:r>
              <w:t xml:space="preserve">  GPIO</w:t>
            </w:r>
          </w:p>
        </w:tc>
        <w:tc>
          <w:tcPr>
            <w:tcW w:w="6963" w:type="dxa"/>
          </w:tcPr>
          <w:p w14:paraId="263AA492" w14:textId="77777777" w:rsidR="004700D5" w:rsidRDefault="004700D5" w:rsidP="004700D5">
            <w:pPr>
              <w:tabs>
                <w:tab w:val="left" w:pos="4157"/>
              </w:tabs>
              <w:spacing w:line="276" w:lineRule="auto"/>
            </w:pPr>
            <w:r>
              <w:t>General Purpose Input Output (pin)</w:t>
            </w:r>
          </w:p>
        </w:tc>
      </w:tr>
      <w:tr w:rsidR="004700D5" w14:paraId="781317CD" w14:textId="77777777" w:rsidTr="00C05944">
        <w:tc>
          <w:tcPr>
            <w:tcW w:w="1800" w:type="dxa"/>
          </w:tcPr>
          <w:p w14:paraId="1AA44EBC" w14:textId="6D3BE350" w:rsidR="004700D5" w:rsidRPr="004700D5" w:rsidRDefault="004700D5" w:rsidP="004700D5">
            <w:pPr>
              <w:spacing w:line="276" w:lineRule="auto"/>
              <w:ind w:left="-109"/>
            </w:pPr>
            <m:oMathPara>
              <m:oMathParaPr>
                <m:jc m:val="left"/>
              </m:oMathParaPr>
              <m:oMath>
                <m:r>
                  <w:rPr>
                    <w:rFonts w:ascii="Cambria Math" w:hAnsi="Cambria Math"/>
                  </w:rPr>
                  <m:t>h[n</m:t>
                </m:r>
                <m:r>
                  <w:rPr>
                    <w:rFonts w:ascii="Cambria Math" w:hAnsi="Cambria Math"/>
                  </w:rPr>
                  <m:t>]</m:t>
                </m:r>
              </m:oMath>
            </m:oMathPara>
          </w:p>
        </w:tc>
        <w:tc>
          <w:tcPr>
            <w:tcW w:w="6963" w:type="dxa"/>
          </w:tcPr>
          <w:p w14:paraId="2C6D4C41" w14:textId="2D8C6881" w:rsidR="004700D5" w:rsidRDefault="004700D5" w:rsidP="004700D5">
            <w:pPr>
              <w:tabs>
                <w:tab w:val="left" w:pos="4157"/>
              </w:tabs>
              <w:spacing w:line="276" w:lineRule="auto"/>
            </w:pPr>
            <w:r>
              <w:t>The highpass filter transfer function in the DWT filter bank</w:t>
            </w:r>
          </w:p>
        </w:tc>
      </w:tr>
      <w:tr w:rsidR="004700D5" w14:paraId="550F47DA" w14:textId="77777777" w:rsidTr="00C05944">
        <w:tc>
          <w:tcPr>
            <w:tcW w:w="1800" w:type="dxa"/>
          </w:tcPr>
          <w:p w14:paraId="14CBD0E0" w14:textId="604D98B6" w:rsidR="004700D5" w:rsidRDefault="004700D5" w:rsidP="004700D5">
            <w:pPr>
              <w:spacing w:line="276" w:lineRule="auto"/>
              <w:ind w:left="-109"/>
            </w:pPr>
            <w:r>
              <w:t xml:space="preserve">  HAL</w:t>
            </w:r>
          </w:p>
        </w:tc>
        <w:tc>
          <w:tcPr>
            <w:tcW w:w="6963" w:type="dxa"/>
          </w:tcPr>
          <w:p w14:paraId="6A18D0CD" w14:textId="5719DE4F" w:rsidR="004700D5" w:rsidRDefault="004700D5" w:rsidP="004700D5">
            <w:pPr>
              <w:tabs>
                <w:tab w:val="left" w:pos="4157"/>
              </w:tabs>
              <w:spacing w:line="276" w:lineRule="auto"/>
            </w:pPr>
            <w:r>
              <w:t>Hardware Abstraction Layer</w:t>
            </w:r>
          </w:p>
        </w:tc>
      </w:tr>
      <w:tr w:rsidR="004700D5" w14:paraId="2CE18D64" w14:textId="77777777" w:rsidTr="00C05944">
        <w:tc>
          <w:tcPr>
            <w:tcW w:w="1800" w:type="dxa"/>
          </w:tcPr>
          <w:p w14:paraId="5E5BDF5B" w14:textId="3BE7D627" w:rsidR="004700D5" w:rsidRDefault="004700D5" w:rsidP="004700D5">
            <w:pPr>
              <w:spacing w:line="276" w:lineRule="auto"/>
              <w:ind w:left="-109"/>
            </w:pPr>
            <w:r>
              <w:t xml:space="preserve">  IC</w:t>
            </w:r>
          </w:p>
        </w:tc>
        <w:tc>
          <w:tcPr>
            <w:tcW w:w="6963" w:type="dxa"/>
          </w:tcPr>
          <w:p w14:paraId="05947F3A" w14:textId="2EE060B7" w:rsidR="004700D5" w:rsidRDefault="004700D5" w:rsidP="004700D5">
            <w:pPr>
              <w:tabs>
                <w:tab w:val="left" w:pos="4157"/>
              </w:tabs>
              <w:spacing w:line="276" w:lineRule="auto"/>
            </w:pPr>
            <w:r>
              <w:t>Integrated Circuit</w:t>
            </w:r>
          </w:p>
        </w:tc>
      </w:tr>
      <w:tr w:rsidR="004700D5" w14:paraId="46EAEEF7" w14:textId="77777777" w:rsidTr="00C05944">
        <w:tc>
          <w:tcPr>
            <w:tcW w:w="1800" w:type="dxa"/>
          </w:tcPr>
          <w:p w14:paraId="7C756B77" w14:textId="133D4EEB" w:rsidR="004700D5" w:rsidRDefault="004700D5" w:rsidP="004700D5">
            <w:pPr>
              <w:spacing w:line="276" w:lineRule="auto"/>
              <w:ind w:left="-109"/>
            </w:pPr>
            <w:r>
              <w:t xml:space="preserve">  ICSP</w:t>
            </w:r>
          </w:p>
        </w:tc>
        <w:tc>
          <w:tcPr>
            <w:tcW w:w="6963" w:type="dxa"/>
          </w:tcPr>
          <w:p w14:paraId="3FA8B9C1" w14:textId="3FF6F4D9" w:rsidR="004700D5" w:rsidRDefault="004700D5" w:rsidP="004700D5">
            <w:pPr>
              <w:tabs>
                <w:tab w:val="left" w:pos="4157"/>
              </w:tabs>
              <w:spacing w:line="276" w:lineRule="auto"/>
            </w:pPr>
            <w:r>
              <w:t>In Circuit Serial Programmer</w:t>
            </w:r>
          </w:p>
        </w:tc>
      </w:tr>
      <w:tr w:rsidR="004700D5" w14:paraId="558F2E53" w14:textId="77777777" w:rsidTr="00C05944">
        <w:tc>
          <w:tcPr>
            <w:tcW w:w="1800" w:type="dxa"/>
          </w:tcPr>
          <w:p w14:paraId="46004805" w14:textId="2A70BAD4" w:rsidR="004700D5" w:rsidRDefault="004700D5" w:rsidP="004700D5">
            <w:pPr>
              <w:spacing w:line="276" w:lineRule="auto"/>
              <w:ind w:left="-109"/>
            </w:pPr>
            <w:r>
              <w:t xml:space="preserve">  IDE</w:t>
            </w:r>
          </w:p>
        </w:tc>
        <w:tc>
          <w:tcPr>
            <w:tcW w:w="6963" w:type="dxa"/>
          </w:tcPr>
          <w:p w14:paraId="13D7B6DE" w14:textId="77777777" w:rsidR="004700D5" w:rsidRDefault="004700D5" w:rsidP="004700D5">
            <w:pPr>
              <w:tabs>
                <w:tab w:val="left" w:pos="4157"/>
              </w:tabs>
              <w:spacing w:line="276" w:lineRule="auto"/>
            </w:pPr>
            <w:r>
              <w:t>Integrated Development Environment</w:t>
            </w:r>
          </w:p>
        </w:tc>
      </w:tr>
      <w:tr w:rsidR="004700D5" w14:paraId="30EADBB8" w14:textId="77777777" w:rsidTr="00C05944">
        <w:tc>
          <w:tcPr>
            <w:tcW w:w="1800" w:type="dxa"/>
          </w:tcPr>
          <w:p w14:paraId="70F11186" w14:textId="6BAB133A" w:rsidR="004700D5" w:rsidRDefault="004700D5" w:rsidP="004700D5">
            <w:pPr>
              <w:spacing w:line="276" w:lineRule="auto"/>
              <w:ind w:left="-109"/>
            </w:pPr>
            <w:r>
              <w:t xml:space="preserve">  IMDCT</w:t>
            </w:r>
          </w:p>
        </w:tc>
        <w:tc>
          <w:tcPr>
            <w:tcW w:w="6963" w:type="dxa"/>
          </w:tcPr>
          <w:p w14:paraId="6B3A26AE" w14:textId="42179EA1" w:rsidR="004700D5" w:rsidRDefault="004700D5" w:rsidP="004700D5">
            <w:pPr>
              <w:spacing w:line="276" w:lineRule="auto"/>
            </w:pPr>
            <w:r>
              <w:t>Inverse Modified Discrete Cosine Transform</w:t>
            </w:r>
          </w:p>
        </w:tc>
      </w:tr>
      <w:tr w:rsidR="004700D5" w14:paraId="00DB0D28" w14:textId="77777777" w:rsidTr="00C05944">
        <w:tc>
          <w:tcPr>
            <w:tcW w:w="1800" w:type="dxa"/>
          </w:tcPr>
          <w:p w14:paraId="3CFBFB15" w14:textId="2D8647F4" w:rsidR="004700D5" w:rsidRDefault="004700D5" w:rsidP="004700D5">
            <w:pPr>
              <w:spacing w:line="276" w:lineRule="auto"/>
              <w:ind w:left="-109"/>
            </w:pPr>
            <w:r>
              <w:lastRenderedPageBreak/>
              <w:t xml:space="preserve">  K</w:t>
            </w:r>
          </w:p>
        </w:tc>
        <w:tc>
          <w:tcPr>
            <w:tcW w:w="6963" w:type="dxa"/>
          </w:tcPr>
          <w:p w14:paraId="29DC3B48" w14:textId="77777777" w:rsidR="004700D5" w:rsidRDefault="004700D5" w:rsidP="004700D5">
            <w:pPr>
              <w:spacing w:line="276" w:lineRule="auto"/>
            </w:pPr>
            <w:r>
              <w:t>Potassium</w:t>
            </w:r>
          </w:p>
        </w:tc>
      </w:tr>
      <w:tr w:rsidR="004700D5" w14:paraId="1C386E62" w14:textId="77777777" w:rsidTr="00C05944">
        <w:tc>
          <w:tcPr>
            <w:tcW w:w="1800" w:type="dxa"/>
          </w:tcPr>
          <w:p w14:paraId="6E945C65" w14:textId="2A966DA5" w:rsidR="004700D5" w:rsidRDefault="004700D5" w:rsidP="004700D5">
            <w:pPr>
              <w:spacing w:line="276" w:lineRule="auto"/>
              <w:ind w:left="-109"/>
            </w:pPr>
            <w:r>
              <w:t xml:space="preserve">  kNN</w:t>
            </w:r>
          </w:p>
        </w:tc>
        <w:tc>
          <w:tcPr>
            <w:tcW w:w="6963" w:type="dxa"/>
          </w:tcPr>
          <w:p w14:paraId="4CA9769E" w14:textId="77777777" w:rsidR="004700D5" w:rsidRPr="008A7E12" w:rsidRDefault="004700D5" w:rsidP="004700D5">
            <w:pPr>
              <w:spacing w:line="276" w:lineRule="auto"/>
            </w:pPr>
            <w:r>
              <w:rPr>
                <w:i/>
                <w:iCs/>
              </w:rPr>
              <w:t>k</w:t>
            </w:r>
            <w:r>
              <w:t>-Nearest Neighbours</w:t>
            </w:r>
          </w:p>
        </w:tc>
      </w:tr>
      <w:tr w:rsidR="004700D5" w14:paraId="2DD00124" w14:textId="77777777" w:rsidTr="00C05944">
        <w:tc>
          <w:tcPr>
            <w:tcW w:w="1800" w:type="dxa"/>
          </w:tcPr>
          <w:p w14:paraId="08E2C742" w14:textId="1F51D4A9" w:rsidR="004700D5" w:rsidRPr="004700D5" w:rsidRDefault="004700D5" w:rsidP="004700D5">
            <w:pPr>
              <w:spacing w:line="276" w:lineRule="auto"/>
              <w:ind w:left="-109"/>
            </w:pPr>
            <m:oMathPara>
              <m:oMathParaPr>
                <m:jc m:val="left"/>
              </m:oMathParaPr>
              <m:oMath>
                <m:r>
                  <m:rPr>
                    <m:scr m:val="script"/>
                    <m:sty m:val="bi"/>
                  </m:rPr>
                  <w:rPr>
                    <w:rFonts w:ascii="Cambria Math" w:hAnsi="Cambria Math"/>
                  </w:rPr>
                  <m:t>L</m:t>
                </m:r>
              </m:oMath>
            </m:oMathPara>
          </w:p>
        </w:tc>
        <w:tc>
          <w:tcPr>
            <w:tcW w:w="6963" w:type="dxa"/>
          </w:tcPr>
          <w:p w14:paraId="7F02E9CB" w14:textId="21580926" w:rsidR="004700D5" w:rsidRDefault="004700D5" w:rsidP="004700D5">
            <w:pPr>
              <w:spacing w:line="276" w:lineRule="auto"/>
              <w:rPr>
                <w:i/>
                <w:iCs/>
              </w:rPr>
            </w:pPr>
            <w:r>
              <w:t>The Lagrangian of the SVM classification problem</w:t>
            </w:r>
          </w:p>
        </w:tc>
      </w:tr>
      <w:tr w:rsidR="004700D5" w14:paraId="7559D91B" w14:textId="77777777" w:rsidTr="00C05944">
        <w:tc>
          <w:tcPr>
            <w:tcW w:w="1800" w:type="dxa"/>
          </w:tcPr>
          <w:p w14:paraId="0C98F901" w14:textId="4065D96D" w:rsidR="004700D5" w:rsidRPr="004700D5" w:rsidRDefault="004700D5" w:rsidP="004700D5">
            <w:pPr>
              <w:spacing w:line="276" w:lineRule="auto"/>
              <w:ind w:left="-109"/>
            </w:pPr>
            <m:oMathPara>
              <m:oMathParaPr>
                <m:jc m:val="left"/>
              </m:oMathParaPr>
              <m:oMath>
                <m:r>
                  <w:rPr>
                    <w:rFonts w:ascii="Cambria Math" w:hAnsi="Cambria Math"/>
                  </w:rPr>
                  <m:t>l(</m:t>
                </m:r>
                <m:r>
                  <m:rPr>
                    <m:sty m:val="b"/>
                  </m:rPr>
                  <w:rPr>
                    <w:rFonts w:ascii="Cambria Math" w:hAnsi="Cambria Math"/>
                  </w:rPr>
                  <m:t>w</m:t>
                </m:r>
                <m:r>
                  <w:rPr>
                    <w:rFonts w:ascii="Cambria Math" w:hAnsi="Cambria Math"/>
                  </w:rPr>
                  <m:t>)</m:t>
                </m:r>
              </m:oMath>
            </m:oMathPara>
          </w:p>
        </w:tc>
        <w:tc>
          <w:tcPr>
            <w:tcW w:w="6963" w:type="dxa"/>
          </w:tcPr>
          <w:p w14:paraId="6395653E" w14:textId="1E52F60E" w:rsidR="004700D5" w:rsidRDefault="004700D5" w:rsidP="004700D5">
            <w:pPr>
              <w:spacing w:line="276" w:lineRule="auto"/>
              <w:rPr>
                <w:i/>
                <w:iCs/>
              </w:rPr>
            </w:pPr>
            <w:r>
              <w:t>The optimisation loss function for SVM model training</w:t>
            </w:r>
          </w:p>
        </w:tc>
      </w:tr>
      <w:tr w:rsidR="004700D5" w14:paraId="52041687" w14:textId="77777777" w:rsidTr="00C05944">
        <w:tc>
          <w:tcPr>
            <w:tcW w:w="1800" w:type="dxa"/>
          </w:tcPr>
          <w:p w14:paraId="3BEF570E" w14:textId="58949BBD" w:rsidR="004700D5" w:rsidRDefault="004700D5" w:rsidP="004700D5">
            <w:pPr>
              <w:spacing w:line="276" w:lineRule="auto"/>
              <w:ind w:left="-109"/>
            </w:pPr>
            <w:r>
              <w:t xml:space="preserve">  LDA</w:t>
            </w:r>
          </w:p>
        </w:tc>
        <w:tc>
          <w:tcPr>
            <w:tcW w:w="6963" w:type="dxa"/>
          </w:tcPr>
          <w:p w14:paraId="67EB896D" w14:textId="77777777" w:rsidR="004700D5" w:rsidRDefault="004700D5" w:rsidP="004700D5">
            <w:pPr>
              <w:spacing w:line="276" w:lineRule="auto"/>
            </w:pPr>
            <w:r>
              <w:t>Linear Discriminant Analysis</w:t>
            </w:r>
          </w:p>
        </w:tc>
      </w:tr>
      <w:tr w:rsidR="004700D5" w14:paraId="4655A76A" w14:textId="77777777" w:rsidTr="00C05944">
        <w:tc>
          <w:tcPr>
            <w:tcW w:w="1800" w:type="dxa"/>
          </w:tcPr>
          <w:p w14:paraId="71F305EC" w14:textId="7FC1F7C3" w:rsidR="004700D5" w:rsidRDefault="004700D5" w:rsidP="004700D5">
            <w:pPr>
              <w:spacing w:line="276" w:lineRule="auto"/>
              <w:ind w:left="-109"/>
            </w:pPr>
            <w:r>
              <w:t xml:space="preserve">  LDO</w:t>
            </w:r>
          </w:p>
        </w:tc>
        <w:tc>
          <w:tcPr>
            <w:tcW w:w="6963" w:type="dxa"/>
          </w:tcPr>
          <w:p w14:paraId="13372A12" w14:textId="461C9956" w:rsidR="004700D5" w:rsidRDefault="004700D5" w:rsidP="004700D5">
            <w:pPr>
              <w:spacing w:line="276" w:lineRule="auto"/>
            </w:pPr>
            <w:r>
              <w:t>Low Drop Out (voltage regulator)</w:t>
            </w:r>
          </w:p>
        </w:tc>
      </w:tr>
      <w:tr w:rsidR="004700D5" w14:paraId="1BAA3291" w14:textId="77777777" w:rsidTr="00C05944">
        <w:tc>
          <w:tcPr>
            <w:tcW w:w="1800" w:type="dxa"/>
          </w:tcPr>
          <w:p w14:paraId="06348382" w14:textId="06E359F4" w:rsidR="004700D5" w:rsidRDefault="004700D5" w:rsidP="004700D5">
            <w:pPr>
              <w:spacing w:line="276" w:lineRule="auto"/>
              <w:ind w:left="-109"/>
            </w:pPr>
            <w:r>
              <w:t xml:space="preserve">  LPF</w:t>
            </w:r>
          </w:p>
        </w:tc>
        <w:tc>
          <w:tcPr>
            <w:tcW w:w="6963" w:type="dxa"/>
          </w:tcPr>
          <w:p w14:paraId="27A5B8AB" w14:textId="082C2118" w:rsidR="004700D5" w:rsidRDefault="004700D5" w:rsidP="004700D5">
            <w:pPr>
              <w:spacing w:line="276" w:lineRule="auto"/>
            </w:pPr>
            <w:r>
              <w:t>Low Pass Filter</w:t>
            </w:r>
          </w:p>
        </w:tc>
      </w:tr>
      <w:tr w:rsidR="004700D5" w14:paraId="1C2B0E0D" w14:textId="77777777" w:rsidTr="00C05944">
        <w:tc>
          <w:tcPr>
            <w:tcW w:w="1800" w:type="dxa"/>
          </w:tcPr>
          <w:p w14:paraId="01E12385" w14:textId="76756C59" w:rsidR="004700D5" w:rsidRDefault="004700D5" w:rsidP="004700D5">
            <w:pPr>
              <w:spacing w:line="276" w:lineRule="auto"/>
              <w:ind w:left="-109"/>
            </w:pPr>
            <w:r>
              <w:t xml:space="preserve">  LSTM</w:t>
            </w:r>
          </w:p>
        </w:tc>
        <w:tc>
          <w:tcPr>
            <w:tcW w:w="6963" w:type="dxa"/>
          </w:tcPr>
          <w:p w14:paraId="351C5D10" w14:textId="77777777" w:rsidR="004700D5" w:rsidRDefault="004700D5" w:rsidP="004700D5">
            <w:pPr>
              <w:spacing w:line="276" w:lineRule="auto"/>
            </w:pPr>
            <w:r>
              <w:t>Long Short-Term Memory (classifier)</w:t>
            </w:r>
          </w:p>
        </w:tc>
      </w:tr>
      <w:tr w:rsidR="004700D5" w14:paraId="23CD8AF3" w14:textId="77777777" w:rsidTr="00C05944">
        <w:tc>
          <w:tcPr>
            <w:tcW w:w="1800" w:type="dxa"/>
          </w:tcPr>
          <w:p w14:paraId="3AC96BFA" w14:textId="43578104" w:rsidR="004700D5" w:rsidRDefault="004700D5" w:rsidP="004700D5">
            <w:pPr>
              <w:spacing w:line="276" w:lineRule="auto"/>
              <w:ind w:left="-109"/>
            </w:pPr>
            <w:r>
              <w:t xml:space="preserve">  M1</w:t>
            </w:r>
          </w:p>
        </w:tc>
        <w:tc>
          <w:tcPr>
            <w:tcW w:w="6963" w:type="dxa"/>
          </w:tcPr>
          <w:p w14:paraId="5C4024B8" w14:textId="0EFD528B" w:rsidR="004700D5" w:rsidRDefault="004700D5" w:rsidP="004700D5">
            <w:pPr>
              <w:spacing w:line="276" w:lineRule="auto"/>
            </w:pPr>
            <w:r>
              <w:t>Motor Cortex</w:t>
            </w:r>
          </w:p>
        </w:tc>
      </w:tr>
      <w:tr w:rsidR="004700D5" w14:paraId="1ACCDBB1" w14:textId="77777777" w:rsidTr="00C05944">
        <w:tc>
          <w:tcPr>
            <w:tcW w:w="1800" w:type="dxa"/>
          </w:tcPr>
          <w:p w14:paraId="49F8A1F5" w14:textId="4516D246" w:rsidR="004700D5" w:rsidRPr="004700D5" w:rsidRDefault="004700D5" w:rsidP="004700D5">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626A15A2" w14:textId="178DA205" w:rsidR="004700D5" w:rsidRDefault="004700D5" w:rsidP="004700D5">
            <w:pPr>
              <w:spacing w:line="276" w:lineRule="auto"/>
            </w:pPr>
            <w:r>
              <w:t>Number of bits per ADS1299 reading</w:t>
            </w:r>
            <w:r>
              <w:tab/>
            </w:r>
          </w:p>
        </w:tc>
      </w:tr>
      <w:tr w:rsidR="004700D5" w14:paraId="264065F1" w14:textId="77777777" w:rsidTr="00C05944">
        <w:tc>
          <w:tcPr>
            <w:tcW w:w="1800" w:type="dxa"/>
          </w:tcPr>
          <w:p w14:paraId="4FC13F17" w14:textId="1FA6406C" w:rsidR="004700D5" w:rsidRPr="004700D5" w:rsidRDefault="004700D5" w:rsidP="004700D5">
            <w:pPr>
              <w:spacing w:line="276" w:lineRule="auto"/>
              <w:ind w:left="-109"/>
            </w:pPr>
            <m:oMathPara>
              <m:oMathParaPr>
                <m:jc m:val="left"/>
              </m:oMathParaPr>
              <m:oMath>
                <m:r>
                  <w:rPr>
                    <w:rFonts w:ascii="Cambria Math" w:hAnsi="Cambria Math"/>
                  </w:rPr>
                  <m:t>m[n</m:t>
                </m:r>
                <m:r>
                  <w:rPr>
                    <w:rFonts w:ascii="Cambria Math" w:hAnsi="Cambria Math"/>
                  </w:rPr>
                  <m:t>]</m:t>
                </m:r>
              </m:oMath>
            </m:oMathPara>
          </w:p>
        </w:tc>
        <w:tc>
          <w:tcPr>
            <w:tcW w:w="6963" w:type="dxa"/>
          </w:tcPr>
          <w:p w14:paraId="439E2D65" w14:textId="4802445A" w:rsidR="004700D5" w:rsidRDefault="004700D5" w:rsidP="004700D5">
            <w:pPr>
              <w:spacing w:line="276" w:lineRule="auto"/>
            </w:pPr>
            <w:r>
              <w:t>The window function</w:t>
            </w:r>
          </w:p>
        </w:tc>
      </w:tr>
      <w:tr w:rsidR="004700D5" w14:paraId="1C9AD10B" w14:textId="77777777" w:rsidTr="00C05944">
        <w:tc>
          <w:tcPr>
            <w:tcW w:w="1800" w:type="dxa"/>
          </w:tcPr>
          <w:p w14:paraId="76D16865" w14:textId="69CAB488" w:rsidR="004700D5" w:rsidRDefault="004700D5" w:rsidP="004700D5">
            <w:pPr>
              <w:spacing w:line="276" w:lineRule="auto"/>
              <w:ind w:left="-109"/>
            </w:pPr>
            <w:r>
              <w:t xml:space="preserve">  MCU</w:t>
            </w:r>
          </w:p>
        </w:tc>
        <w:tc>
          <w:tcPr>
            <w:tcW w:w="6963" w:type="dxa"/>
          </w:tcPr>
          <w:p w14:paraId="5A9EE3ED" w14:textId="347E85ED" w:rsidR="004700D5" w:rsidRDefault="004700D5" w:rsidP="004700D5">
            <w:pPr>
              <w:spacing w:line="276" w:lineRule="auto"/>
            </w:pPr>
            <w:r>
              <w:t>Microcontroller Unit</w:t>
            </w:r>
          </w:p>
        </w:tc>
      </w:tr>
      <w:tr w:rsidR="004700D5" w14:paraId="549041D8" w14:textId="77777777" w:rsidTr="00C05944">
        <w:tc>
          <w:tcPr>
            <w:tcW w:w="1800" w:type="dxa"/>
          </w:tcPr>
          <w:p w14:paraId="521250EE" w14:textId="6C03B6DF" w:rsidR="004700D5" w:rsidRDefault="004700D5" w:rsidP="004700D5">
            <w:pPr>
              <w:spacing w:line="276" w:lineRule="auto"/>
              <w:ind w:left="-109"/>
            </w:pPr>
            <w:r>
              <w:t xml:space="preserve">  MDCT</w:t>
            </w:r>
          </w:p>
        </w:tc>
        <w:tc>
          <w:tcPr>
            <w:tcW w:w="6963" w:type="dxa"/>
          </w:tcPr>
          <w:p w14:paraId="23B79307" w14:textId="77777777" w:rsidR="004700D5" w:rsidRDefault="004700D5" w:rsidP="004700D5">
            <w:pPr>
              <w:spacing w:line="276" w:lineRule="auto"/>
            </w:pPr>
            <w:r>
              <w:t>Modified DCT</w:t>
            </w:r>
          </w:p>
        </w:tc>
      </w:tr>
      <w:tr w:rsidR="004700D5" w14:paraId="1D510F4A" w14:textId="77777777" w:rsidTr="00C05944">
        <w:tc>
          <w:tcPr>
            <w:tcW w:w="1800" w:type="dxa"/>
          </w:tcPr>
          <w:p w14:paraId="3D3ACE31" w14:textId="308FA92E" w:rsidR="004700D5" w:rsidRDefault="004700D5" w:rsidP="004700D5">
            <w:pPr>
              <w:spacing w:line="276" w:lineRule="auto"/>
              <w:ind w:left="-109"/>
            </w:pPr>
            <w:r>
              <w:t xml:space="preserve">  MISC1</w:t>
            </w:r>
          </w:p>
        </w:tc>
        <w:tc>
          <w:tcPr>
            <w:tcW w:w="6963" w:type="dxa"/>
          </w:tcPr>
          <w:p w14:paraId="1404F5A9" w14:textId="77777777" w:rsidR="004700D5" w:rsidRDefault="004700D5" w:rsidP="004700D5">
            <w:pPr>
              <w:tabs>
                <w:tab w:val="left" w:pos="4157"/>
              </w:tabs>
              <w:spacing w:line="276" w:lineRule="auto"/>
            </w:pPr>
            <w:r>
              <w:t>ADS1299 reference electrode configuration register</w:t>
            </w:r>
          </w:p>
        </w:tc>
      </w:tr>
      <w:tr w:rsidR="004700D5" w14:paraId="6E389F07" w14:textId="77777777" w:rsidTr="00C05944">
        <w:tc>
          <w:tcPr>
            <w:tcW w:w="1800" w:type="dxa"/>
          </w:tcPr>
          <w:p w14:paraId="49C45AE1" w14:textId="2640D356" w:rsidR="004700D5" w:rsidRDefault="004700D5" w:rsidP="004700D5">
            <w:pPr>
              <w:spacing w:line="276" w:lineRule="auto"/>
              <w:ind w:left="-109"/>
            </w:pPr>
            <w:r>
              <w:t xml:space="preserve">  MIT</w:t>
            </w:r>
          </w:p>
        </w:tc>
        <w:tc>
          <w:tcPr>
            <w:tcW w:w="6963" w:type="dxa"/>
          </w:tcPr>
          <w:p w14:paraId="0CDF5125" w14:textId="77777777" w:rsidR="004700D5" w:rsidRDefault="004700D5" w:rsidP="004700D5">
            <w:pPr>
              <w:tabs>
                <w:tab w:val="left" w:pos="4157"/>
              </w:tabs>
              <w:spacing w:line="276" w:lineRule="auto"/>
            </w:pPr>
            <w:r>
              <w:t>Massachusetts Institute of Technology</w:t>
            </w:r>
          </w:p>
        </w:tc>
      </w:tr>
      <w:tr w:rsidR="004700D5" w14:paraId="43090C0E" w14:textId="77777777" w:rsidTr="00C05944">
        <w:tc>
          <w:tcPr>
            <w:tcW w:w="1800" w:type="dxa"/>
          </w:tcPr>
          <w:p w14:paraId="0D39BE4A" w14:textId="162A368E" w:rsidR="004700D5" w:rsidRDefault="004700D5" w:rsidP="004700D5">
            <w:pPr>
              <w:spacing w:line="276" w:lineRule="auto"/>
              <w:ind w:left="-109"/>
            </w:pPr>
            <w:r>
              <w:t xml:space="preserve">  MOSI</w:t>
            </w:r>
          </w:p>
        </w:tc>
        <w:tc>
          <w:tcPr>
            <w:tcW w:w="6963" w:type="dxa"/>
          </w:tcPr>
          <w:p w14:paraId="7B45E257" w14:textId="77777777" w:rsidR="004700D5" w:rsidRDefault="004700D5" w:rsidP="004700D5">
            <w:pPr>
              <w:tabs>
                <w:tab w:val="left" w:pos="4157"/>
              </w:tabs>
              <w:spacing w:line="276" w:lineRule="auto"/>
            </w:pPr>
            <w:r>
              <w:t>Master Out Slave In (SPI communication)</w:t>
            </w:r>
          </w:p>
        </w:tc>
      </w:tr>
      <w:tr w:rsidR="004700D5" w14:paraId="47FF2A26" w14:textId="77777777" w:rsidTr="00C05944">
        <w:tc>
          <w:tcPr>
            <w:tcW w:w="1800" w:type="dxa"/>
          </w:tcPr>
          <w:p w14:paraId="4D205704" w14:textId="5E97565E" w:rsidR="004700D5" w:rsidRDefault="004700D5" w:rsidP="004700D5">
            <w:pPr>
              <w:spacing w:line="276" w:lineRule="auto"/>
              <w:ind w:left="-109"/>
            </w:pPr>
            <w:r>
              <w:t xml:space="preserve">  MS</w:t>
            </w:r>
          </w:p>
        </w:tc>
        <w:tc>
          <w:tcPr>
            <w:tcW w:w="6963" w:type="dxa"/>
          </w:tcPr>
          <w:p w14:paraId="6CB71DCD" w14:textId="77777777" w:rsidR="004700D5" w:rsidRDefault="004700D5" w:rsidP="004700D5">
            <w:pPr>
              <w:spacing w:line="276" w:lineRule="auto"/>
            </w:pPr>
            <w:r>
              <w:t>Multiple Sclerosis</w:t>
            </w:r>
          </w:p>
        </w:tc>
      </w:tr>
      <w:tr w:rsidR="004700D5" w14:paraId="49BBB633" w14:textId="77777777" w:rsidTr="00C05944">
        <w:tc>
          <w:tcPr>
            <w:tcW w:w="1800" w:type="dxa"/>
          </w:tcPr>
          <w:p w14:paraId="2300C434" w14:textId="20582B75" w:rsidR="004700D5" w:rsidRDefault="004700D5" w:rsidP="004700D5">
            <w:pPr>
              <w:spacing w:line="276" w:lineRule="auto"/>
              <w:ind w:left="-109"/>
            </w:pPr>
            <w:r>
              <w:t xml:space="preserve">  MSB</w:t>
            </w:r>
          </w:p>
        </w:tc>
        <w:tc>
          <w:tcPr>
            <w:tcW w:w="6963" w:type="dxa"/>
          </w:tcPr>
          <w:p w14:paraId="6F73D4E8" w14:textId="77777777" w:rsidR="004700D5" w:rsidRDefault="004700D5" w:rsidP="004700D5">
            <w:pPr>
              <w:tabs>
                <w:tab w:val="left" w:pos="4157"/>
              </w:tabs>
              <w:spacing w:line="276" w:lineRule="auto"/>
            </w:pPr>
            <w:r>
              <w:t>Most Significant Bit</w:t>
            </w:r>
          </w:p>
        </w:tc>
      </w:tr>
      <w:tr w:rsidR="004700D5" w14:paraId="3B1284F6" w14:textId="77777777" w:rsidTr="00C05944">
        <w:tc>
          <w:tcPr>
            <w:tcW w:w="1800" w:type="dxa"/>
          </w:tcPr>
          <w:p w14:paraId="2FD69D22" w14:textId="07FC2AE7" w:rsidR="004700D5" w:rsidRPr="004700D5" w:rsidRDefault="004700D5" w:rsidP="004700D5">
            <w:pPr>
              <w:spacing w:line="276" w:lineRule="auto"/>
              <w:ind w:left="-109"/>
            </w:pPr>
            <m:oMathPara>
              <m:oMathParaPr>
                <m:jc m:val="left"/>
              </m:oMathParaPr>
              <m:oMath>
                <m:r>
                  <w:rPr>
                    <w:rFonts w:ascii="Cambria Math" w:hAnsi="Cambria Math"/>
                  </w:rPr>
                  <m:t>N</m:t>
                </m:r>
              </m:oMath>
            </m:oMathPara>
          </w:p>
        </w:tc>
        <w:tc>
          <w:tcPr>
            <w:tcW w:w="6963" w:type="dxa"/>
          </w:tcPr>
          <w:p w14:paraId="5756E16A" w14:textId="700689F3" w:rsidR="004700D5" w:rsidRDefault="004700D5" w:rsidP="004700D5">
            <w:pPr>
              <w:tabs>
                <w:tab w:val="left" w:pos="4157"/>
              </w:tabs>
              <w:spacing w:line="276" w:lineRule="auto"/>
            </w:pPr>
            <w:r>
              <w:t>The number of samples in the window</w:t>
            </w:r>
          </w:p>
        </w:tc>
      </w:tr>
      <w:tr w:rsidR="004700D5" w14:paraId="3A2556C9" w14:textId="77777777" w:rsidTr="00C05944">
        <w:tc>
          <w:tcPr>
            <w:tcW w:w="1800" w:type="dxa"/>
          </w:tcPr>
          <w:p w14:paraId="79B6078E" w14:textId="576C0D3C" w:rsidR="004700D5" w:rsidRPr="004700D5" w:rsidRDefault="004700D5" w:rsidP="004700D5">
            <w:pPr>
              <w:spacing w:line="276" w:lineRule="auto"/>
              <w:ind w:left="-109"/>
              <w:rPr>
                <w:b/>
                <w:bCs/>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74CD8C8" w14:textId="674497FA" w:rsidR="004700D5" w:rsidRDefault="004700D5" w:rsidP="004700D5">
            <w:pPr>
              <w:tabs>
                <w:tab w:val="left" w:pos="4157"/>
              </w:tabs>
              <w:spacing w:line="276" w:lineRule="auto"/>
            </w:pPr>
            <w:r>
              <w:t>Number of ADS1299 Channels</w:t>
            </w:r>
          </w:p>
        </w:tc>
      </w:tr>
      <w:tr w:rsidR="004700D5" w14:paraId="5336FE70" w14:textId="77777777" w:rsidTr="00C05944">
        <w:tc>
          <w:tcPr>
            <w:tcW w:w="1800" w:type="dxa"/>
          </w:tcPr>
          <w:p w14:paraId="4149AE59" w14:textId="08AB6A06" w:rsidR="004700D5" w:rsidRDefault="004700D5" w:rsidP="004700D5">
            <w:pPr>
              <w:spacing w:line="276" w:lineRule="auto"/>
              <w:ind w:left="-109"/>
            </w:pPr>
            <w:r>
              <w:t xml:space="preserve">  Na</w:t>
            </w:r>
          </w:p>
        </w:tc>
        <w:tc>
          <w:tcPr>
            <w:tcW w:w="6963" w:type="dxa"/>
          </w:tcPr>
          <w:p w14:paraId="42B274C8" w14:textId="77777777" w:rsidR="004700D5" w:rsidRDefault="004700D5" w:rsidP="004700D5">
            <w:pPr>
              <w:spacing w:line="276" w:lineRule="auto"/>
            </w:pPr>
            <w:r>
              <w:t>Sodium</w:t>
            </w:r>
          </w:p>
        </w:tc>
      </w:tr>
      <w:tr w:rsidR="004700D5" w14:paraId="631979A6" w14:textId="77777777" w:rsidTr="00C05944">
        <w:tc>
          <w:tcPr>
            <w:tcW w:w="1800" w:type="dxa"/>
          </w:tcPr>
          <w:p w14:paraId="7FCBEA19" w14:textId="68343037" w:rsidR="004700D5" w:rsidRDefault="004700D5" w:rsidP="004700D5">
            <w:pPr>
              <w:spacing w:line="276" w:lineRule="auto"/>
              <w:ind w:left="-109"/>
            </w:pPr>
            <w:r>
              <w:t xml:space="preserve">  PC</w:t>
            </w:r>
          </w:p>
        </w:tc>
        <w:tc>
          <w:tcPr>
            <w:tcW w:w="6963" w:type="dxa"/>
          </w:tcPr>
          <w:p w14:paraId="4CE0B200" w14:textId="77777777" w:rsidR="004700D5" w:rsidRDefault="004700D5" w:rsidP="004700D5">
            <w:pPr>
              <w:tabs>
                <w:tab w:val="left" w:pos="4157"/>
              </w:tabs>
              <w:spacing w:line="276" w:lineRule="auto"/>
            </w:pPr>
            <w:r>
              <w:t>Personal Computer</w:t>
            </w:r>
          </w:p>
        </w:tc>
      </w:tr>
      <w:tr w:rsidR="004700D5" w14:paraId="32572B39" w14:textId="77777777" w:rsidTr="00C05944">
        <w:tc>
          <w:tcPr>
            <w:tcW w:w="1800" w:type="dxa"/>
          </w:tcPr>
          <w:p w14:paraId="635CB25D" w14:textId="3E83741D" w:rsidR="004700D5" w:rsidRDefault="004700D5" w:rsidP="004700D5">
            <w:pPr>
              <w:spacing w:line="276" w:lineRule="auto"/>
              <w:ind w:left="-109"/>
            </w:pPr>
            <w:r>
              <w:t xml:space="preserve">  PCB</w:t>
            </w:r>
          </w:p>
        </w:tc>
        <w:tc>
          <w:tcPr>
            <w:tcW w:w="6963" w:type="dxa"/>
          </w:tcPr>
          <w:p w14:paraId="76338A8D" w14:textId="77777777" w:rsidR="004700D5" w:rsidRDefault="004700D5" w:rsidP="004700D5">
            <w:pPr>
              <w:spacing w:line="276" w:lineRule="auto"/>
            </w:pPr>
            <w:r>
              <w:t>Printed Circuit Board</w:t>
            </w:r>
          </w:p>
        </w:tc>
      </w:tr>
      <w:tr w:rsidR="004700D5" w14:paraId="56A87A99" w14:textId="77777777" w:rsidTr="00C05944">
        <w:tc>
          <w:tcPr>
            <w:tcW w:w="1800" w:type="dxa"/>
          </w:tcPr>
          <w:p w14:paraId="21187DFD" w14:textId="29EB8635" w:rsidR="004700D5" w:rsidRDefault="004700D5" w:rsidP="004700D5">
            <w:pPr>
              <w:spacing w:line="276" w:lineRule="auto"/>
              <w:ind w:left="-109"/>
            </w:pPr>
            <w:r>
              <w:t xml:space="preserve">  PLL</w:t>
            </w:r>
          </w:p>
        </w:tc>
        <w:tc>
          <w:tcPr>
            <w:tcW w:w="6963" w:type="dxa"/>
          </w:tcPr>
          <w:p w14:paraId="43A61CB7" w14:textId="4EFFF61D" w:rsidR="004700D5" w:rsidRDefault="004700D5" w:rsidP="004700D5">
            <w:pPr>
              <w:spacing w:line="276" w:lineRule="auto"/>
            </w:pPr>
            <w:r>
              <w:t>Phase Locked Loop</w:t>
            </w:r>
          </w:p>
        </w:tc>
      </w:tr>
      <w:tr w:rsidR="004700D5" w14:paraId="240F3741" w14:textId="77777777" w:rsidTr="00C05944">
        <w:tc>
          <w:tcPr>
            <w:tcW w:w="1800" w:type="dxa"/>
          </w:tcPr>
          <w:p w14:paraId="1A175083" w14:textId="49AC4CA8" w:rsidR="004700D5" w:rsidRPr="006B3048" w:rsidRDefault="004700D5" w:rsidP="004700D5">
            <w:pPr>
              <w:spacing w:line="276" w:lineRule="auto"/>
              <w:ind w:left="-109"/>
            </w:pPr>
            <w:r>
              <w:t xml:space="preserve">  </w:t>
            </w:r>
            <m:oMath>
              <m:bar>
                <m:barPr>
                  <m:pos m:val="top"/>
                  <m:ctrlPr>
                    <w:rPr>
                      <w:rFonts w:ascii="Cambria Math" w:hAnsi="Cambria Math"/>
                      <w:i/>
                    </w:rPr>
                  </m:ctrlPr>
                </m:barPr>
                <m:e>
                  <m:r>
                    <m:rPr>
                      <m:sty m:val="p"/>
                    </m:rPr>
                    <w:rPr>
                      <w:rFonts w:ascii="Cambria Math" w:hAnsi="Cambria Math"/>
                    </w:rPr>
                    <m:t>PWDN</m:t>
                  </m:r>
                </m:e>
              </m:bar>
            </m:oMath>
          </w:p>
        </w:tc>
        <w:tc>
          <w:tcPr>
            <w:tcW w:w="6963" w:type="dxa"/>
          </w:tcPr>
          <w:p w14:paraId="0B786033" w14:textId="1DF3C5A8" w:rsidR="004700D5" w:rsidRDefault="004700D5" w:rsidP="004700D5">
            <w:pPr>
              <w:spacing w:line="276" w:lineRule="auto"/>
            </w:pPr>
            <w:r>
              <w:t>ADS1299 Power Down Pin. Active Low.</w:t>
            </w:r>
          </w:p>
        </w:tc>
      </w:tr>
      <w:tr w:rsidR="004700D5" w14:paraId="041C833D" w14:textId="77777777" w:rsidTr="00C05944">
        <w:tc>
          <w:tcPr>
            <w:tcW w:w="1800" w:type="dxa"/>
          </w:tcPr>
          <w:p w14:paraId="5522080A" w14:textId="5AE4B219" w:rsidR="004700D5" w:rsidRDefault="004700D5" w:rsidP="004700D5">
            <w:pPr>
              <w:spacing w:line="276" w:lineRule="auto"/>
              <w:ind w:left="-109"/>
            </w:pPr>
            <w:r>
              <w:t xml:space="preserve">  PWM</w:t>
            </w:r>
          </w:p>
        </w:tc>
        <w:tc>
          <w:tcPr>
            <w:tcW w:w="6963" w:type="dxa"/>
          </w:tcPr>
          <w:p w14:paraId="159B5BC6" w14:textId="77777777" w:rsidR="004700D5" w:rsidRDefault="004700D5" w:rsidP="004700D5">
            <w:pPr>
              <w:spacing w:line="276" w:lineRule="auto"/>
            </w:pPr>
            <w:r>
              <w:t>Pulse Width Modulation</w:t>
            </w:r>
          </w:p>
        </w:tc>
      </w:tr>
      <w:tr w:rsidR="004700D5" w14:paraId="2E6CFB53" w14:textId="77777777" w:rsidTr="00C05944">
        <w:tc>
          <w:tcPr>
            <w:tcW w:w="1800" w:type="dxa"/>
          </w:tcPr>
          <w:p w14:paraId="7BD4D12E" w14:textId="747D8368" w:rsidR="004700D5" w:rsidRPr="004700D5" w:rsidRDefault="004700D5" w:rsidP="004700D5">
            <w:pPr>
              <w:spacing w:line="276" w:lineRule="auto"/>
              <w:ind w:left="-109"/>
            </w:pPr>
            <m:oMathPara>
              <m:oMathParaPr>
                <m:jc m:val="left"/>
              </m:oMathParaPr>
              <m:oMath>
                <m:r>
                  <w:rPr>
                    <w:rFonts w:ascii="Cambria Math" w:hAnsi="Cambria Math"/>
                  </w:rPr>
                  <m:t>Q</m:t>
                </m:r>
              </m:oMath>
            </m:oMathPara>
          </w:p>
        </w:tc>
        <w:tc>
          <w:tcPr>
            <w:tcW w:w="6963" w:type="dxa"/>
          </w:tcPr>
          <w:p w14:paraId="2E69DDC1" w14:textId="0E27159C" w:rsidR="004700D5" w:rsidRDefault="004700D5" w:rsidP="004700D5">
            <w:pPr>
              <w:spacing w:line="276" w:lineRule="auto"/>
            </w:pPr>
            <w:r>
              <w:t>Quantisation Coefficients for DCT Analysis</w:t>
            </w:r>
          </w:p>
        </w:tc>
      </w:tr>
      <w:tr w:rsidR="004700D5" w14:paraId="1593BC01" w14:textId="77777777" w:rsidTr="00C05944">
        <w:tc>
          <w:tcPr>
            <w:tcW w:w="1800" w:type="dxa"/>
          </w:tcPr>
          <w:p w14:paraId="54E37980" w14:textId="6E4116B4" w:rsidR="004700D5" w:rsidRDefault="004700D5" w:rsidP="004700D5">
            <w:pPr>
              <w:spacing w:line="276" w:lineRule="auto"/>
              <w:ind w:left="-109"/>
            </w:pPr>
            <w:r>
              <w:t xml:space="preserve">  QDA</w:t>
            </w:r>
          </w:p>
        </w:tc>
        <w:tc>
          <w:tcPr>
            <w:tcW w:w="6963" w:type="dxa"/>
          </w:tcPr>
          <w:p w14:paraId="35B90223" w14:textId="77777777" w:rsidR="004700D5" w:rsidRDefault="004700D5" w:rsidP="004700D5">
            <w:pPr>
              <w:spacing w:line="276" w:lineRule="auto"/>
            </w:pPr>
            <w:r>
              <w:t>Quadratic Discriminant Analysis</w:t>
            </w:r>
          </w:p>
        </w:tc>
      </w:tr>
      <w:tr w:rsidR="004700D5" w14:paraId="10DEFB58" w14:textId="77777777" w:rsidTr="00C05944">
        <w:tc>
          <w:tcPr>
            <w:tcW w:w="1800" w:type="dxa"/>
          </w:tcPr>
          <w:p w14:paraId="5FA02A2F" w14:textId="6C232023" w:rsidR="004700D5" w:rsidRDefault="004700D5" w:rsidP="004700D5">
            <w:pPr>
              <w:spacing w:line="276" w:lineRule="auto"/>
              <w:ind w:left="-109"/>
            </w:pPr>
            <w:r>
              <w:t xml:space="preserve">  RBF</w:t>
            </w:r>
          </w:p>
        </w:tc>
        <w:tc>
          <w:tcPr>
            <w:tcW w:w="6963" w:type="dxa"/>
          </w:tcPr>
          <w:p w14:paraId="1E7F3347" w14:textId="77777777" w:rsidR="004700D5" w:rsidRDefault="004700D5" w:rsidP="004700D5">
            <w:pPr>
              <w:spacing w:line="276" w:lineRule="auto"/>
            </w:pPr>
            <w:r>
              <w:t>Radial Basis Function</w:t>
            </w:r>
          </w:p>
        </w:tc>
      </w:tr>
      <w:tr w:rsidR="004700D5" w14:paraId="36B6099F" w14:textId="77777777" w:rsidTr="00C05944">
        <w:tc>
          <w:tcPr>
            <w:tcW w:w="1800" w:type="dxa"/>
          </w:tcPr>
          <w:p w14:paraId="555D1C8F" w14:textId="5C1ED05B" w:rsidR="004700D5" w:rsidRDefault="004700D5" w:rsidP="004700D5">
            <w:pPr>
              <w:spacing w:line="276" w:lineRule="auto"/>
              <w:ind w:left="-109"/>
            </w:pPr>
            <w:r>
              <w:t xml:space="preserve">  RC</w:t>
            </w:r>
          </w:p>
        </w:tc>
        <w:tc>
          <w:tcPr>
            <w:tcW w:w="6963" w:type="dxa"/>
          </w:tcPr>
          <w:p w14:paraId="701D7FA0" w14:textId="77777777" w:rsidR="004700D5" w:rsidRDefault="004700D5" w:rsidP="004700D5">
            <w:pPr>
              <w:spacing w:line="276" w:lineRule="auto"/>
            </w:pPr>
            <w:r>
              <w:t>Resistor-Capacitor</w:t>
            </w:r>
          </w:p>
        </w:tc>
      </w:tr>
      <w:tr w:rsidR="004700D5" w14:paraId="677B08EA" w14:textId="77777777" w:rsidTr="00C05944">
        <w:tc>
          <w:tcPr>
            <w:tcW w:w="1800" w:type="dxa"/>
          </w:tcPr>
          <w:p w14:paraId="009BF334" w14:textId="27CC3026" w:rsidR="004700D5" w:rsidRDefault="004700D5" w:rsidP="004700D5">
            <w:pPr>
              <w:spacing w:line="276" w:lineRule="auto"/>
              <w:ind w:left="-109"/>
            </w:pPr>
            <w:r>
              <w:t xml:space="preserve">  RDATA</w:t>
            </w:r>
          </w:p>
        </w:tc>
        <w:tc>
          <w:tcPr>
            <w:tcW w:w="6963" w:type="dxa"/>
          </w:tcPr>
          <w:p w14:paraId="79CDCE94" w14:textId="77777777" w:rsidR="004700D5" w:rsidRDefault="004700D5" w:rsidP="004700D5">
            <w:pPr>
              <w:tabs>
                <w:tab w:val="left" w:pos="4157"/>
              </w:tabs>
              <w:spacing w:line="276" w:lineRule="auto"/>
            </w:pPr>
            <w:r>
              <w:t>ADS1299 command to retrieve data</w:t>
            </w:r>
          </w:p>
        </w:tc>
      </w:tr>
      <w:tr w:rsidR="004700D5" w14:paraId="7A64DA07" w14:textId="77777777" w:rsidTr="00C05944">
        <w:tc>
          <w:tcPr>
            <w:tcW w:w="1800" w:type="dxa"/>
          </w:tcPr>
          <w:p w14:paraId="7611D5D7" w14:textId="7D463D24" w:rsidR="004700D5" w:rsidRPr="00637609" w:rsidRDefault="004700D5" w:rsidP="004700D5">
            <w:pPr>
              <w:spacing w:line="276" w:lineRule="auto"/>
              <w:ind w:left="-109"/>
            </w:pPr>
            <w:r>
              <w:t xml:space="preserve">  RESET</w:t>
            </w:r>
          </w:p>
        </w:tc>
        <w:tc>
          <w:tcPr>
            <w:tcW w:w="6963" w:type="dxa"/>
          </w:tcPr>
          <w:p w14:paraId="25459B55" w14:textId="77777777" w:rsidR="004700D5" w:rsidRDefault="004700D5" w:rsidP="004700D5">
            <w:pPr>
              <w:tabs>
                <w:tab w:val="left" w:pos="4157"/>
              </w:tabs>
              <w:spacing w:line="276" w:lineRule="auto"/>
            </w:pPr>
            <w:r>
              <w:t>Command to reset ADS1299</w:t>
            </w:r>
          </w:p>
        </w:tc>
      </w:tr>
      <w:tr w:rsidR="004700D5" w14:paraId="3A3CA684" w14:textId="77777777" w:rsidTr="00C05944">
        <w:tc>
          <w:tcPr>
            <w:tcW w:w="1800" w:type="dxa"/>
          </w:tcPr>
          <w:p w14:paraId="20C6DDC7" w14:textId="640D67D5" w:rsidR="004700D5" w:rsidRDefault="004700D5" w:rsidP="004700D5">
            <w:pPr>
              <w:spacing w:line="276" w:lineRule="auto"/>
              <w:ind w:left="-109"/>
            </w:pPr>
            <w:r>
              <w:t xml:space="preserve">  RF</w:t>
            </w:r>
          </w:p>
        </w:tc>
        <w:tc>
          <w:tcPr>
            <w:tcW w:w="6963" w:type="dxa"/>
          </w:tcPr>
          <w:p w14:paraId="0836D2AB" w14:textId="7074E6EA" w:rsidR="004700D5" w:rsidRDefault="004700D5" w:rsidP="004700D5">
            <w:pPr>
              <w:tabs>
                <w:tab w:val="left" w:pos="4157"/>
              </w:tabs>
              <w:spacing w:line="276" w:lineRule="auto"/>
            </w:pPr>
            <w:r>
              <w:t>Radio Frequency</w:t>
            </w:r>
          </w:p>
        </w:tc>
      </w:tr>
      <w:tr w:rsidR="004700D5" w14:paraId="0C3C9CA8" w14:textId="77777777" w:rsidTr="00C05944">
        <w:tc>
          <w:tcPr>
            <w:tcW w:w="1800" w:type="dxa"/>
          </w:tcPr>
          <w:p w14:paraId="797E363B" w14:textId="6F102485" w:rsidR="004700D5" w:rsidRDefault="004700D5" w:rsidP="004700D5">
            <w:pPr>
              <w:spacing w:line="276" w:lineRule="auto"/>
              <w:ind w:left="-109"/>
            </w:pPr>
            <w:r>
              <w:t xml:space="preserve">  RREG</w:t>
            </w:r>
          </w:p>
        </w:tc>
        <w:tc>
          <w:tcPr>
            <w:tcW w:w="6963" w:type="dxa"/>
          </w:tcPr>
          <w:p w14:paraId="79F37782" w14:textId="4C070AB2" w:rsidR="004700D5" w:rsidRDefault="004700D5" w:rsidP="004700D5">
            <w:pPr>
              <w:tabs>
                <w:tab w:val="left" w:pos="4157"/>
              </w:tabs>
              <w:spacing w:line="276" w:lineRule="auto"/>
            </w:pPr>
            <w:r>
              <w:t>The ADS1299 Read Register Command</w:t>
            </w:r>
          </w:p>
        </w:tc>
      </w:tr>
      <w:tr w:rsidR="004700D5" w14:paraId="01CA584F" w14:textId="77777777" w:rsidTr="00C05944">
        <w:tc>
          <w:tcPr>
            <w:tcW w:w="1800" w:type="dxa"/>
          </w:tcPr>
          <w:p w14:paraId="0A0D29B2" w14:textId="4EE2F128" w:rsidR="004700D5" w:rsidRPr="008F79E6" w:rsidRDefault="004700D5" w:rsidP="004700D5">
            <w:pPr>
              <w:spacing w:line="276" w:lineRule="auto"/>
              <w:ind w:left="-109"/>
              <w:rPr>
                <w:iCs/>
              </w:rPr>
            </w:pPr>
            <w:r>
              <w:rPr>
                <w:iCs/>
              </w:rPr>
              <w:t xml:space="preserve">  SCLK</w:t>
            </w:r>
          </w:p>
        </w:tc>
        <w:tc>
          <w:tcPr>
            <w:tcW w:w="6963" w:type="dxa"/>
          </w:tcPr>
          <w:p w14:paraId="36053B8D" w14:textId="77777777" w:rsidR="004700D5" w:rsidRDefault="004700D5" w:rsidP="004700D5">
            <w:pPr>
              <w:spacing w:line="276" w:lineRule="auto"/>
            </w:pPr>
            <w:r>
              <w:t>Serial Clock Pin</w:t>
            </w:r>
          </w:p>
        </w:tc>
      </w:tr>
      <w:tr w:rsidR="004700D5" w14:paraId="1F87A4DD" w14:textId="77777777" w:rsidTr="00C05944">
        <w:tc>
          <w:tcPr>
            <w:tcW w:w="1800" w:type="dxa"/>
          </w:tcPr>
          <w:p w14:paraId="4AAA7822" w14:textId="07BB23B7" w:rsidR="004700D5" w:rsidRDefault="004700D5" w:rsidP="004700D5">
            <w:pPr>
              <w:spacing w:line="276" w:lineRule="auto"/>
              <w:ind w:left="-109"/>
            </w:pPr>
            <w:r>
              <w:t xml:space="preserve">  SDATAC</w:t>
            </w:r>
          </w:p>
        </w:tc>
        <w:tc>
          <w:tcPr>
            <w:tcW w:w="6963" w:type="dxa"/>
          </w:tcPr>
          <w:p w14:paraId="08CF9B5B" w14:textId="77777777" w:rsidR="004700D5" w:rsidRDefault="004700D5" w:rsidP="004700D5">
            <w:pPr>
              <w:tabs>
                <w:tab w:val="left" w:pos="4157"/>
              </w:tabs>
              <w:spacing w:line="276" w:lineRule="auto"/>
            </w:pPr>
            <w:r>
              <w:t>Command to stop ADS1299 continuous data conversion</w:t>
            </w:r>
          </w:p>
        </w:tc>
      </w:tr>
      <w:tr w:rsidR="004700D5" w14:paraId="2B62AD74" w14:textId="77777777" w:rsidTr="00C05944">
        <w:tc>
          <w:tcPr>
            <w:tcW w:w="1800" w:type="dxa"/>
          </w:tcPr>
          <w:p w14:paraId="31CC6B9B" w14:textId="43B4573B" w:rsidR="004700D5" w:rsidRDefault="004700D5" w:rsidP="004700D5">
            <w:pPr>
              <w:spacing w:line="276" w:lineRule="auto"/>
              <w:ind w:left="-109"/>
            </w:pPr>
            <w:r>
              <w:t xml:space="preserve">  SPI</w:t>
            </w:r>
          </w:p>
        </w:tc>
        <w:tc>
          <w:tcPr>
            <w:tcW w:w="6963" w:type="dxa"/>
          </w:tcPr>
          <w:p w14:paraId="0A48F16E" w14:textId="77777777" w:rsidR="004700D5" w:rsidRPr="008A7E12" w:rsidRDefault="004700D5" w:rsidP="004700D5">
            <w:pPr>
              <w:spacing w:line="276" w:lineRule="auto"/>
            </w:pPr>
            <w:r>
              <w:t>Serial Peripheral Interface</w:t>
            </w:r>
          </w:p>
        </w:tc>
      </w:tr>
      <w:tr w:rsidR="004700D5" w14:paraId="4F03C13C" w14:textId="77777777" w:rsidTr="00C05944">
        <w:tc>
          <w:tcPr>
            <w:tcW w:w="1800" w:type="dxa"/>
          </w:tcPr>
          <w:p w14:paraId="03A5003B" w14:textId="5E90BC6E" w:rsidR="004700D5" w:rsidRDefault="004700D5" w:rsidP="004700D5">
            <w:pPr>
              <w:spacing w:line="276" w:lineRule="auto"/>
              <w:ind w:left="-109"/>
            </w:pPr>
            <w:r>
              <w:t xml:space="preserve">  SSVEP</w:t>
            </w:r>
          </w:p>
        </w:tc>
        <w:tc>
          <w:tcPr>
            <w:tcW w:w="6963" w:type="dxa"/>
          </w:tcPr>
          <w:p w14:paraId="6C0676AD" w14:textId="77777777" w:rsidR="004700D5" w:rsidRDefault="004700D5" w:rsidP="004700D5">
            <w:pPr>
              <w:spacing w:line="276" w:lineRule="auto"/>
            </w:pPr>
            <w:r>
              <w:t>Steady State Visual Evoked Potentials</w:t>
            </w:r>
          </w:p>
        </w:tc>
      </w:tr>
      <w:tr w:rsidR="004700D5" w14:paraId="67B10717" w14:textId="77777777" w:rsidTr="00C05944">
        <w:tc>
          <w:tcPr>
            <w:tcW w:w="1800" w:type="dxa"/>
          </w:tcPr>
          <w:p w14:paraId="17CA207D" w14:textId="30146DCC" w:rsidR="004700D5" w:rsidRDefault="004700D5" w:rsidP="004700D5">
            <w:pPr>
              <w:spacing w:line="276" w:lineRule="auto"/>
              <w:ind w:left="-109"/>
            </w:pPr>
            <w:r>
              <w:t xml:space="preserve">  ST</w:t>
            </w:r>
          </w:p>
        </w:tc>
        <w:tc>
          <w:tcPr>
            <w:tcW w:w="6963" w:type="dxa"/>
          </w:tcPr>
          <w:p w14:paraId="404D11CF" w14:textId="516AF67B" w:rsidR="004700D5" w:rsidRDefault="004700D5" w:rsidP="004700D5">
            <w:pPr>
              <w:spacing w:line="276" w:lineRule="auto"/>
            </w:pPr>
            <w:r>
              <w:t>STMicroelectronics</w:t>
            </w:r>
          </w:p>
        </w:tc>
      </w:tr>
      <w:tr w:rsidR="004700D5" w14:paraId="1F8C504B" w14:textId="77777777" w:rsidTr="00C05944">
        <w:tc>
          <w:tcPr>
            <w:tcW w:w="1800" w:type="dxa"/>
          </w:tcPr>
          <w:p w14:paraId="5E18F456" w14:textId="12FFB417" w:rsidR="004700D5" w:rsidRDefault="004700D5" w:rsidP="004700D5">
            <w:pPr>
              <w:spacing w:line="276" w:lineRule="auto"/>
              <w:ind w:left="-109"/>
            </w:pPr>
            <w:r>
              <w:t xml:space="preserve">  START</w:t>
            </w:r>
          </w:p>
        </w:tc>
        <w:tc>
          <w:tcPr>
            <w:tcW w:w="6963" w:type="dxa"/>
          </w:tcPr>
          <w:p w14:paraId="7E626367" w14:textId="77777777" w:rsidR="004700D5" w:rsidRDefault="004700D5" w:rsidP="004700D5">
            <w:pPr>
              <w:tabs>
                <w:tab w:val="left" w:pos="4157"/>
              </w:tabs>
              <w:spacing w:line="276" w:lineRule="auto"/>
            </w:pPr>
            <w:r>
              <w:t>ADS1299 command to start conversion</w:t>
            </w:r>
          </w:p>
        </w:tc>
      </w:tr>
      <w:tr w:rsidR="004700D5" w14:paraId="4495822C" w14:textId="77777777" w:rsidTr="00C05944">
        <w:tc>
          <w:tcPr>
            <w:tcW w:w="1800" w:type="dxa"/>
          </w:tcPr>
          <w:p w14:paraId="64F11A0C" w14:textId="56A325DB" w:rsidR="004700D5" w:rsidRDefault="004700D5" w:rsidP="004700D5">
            <w:pPr>
              <w:spacing w:line="276" w:lineRule="auto"/>
              <w:ind w:left="-109"/>
            </w:pPr>
            <w:r>
              <w:t xml:space="preserve">  STATUS</w:t>
            </w:r>
          </w:p>
        </w:tc>
        <w:tc>
          <w:tcPr>
            <w:tcW w:w="6963" w:type="dxa"/>
          </w:tcPr>
          <w:p w14:paraId="10811F2C" w14:textId="77777777" w:rsidR="004700D5" w:rsidRDefault="004700D5" w:rsidP="004700D5">
            <w:pPr>
              <w:tabs>
                <w:tab w:val="left" w:pos="4157"/>
              </w:tabs>
              <w:spacing w:line="276" w:lineRule="auto"/>
            </w:pPr>
            <w:r>
              <w:t>ADS1299 Communication Header Packet</w:t>
            </w:r>
          </w:p>
        </w:tc>
      </w:tr>
      <w:tr w:rsidR="004700D5" w14:paraId="5AC3D2A6" w14:textId="77777777" w:rsidTr="00C05944">
        <w:tc>
          <w:tcPr>
            <w:tcW w:w="1800" w:type="dxa"/>
          </w:tcPr>
          <w:p w14:paraId="36AFABC0" w14:textId="58C5A0F6" w:rsidR="004700D5" w:rsidRDefault="004700D5" w:rsidP="004700D5">
            <w:pPr>
              <w:spacing w:line="276" w:lineRule="auto"/>
              <w:ind w:left="-109"/>
            </w:pPr>
            <w:r>
              <w:t xml:space="preserve">  STFT</w:t>
            </w:r>
          </w:p>
        </w:tc>
        <w:tc>
          <w:tcPr>
            <w:tcW w:w="6963" w:type="dxa"/>
          </w:tcPr>
          <w:p w14:paraId="0C5CAF75" w14:textId="77777777" w:rsidR="004700D5" w:rsidRDefault="004700D5" w:rsidP="004700D5">
            <w:pPr>
              <w:spacing w:line="276" w:lineRule="auto"/>
            </w:pPr>
            <w:r>
              <w:t>Short Time Fourier Transform</w:t>
            </w:r>
          </w:p>
        </w:tc>
      </w:tr>
      <w:tr w:rsidR="004700D5" w14:paraId="1430B871" w14:textId="77777777" w:rsidTr="00C05944">
        <w:tc>
          <w:tcPr>
            <w:tcW w:w="1800" w:type="dxa"/>
          </w:tcPr>
          <w:p w14:paraId="25751E85" w14:textId="5B2AF4CC" w:rsidR="004700D5" w:rsidRDefault="004700D5" w:rsidP="004700D5">
            <w:pPr>
              <w:spacing w:line="276" w:lineRule="auto"/>
              <w:ind w:left="-109"/>
            </w:pPr>
            <w:r>
              <w:lastRenderedPageBreak/>
              <w:t xml:space="preserve">  SVM</w:t>
            </w:r>
          </w:p>
        </w:tc>
        <w:tc>
          <w:tcPr>
            <w:tcW w:w="6963" w:type="dxa"/>
          </w:tcPr>
          <w:p w14:paraId="1920A398" w14:textId="77777777" w:rsidR="004700D5" w:rsidRDefault="004700D5" w:rsidP="004700D5">
            <w:pPr>
              <w:spacing w:line="276" w:lineRule="auto"/>
            </w:pPr>
            <w:r>
              <w:t>Support Vector Machine</w:t>
            </w:r>
          </w:p>
        </w:tc>
      </w:tr>
      <w:tr w:rsidR="004700D5" w14:paraId="7179A59B" w14:textId="77777777" w:rsidTr="00C05944">
        <w:tc>
          <w:tcPr>
            <w:tcW w:w="1800" w:type="dxa"/>
          </w:tcPr>
          <w:p w14:paraId="58C34AC9" w14:textId="4779781D" w:rsidR="004700D5" w:rsidRDefault="004700D5" w:rsidP="004700D5">
            <w:pPr>
              <w:spacing w:line="276" w:lineRule="auto"/>
              <w:ind w:left="-109"/>
            </w:pPr>
            <w:r>
              <w:t xml:space="preserve">  SWD</w:t>
            </w:r>
          </w:p>
        </w:tc>
        <w:tc>
          <w:tcPr>
            <w:tcW w:w="6963" w:type="dxa"/>
          </w:tcPr>
          <w:p w14:paraId="5718E798" w14:textId="150BAC25" w:rsidR="004700D5" w:rsidRDefault="004700D5" w:rsidP="004700D5">
            <w:pPr>
              <w:spacing w:line="276" w:lineRule="auto"/>
            </w:pPr>
            <w:r>
              <w:t>Serial Wire Debug</w:t>
            </w:r>
          </w:p>
        </w:tc>
      </w:tr>
      <w:tr w:rsidR="004700D5" w14:paraId="5AB7A8E0" w14:textId="77777777" w:rsidTr="00C05944">
        <w:tc>
          <w:tcPr>
            <w:tcW w:w="1800" w:type="dxa"/>
          </w:tcPr>
          <w:p w14:paraId="246F0BA6" w14:textId="4E3611D3" w:rsidR="004700D5" w:rsidRPr="004700D5" w:rsidRDefault="004700D5" w:rsidP="004700D5">
            <w:pPr>
              <w:spacing w:line="276" w:lineRule="auto"/>
              <w:ind w:left="-109"/>
            </w:pPr>
            <m:oMathPara>
              <m:oMathParaPr>
                <m:jc m:val="left"/>
              </m:oMathParaPr>
              <m:oMath>
                <m:r>
                  <w:rPr>
                    <w:rFonts w:ascii="Cambria Math" w:hAnsi="Cambria Math"/>
                  </w:rPr>
                  <m:t>T</m:t>
                </m:r>
              </m:oMath>
            </m:oMathPara>
          </w:p>
        </w:tc>
        <w:tc>
          <w:tcPr>
            <w:tcW w:w="6963" w:type="dxa"/>
          </w:tcPr>
          <w:p w14:paraId="531EABF5" w14:textId="0B56A5B8" w:rsidR="004700D5" w:rsidRDefault="004700D5" w:rsidP="004700D5">
            <w:pPr>
              <w:spacing w:line="276" w:lineRule="auto"/>
            </w:pPr>
            <w:r>
              <w:t>Sampling frequency</w:t>
            </w:r>
          </w:p>
        </w:tc>
      </w:tr>
      <w:tr w:rsidR="00B81B5C" w14:paraId="4646E4A1" w14:textId="77777777" w:rsidTr="00C05944">
        <w:tc>
          <w:tcPr>
            <w:tcW w:w="1800" w:type="dxa"/>
          </w:tcPr>
          <w:p w14:paraId="69271926" w14:textId="2C06839E"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1BFCA4B1" w14:textId="10F40B35" w:rsidR="00B81B5C" w:rsidRDefault="00B81B5C" w:rsidP="00B81B5C">
            <w:pPr>
              <w:spacing w:line="276" w:lineRule="auto"/>
            </w:pPr>
            <w:r>
              <w:t>Period of ADS1299 Data Rate</w:t>
            </w:r>
          </w:p>
        </w:tc>
      </w:tr>
      <w:tr w:rsidR="00B81B5C" w14:paraId="121E50B4" w14:textId="77777777" w:rsidTr="00C05944">
        <w:tc>
          <w:tcPr>
            <w:tcW w:w="1800" w:type="dxa"/>
          </w:tcPr>
          <w:p w14:paraId="63434654" w14:textId="7D5EBCA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26EDF6B5" w14:textId="3679438A" w:rsidR="00B81B5C" w:rsidRDefault="00B81B5C" w:rsidP="00B81B5C">
            <w:pPr>
              <w:spacing w:line="276" w:lineRule="auto"/>
            </w:pPr>
            <w:r>
              <w:t>Period of Serial Clock (SPI communication)</w:t>
            </w:r>
          </w:p>
        </w:tc>
      </w:tr>
      <w:tr w:rsidR="00B81B5C" w14:paraId="0856A156" w14:textId="77777777" w:rsidTr="00C05944">
        <w:tc>
          <w:tcPr>
            <w:tcW w:w="1800" w:type="dxa"/>
          </w:tcPr>
          <w:p w14:paraId="080EDEEB" w14:textId="6520E75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3D8A93D8" w14:textId="3A58B9A5" w:rsidR="00B81B5C" w:rsidRDefault="00B81B5C" w:rsidP="00B81B5C">
            <w:pPr>
              <w:spacing w:line="276" w:lineRule="auto"/>
            </w:pPr>
            <w:r>
              <w:t xml:space="preserve">Time delay between sending bytes during a multi-byte command to ADS1299. </w:t>
            </w:r>
          </w:p>
        </w:tc>
      </w:tr>
      <w:tr w:rsidR="00B81B5C" w14:paraId="3C7DF654" w14:textId="77777777" w:rsidTr="00C05944">
        <w:tc>
          <w:tcPr>
            <w:tcW w:w="1800" w:type="dxa"/>
          </w:tcPr>
          <w:p w14:paraId="2C207FB3" w14:textId="54473951" w:rsidR="00B81B5C" w:rsidRDefault="00B81B5C" w:rsidP="00B81B5C">
            <w:pPr>
              <w:spacing w:line="276" w:lineRule="auto"/>
              <w:ind w:left="-109"/>
            </w:pPr>
            <w:r>
              <w:t xml:space="preserve">  TI</w:t>
            </w:r>
          </w:p>
        </w:tc>
        <w:tc>
          <w:tcPr>
            <w:tcW w:w="6963" w:type="dxa"/>
          </w:tcPr>
          <w:p w14:paraId="75CFB5CA" w14:textId="77777777" w:rsidR="00B81B5C" w:rsidRDefault="00B81B5C" w:rsidP="00B81B5C">
            <w:pPr>
              <w:spacing w:line="276" w:lineRule="auto"/>
            </w:pPr>
            <w:r>
              <w:t>Texas Instruments</w:t>
            </w:r>
          </w:p>
        </w:tc>
      </w:tr>
      <w:tr w:rsidR="00B81B5C" w14:paraId="5A6C5903" w14:textId="77777777" w:rsidTr="00C05944">
        <w:tc>
          <w:tcPr>
            <w:tcW w:w="1800" w:type="dxa"/>
          </w:tcPr>
          <w:p w14:paraId="76C51E94" w14:textId="74CFFD4C" w:rsidR="00B81B5C" w:rsidRDefault="00B81B5C" w:rsidP="00B81B5C">
            <w:pPr>
              <w:spacing w:line="276" w:lineRule="auto"/>
              <w:ind w:left="-109"/>
            </w:pPr>
            <w:r>
              <w:t xml:space="preserve">  TU</w:t>
            </w:r>
          </w:p>
        </w:tc>
        <w:tc>
          <w:tcPr>
            <w:tcW w:w="6963" w:type="dxa"/>
          </w:tcPr>
          <w:p w14:paraId="033319AB" w14:textId="7DB60D5C" w:rsidR="00B81B5C" w:rsidRDefault="00B81B5C" w:rsidP="00B81B5C">
            <w:pPr>
              <w:spacing w:line="276" w:lineRule="auto"/>
            </w:pPr>
            <w:r>
              <w:t>Technische Universität</w:t>
            </w:r>
          </w:p>
        </w:tc>
      </w:tr>
      <w:tr w:rsidR="00B81B5C" w14:paraId="00476451" w14:textId="77777777" w:rsidTr="00C05944">
        <w:tc>
          <w:tcPr>
            <w:tcW w:w="1800" w:type="dxa"/>
          </w:tcPr>
          <w:p w14:paraId="475FB661" w14:textId="1929E0D0" w:rsidR="00B81B5C" w:rsidRDefault="00B81B5C" w:rsidP="00B81B5C">
            <w:pPr>
              <w:spacing w:line="276" w:lineRule="auto"/>
              <w:ind w:left="-109"/>
            </w:pPr>
            <w:r>
              <w:t xml:space="preserve">  UART</w:t>
            </w:r>
          </w:p>
        </w:tc>
        <w:tc>
          <w:tcPr>
            <w:tcW w:w="6963" w:type="dxa"/>
          </w:tcPr>
          <w:p w14:paraId="3DE4741D" w14:textId="77777777" w:rsidR="00B81B5C" w:rsidRDefault="00B81B5C" w:rsidP="00B81B5C">
            <w:pPr>
              <w:spacing w:line="276" w:lineRule="auto"/>
            </w:pPr>
            <w:r w:rsidRPr="005B6ADA">
              <w:t>Universal Asynchronous Receiver/Transmitter</w:t>
            </w:r>
          </w:p>
        </w:tc>
      </w:tr>
      <w:tr w:rsidR="00B81B5C" w14:paraId="299F3F94" w14:textId="77777777" w:rsidTr="00C05944">
        <w:tc>
          <w:tcPr>
            <w:tcW w:w="1800" w:type="dxa"/>
          </w:tcPr>
          <w:p w14:paraId="4DE01A7E" w14:textId="4BA679CB" w:rsidR="00B81B5C" w:rsidRDefault="00B81B5C" w:rsidP="00B81B5C">
            <w:pPr>
              <w:spacing w:line="276" w:lineRule="auto"/>
              <w:ind w:left="-109"/>
            </w:pPr>
            <w:r>
              <w:t xml:space="preserve">  USB</w:t>
            </w:r>
          </w:p>
        </w:tc>
        <w:tc>
          <w:tcPr>
            <w:tcW w:w="6963" w:type="dxa"/>
          </w:tcPr>
          <w:p w14:paraId="29652DEA" w14:textId="77777777" w:rsidR="00B81B5C" w:rsidRDefault="00B81B5C" w:rsidP="00B81B5C">
            <w:pPr>
              <w:spacing w:line="276" w:lineRule="auto"/>
            </w:pPr>
            <w:r>
              <w:t>Universal Serial Bus</w:t>
            </w:r>
          </w:p>
        </w:tc>
      </w:tr>
      <w:tr w:rsidR="00B81B5C" w14:paraId="6F283B47" w14:textId="77777777" w:rsidTr="00C05944">
        <w:tc>
          <w:tcPr>
            <w:tcW w:w="1800" w:type="dxa"/>
          </w:tcPr>
          <w:p w14:paraId="5D56D4E0" w14:textId="79F5603B" w:rsidR="00B81B5C" w:rsidRPr="002C016B" w:rsidRDefault="00B81B5C" w:rsidP="00B81B5C">
            <w:pPr>
              <w:spacing w:line="276" w:lineRule="auto"/>
              <w:ind w:left="-109"/>
            </w:pPr>
            <w:r>
              <w:t xml:space="preserve">  V</w:t>
            </w:r>
            <w:r>
              <w:rPr>
                <w:vertAlign w:val="subscript"/>
              </w:rPr>
              <w:t>pp</w:t>
            </w:r>
          </w:p>
        </w:tc>
        <w:tc>
          <w:tcPr>
            <w:tcW w:w="6963" w:type="dxa"/>
          </w:tcPr>
          <w:p w14:paraId="6731737C" w14:textId="77777777" w:rsidR="00B81B5C" w:rsidRDefault="00B81B5C" w:rsidP="00B81B5C">
            <w:pPr>
              <w:spacing w:line="276" w:lineRule="auto"/>
            </w:pPr>
            <w:r>
              <w:t>Volts (peak to peak)</w:t>
            </w:r>
          </w:p>
        </w:tc>
      </w:tr>
      <w:tr w:rsidR="00B81B5C" w14:paraId="0FD95F29" w14:textId="77777777" w:rsidTr="00C05944">
        <w:tc>
          <w:tcPr>
            <w:tcW w:w="1800" w:type="dxa"/>
          </w:tcPr>
          <w:p w14:paraId="2EE23806" w14:textId="5BFAF0A2" w:rsidR="00B81B5C" w:rsidRPr="004700D5" w:rsidRDefault="00B81B5C" w:rsidP="00B81B5C">
            <w:pPr>
              <w:spacing w:line="276" w:lineRule="auto"/>
              <w:ind w:left="-109"/>
            </w:pPr>
            <m:oMathPara>
              <m:oMathParaPr>
                <m:jc m:val="left"/>
              </m:oMathParaPr>
              <m:oMath>
                <m:r>
                  <m:rPr>
                    <m:sty m:val="b"/>
                  </m:rPr>
                  <w:rPr>
                    <w:rFonts w:ascii="Cambria Math" w:hAnsi="Cambria Math"/>
                  </w:rPr>
                  <m:t>w</m:t>
                </m:r>
              </m:oMath>
            </m:oMathPara>
          </w:p>
        </w:tc>
        <w:tc>
          <w:tcPr>
            <w:tcW w:w="6963" w:type="dxa"/>
          </w:tcPr>
          <w:p w14:paraId="378BF8ED" w14:textId="44EE5DBA" w:rsidR="00B81B5C" w:rsidRDefault="00B81B5C" w:rsidP="00B81B5C">
            <w:pPr>
              <w:spacing w:line="276" w:lineRule="auto"/>
            </w:pPr>
            <w:r>
              <w:t>The classification weight vector for SVM classification</w:t>
            </w:r>
          </w:p>
        </w:tc>
      </w:tr>
      <w:tr w:rsidR="00B81B5C" w14:paraId="22B318C7" w14:textId="77777777" w:rsidTr="00C05944">
        <w:tc>
          <w:tcPr>
            <w:tcW w:w="1800" w:type="dxa"/>
          </w:tcPr>
          <w:p w14:paraId="12035393" w14:textId="0794CCBD"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4A9D73E" w14:textId="727F1F83" w:rsidR="00B81B5C" w:rsidRDefault="00B81B5C" w:rsidP="00B81B5C">
            <w:pPr>
              <w:spacing w:line="276" w:lineRule="auto"/>
            </w:pPr>
            <w:r>
              <w:t>DCT Coefficients</w:t>
            </w:r>
          </w:p>
        </w:tc>
      </w:tr>
      <w:tr w:rsidR="00B81B5C" w14:paraId="2853514A" w14:textId="77777777" w:rsidTr="00C05944">
        <w:tc>
          <w:tcPr>
            <w:tcW w:w="1800" w:type="dxa"/>
          </w:tcPr>
          <w:p w14:paraId="004FC7FF" w14:textId="2B56B742"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0FB83198" w14:textId="65043A3F" w:rsidR="00B81B5C" w:rsidRDefault="00B81B5C" w:rsidP="00B81B5C">
            <w:pPr>
              <w:spacing w:line="276" w:lineRule="auto"/>
            </w:pPr>
            <w:r>
              <w:t>Quantised DCT Coefficients</w:t>
            </w:r>
          </w:p>
        </w:tc>
      </w:tr>
      <w:tr w:rsidR="00B81B5C" w14:paraId="5157A66D" w14:textId="77777777" w:rsidTr="00C05944">
        <w:tc>
          <w:tcPr>
            <w:tcW w:w="1800" w:type="dxa"/>
          </w:tcPr>
          <w:p w14:paraId="03569B50" w14:textId="1A091866" w:rsidR="00B81B5C" w:rsidRPr="004700D5" w:rsidRDefault="00B81B5C" w:rsidP="00B81B5C">
            <w:pPr>
              <w:spacing w:line="276" w:lineRule="auto"/>
              <w:ind w:left="-109"/>
              <w:rPr>
                <w:b/>
                <w:bCs/>
                <w:iCs/>
              </w:rPr>
            </w:pPr>
            <m:oMathPara>
              <m:oMathParaPr>
                <m:jc m:val="left"/>
              </m:oMathParaPr>
              <m:oMath>
                <m:r>
                  <m:rPr>
                    <m:sty m:val="b"/>
                  </m:rPr>
                  <w:rPr>
                    <w:rFonts w:ascii="Cambria Math" w:hAnsi="Cambria Math"/>
                  </w:rPr>
                  <m:t>x</m:t>
                </m:r>
              </m:oMath>
            </m:oMathPara>
          </w:p>
        </w:tc>
        <w:tc>
          <w:tcPr>
            <w:tcW w:w="6963" w:type="dxa"/>
          </w:tcPr>
          <w:p w14:paraId="2C90FD71" w14:textId="69F9CFE1" w:rsidR="00B81B5C" w:rsidRDefault="00B81B5C" w:rsidP="00B81B5C">
            <w:pPr>
              <w:spacing w:line="276" w:lineRule="auto"/>
            </w:pPr>
            <w:r>
              <w:t>An SVM observation vector</w:t>
            </w:r>
          </w:p>
        </w:tc>
      </w:tr>
      <w:tr w:rsidR="00B81B5C" w14:paraId="6A7AF448" w14:textId="77777777" w:rsidTr="00C05944">
        <w:tc>
          <w:tcPr>
            <w:tcW w:w="1800" w:type="dxa"/>
          </w:tcPr>
          <w:p w14:paraId="49A5ACA1" w14:textId="24EDDCFC" w:rsidR="00B81B5C" w:rsidRPr="004700D5" w:rsidRDefault="00B81B5C" w:rsidP="00B81B5C">
            <w:pPr>
              <w:spacing w:line="276" w:lineRule="auto"/>
              <w:ind w:left="-109"/>
              <w:rPr>
                <w:b/>
                <w:bCs/>
              </w:rPr>
            </w:pPr>
            <m:oMathPara>
              <m:oMathParaPr>
                <m:jc m:val="left"/>
              </m:oMathParaPr>
              <m:oMath>
                <m:r>
                  <w:rPr>
                    <w:rFonts w:ascii="Cambria Math" w:hAnsi="Cambria Math"/>
                  </w:rPr>
                  <m:t>y</m:t>
                </m:r>
              </m:oMath>
            </m:oMathPara>
          </w:p>
        </w:tc>
        <w:tc>
          <w:tcPr>
            <w:tcW w:w="6963" w:type="dxa"/>
          </w:tcPr>
          <w:p w14:paraId="73DC6E28" w14:textId="544370A9" w:rsidR="00B81B5C" w:rsidRDefault="00B81B5C" w:rsidP="00B81B5C">
            <w:pPr>
              <w:spacing w:line="276" w:lineRule="auto"/>
            </w:pPr>
            <w:r>
              <w:t>The ground truth label for SVM model training</w:t>
            </w:r>
          </w:p>
        </w:tc>
      </w:tr>
      <w:tr w:rsidR="00B81B5C" w14:paraId="34D16843" w14:textId="77777777" w:rsidTr="00C05944">
        <w:tc>
          <w:tcPr>
            <w:tcW w:w="1800" w:type="dxa"/>
          </w:tcPr>
          <w:p w14:paraId="706D96EA" w14:textId="02BCCEE5" w:rsidR="00B81B5C" w:rsidRPr="00F92DFE" w:rsidRDefault="00B81B5C" w:rsidP="00B81B5C">
            <w:pPr>
              <w:spacing w:line="276" w:lineRule="auto"/>
              <w:ind w:left="-109"/>
            </w:pPr>
            <m:oMathPara>
              <m:oMathParaPr>
                <m:jc m:val="left"/>
              </m:oMathParaPr>
              <m:oMath>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oMath>
            </m:oMathPara>
          </w:p>
        </w:tc>
        <w:tc>
          <w:tcPr>
            <w:tcW w:w="6963" w:type="dxa"/>
          </w:tcPr>
          <w:p w14:paraId="37438851" w14:textId="0C493575" w:rsidR="00B81B5C" w:rsidRPr="00F92DFE" w:rsidRDefault="00B81B5C" w:rsidP="00B81B5C">
            <w:pPr>
              <w:spacing w:line="276" w:lineRule="auto"/>
              <w:rPr>
                <w:rFonts w:ascii="Cambria Math" w:hAnsi="Cambria Math"/>
              </w:rPr>
            </w:pPr>
            <w:r>
              <w:t xml:space="preserve">The </w:t>
            </w:r>
            <m:oMath>
              <m:r>
                <w:rPr>
                  <w:rFonts w:ascii="Cambria Math" w:hAnsi="Cambria Math"/>
                </w:rPr>
                <m:t>i</m:t>
              </m:r>
            </m:oMath>
            <w:r>
              <w:rPr>
                <w:vertAlign w:val="superscript"/>
              </w:rPr>
              <w:t xml:space="preserve">th </w:t>
            </w:r>
            <w:r>
              <w:t>AAR coefficient</w:t>
            </w:r>
          </w:p>
        </w:tc>
      </w:tr>
      <w:tr w:rsidR="00B81B5C" w14:paraId="1884ABA5" w14:textId="77777777" w:rsidTr="00C05944">
        <w:tc>
          <w:tcPr>
            <w:tcW w:w="1800" w:type="dxa"/>
          </w:tcPr>
          <w:p w14:paraId="3374C734" w14:textId="192D606D" w:rsidR="00B81B5C" w:rsidRPr="004700D5" w:rsidRDefault="00B81B5C" w:rsidP="00B81B5C">
            <w:pPr>
              <w:spacing w:line="276" w:lineRule="auto"/>
              <w:ind w:left="-109"/>
              <w:rPr>
                <w:sz w:val="22"/>
                <w:szCs w:val="22"/>
              </w:rPr>
            </w:pPr>
            <m:oMathPara>
              <m:oMathParaPr>
                <m:jc m:val="left"/>
              </m:oMathParaPr>
              <m:oMath>
                <m:r>
                  <w:rPr>
                    <w:rFonts w:ascii="Cambria Math" w:hAnsi="Cambria Math"/>
                  </w:rPr>
                  <m:t>β</m:t>
                </m:r>
              </m:oMath>
            </m:oMathPara>
          </w:p>
        </w:tc>
        <w:tc>
          <w:tcPr>
            <w:tcW w:w="6963" w:type="dxa"/>
          </w:tcPr>
          <w:p w14:paraId="220AEF22" w14:textId="7CD8E519" w:rsidR="00B81B5C" w:rsidRDefault="00B81B5C" w:rsidP="00B81B5C">
            <w:pPr>
              <w:spacing w:line="276" w:lineRule="auto"/>
            </w:pPr>
            <w:r>
              <w:t>Forgetting Factor in AAR model</w:t>
            </w:r>
          </w:p>
        </w:tc>
      </w:tr>
      <w:tr w:rsidR="00B81B5C" w14:paraId="195E61C8" w14:textId="77777777" w:rsidTr="00C05944">
        <w:tc>
          <w:tcPr>
            <w:tcW w:w="1800" w:type="dxa"/>
          </w:tcPr>
          <w:p w14:paraId="5BC28EE4" w14:textId="3B257B91" w:rsidR="00B81B5C" w:rsidRPr="004700D5" w:rsidRDefault="00B81B5C" w:rsidP="00B81B5C">
            <w:pPr>
              <w:spacing w:line="276" w:lineRule="auto"/>
              <w:ind w:left="-109"/>
            </w:pPr>
            <m:oMathPara>
              <m:oMathParaPr>
                <m:jc m:val="left"/>
              </m:oMathParaPr>
              <m:oMath>
                <m:r>
                  <w:rPr>
                    <w:rFonts w:ascii="Cambria Math" w:hAnsi="Cambria Math"/>
                  </w:rPr>
                  <m:t>ε</m:t>
                </m:r>
              </m:oMath>
            </m:oMathPara>
          </w:p>
        </w:tc>
        <w:tc>
          <w:tcPr>
            <w:tcW w:w="6963" w:type="dxa"/>
          </w:tcPr>
          <w:p w14:paraId="51F0AE5F" w14:textId="28024936" w:rsidR="00B81B5C" w:rsidRDefault="00B81B5C" w:rsidP="00B81B5C">
            <w:pPr>
              <w:spacing w:line="276" w:lineRule="auto"/>
            </w:pPr>
            <w:r>
              <w:t>Error in the Least Squares criterion</w:t>
            </w:r>
          </w:p>
        </w:tc>
      </w:tr>
      <w:tr w:rsidR="00B81B5C" w14:paraId="67A4EF72" w14:textId="77777777" w:rsidTr="00C05944">
        <w:tc>
          <w:tcPr>
            <w:tcW w:w="1800" w:type="dxa"/>
          </w:tcPr>
          <w:p w14:paraId="75770DD3" w14:textId="51A0A248" w:rsidR="00B81B5C" w:rsidRPr="0010169E" w:rsidRDefault="00B81B5C" w:rsidP="00B81B5C">
            <w:pPr>
              <w:spacing w:line="276" w:lineRule="auto"/>
              <w:ind w:left="-109"/>
            </w:pPr>
            <m:oMathPara>
              <m:oMathParaPr>
                <m:jc m:val="left"/>
              </m:oMathParaPr>
              <m:oMath>
                <m:r>
                  <w:rPr>
                    <w:rFonts w:ascii="Cambria Math" w:hAnsi="Cambria Math"/>
                  </w:rPr>
                  <m:t>η</m:t>
                </m:r>
              </m:oMath>
            </m:oMathPara>
          </w:p>
        </w:tc>
        <w:tc>
          <w:tcPr>
            <w:tcW w:w="6963" w:type="dxa"/>
          </w:tcPr>
          <w:p w14:paraId="735A3B61" w14:textId="505078C3" w:rsidR="00B81B5C" w:rsidRDefault="00B81B5C" w:rsidP="00B81B5C">
            <w:pPr>
              <w:spacing w:line="276" w:lineRule="auto"/>
            </w:pPr>
            <w:r>
              <w:t>A Gaussian distribution function</w:t>
            </w:r>
          </w:p>
        </w:tc>
      </w:tr>
      <w:tr w:rsidR="00B81B5C" w14:paraId="17974CA4" w14:textId="77777777" w:rsidTr="00C05944">
        <w:tc>
          <w:tcPr>
            <w:tcW w:w="1800" w:type="dxa"/>
          </w:tcPr>
          <w:p w14:paraId="1668B4CC" w14:textId="4855D845" w:rsidR="00B81B5C" w:rsidRPr="00F92DFE" w:rsidRDefault="00B81B5C" w:rsidP="00B81B5C">
            <w:pPr>
              <w:spacing w:line="276" w:lineRule="auto"/>
              <w:ind w:left="-109"/>
            </w:pPr>
            <m:oMathPara>
              <m:oMathParaPr>
                <m:jc m:val="left"/>
              </m:oMathParaPr>
              <m:oMath>
                <m:r>
                  <w:rPr>
                    <w:rFonts w:ascii="Cambria Math" w:hAnsi="Cambria Math"/>
                  </w:rPr>
                  <m:t>λ</m:t>
                </m:r>
              </m:oMath>
            </m:oMathPara>
          </w:p>
        </w:tc>
        <w:tc>
          <w:tcPr>
            <w:tcW w:w="6963" w:type="dxa"/>
          </w:tcPr>
          <w:p w14:paraId="49ECAC35" w14:textId="671883AE" w:rsidR="00B81B5C" w:rsidRDefault="00B81B5C" w:rsidP="00B81B5C">
            <w:pPr>
              <w:spacing w:line="276" w:lineRule="auto"/>
            </w:pPr>
            <w:r>
              <w:t>A Lambda distribution function</w:t>
            </w:r>
          </w:p>
        </w:tc>
      </w:tr>
      <w:tr w:rsidR="00B81B5C" w14:paraId="32222F5E" w14:textId="77777777" w:rsidTr="00C05944">
        <w:tc>
          <w:tcPr>
            <w:tcW w:w="1800" w:type="dxa"/>
          </w:tcPr>
          <w:p w14:paraId="3D82E851" w14:textId="02880B37" w:rsidR="00B81B5C" w:rsidRPr="001763FC" w:rsidRDefault="00B81B5C" w:rsidP="00B81B5C">
            <w:pPr>
              <w:spacing w:line="276" w:lineRule="auto"/>
              <w:ind w:left="-109"/>
            </w:pPr>
            <m:oMathPara>
              <m:oMathParaPr>
                <m:jc m:val="left"/>
              </m:oMathParaPr>
              <m:oMath>
                <m:r>
                  <w:rPr>
                    <w:rFonts w:ascii="Cambria Math" w:hAnsi="Cambria Math"/>
                  </w:rPr>
                  <m:t>ρ</m:t>
                </m:r>
              </m:oMath>
            </m:oMathPara>
          </w:p>
        </w:tc>
        <w:tc>
          <w:tcPr>
            <w:tcW w:w="6963" w:type="dxa"/>
          </w:tcPr>
          <w:p w14:paraId="62174796" w14:textId="3822E452" w:rsidR="00B81B5C" w:rsidRDefault="00B81B5C" w:rsidP="00B81B5C">
            <w:pPr>
              <w:spacing w:line="276" w:lineRule="auto"/>
            </w:pPr>
            <w:r>
              <w:t>Order of AAR model</w:t>
            </w:r>
            <w:r>
              <w:tab/>
            </w:r>
          </w:p>
        </w:tc>
      </w:tr>
      <w:tr w:rsidR="00B81B5C" w14:paraId="0A2C4BA8" w14:textId="77777777" w:rsidTr="00C05944">
        <w:tc>
          <w:tcPr>
            <w:tcW w:w="1800" w:type="dxa"/>
          </w:tcPr>
          <w:p w14:paraId="647FF5E0" w14:textId="111333D1" w:rsidR="00B81B5C" w:rsidRPr="0010169E" w:rsidRDefault="00B81B5C" w:rsidP="00B81B5C">
            <w:pPr>
              <w:spacing w:line="276" w:lineRule="auto"/>
              <w:ind w:left="-109"/>
            </w:pPr>
            <m:oMathPara>
              <m:oMathParaPr>
                <m:jc m:val="left"/>
              </m:oMathParaPr>
              <m:oMath>
                <m:r>
                  <w:rPr>
                    <w:rFonts w:ascii="Cambria Math" w:hAnsi="Cambria Math"/>
                  </w:rPr>
                  <m:t>ω</m:t>
                </m:r>
              </m:oMath>
            </m:oMathPara>
          </w:p>
        </w:tc>
        <w:tc>
          <w:tcPr>
            <w:tcW w:w="6963" w:type="dxa"/>
          </w:tcPr>
          <w:p w14:paraId="1C086C37" w14:textId="28B79EC3" w:rsidR="00B81B5C" w:rsidRDefault="00B81B5C" w:rsidP="00B81B5C">
            <w:pPr>
              <w:spacing w:line="276" w:lineRule="auto"/>
            </w:pPr>
            <w:r>
              <w:t>Frequency in radians per second</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8" w:name="_Toc44077115"/>
      <w:r>
        <w:lastRenderedPageBreak/>
        <w:t>Introduction</w:t>
      </w:r>
      <w:bookmarkEnd w:id="8"/>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r w:rsidR="00871A4A">
        <w:t>provide an introduction to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4BFBEE20"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w:t>
      </w:r>
      <w:r w:rsidR="005847CC">
        <w:t>project</w:t>
      </w:r>
      <w:r w:rsidR="00974BAA">
        <w:t xml:space="preserve"> may guide future research in this area</w:t>
      </w:r>
      <w:r w:rsidR="005847CC">
        <w:t xml:space="preserve"> at The University of Newcastle</w:t>
      </w:r>
      <w:r w:rsidR="00974BAA">
        <w:t xml:space="preserve">. </w:t>
      </w:r>
      <w:r w:rsidR="00D75411">
        <w:br w:type="page"/>
      </w:r>
    </w:p>
    <w:p w14:paraId="6FBD94DC" w14:textId="735D4D2C" w:rsidR="000460BF" w:rsidRDefault="000460BF" w:rsidP="004053CF">
      <w:pPr>
        <w:pStyle w:val="Heading1"/>
        <w:numPr>
          <w:ilvl w:val="0"/>
          <w:numId w:val="25"/>
        </w:numPr>
        <w:ind w:left="360"/>
      </w:pPr>
      <w:bookmarkStart w:id="9" w:name="_Toc44077116"/>
      <w:r>
        <w:lastRenderedPageBreak/>
        <w:t>Biological Background</w:t>
      </w:r>
      <w:bookmarkEnd w:id="9"/>
    </w:p>
    <w:p w14:paraId="68C90FD5" w14:textId="73F7BDE6" w:rsidR="000460BF" w:rsidRDefault="000460BF" w:rsidP="00B83749">
      <w:pPr>
        <w:spacing w:line="360" w:lineRule="auto"/>
      </w:pPr>
      <w:r>
        <w:t>The human brain is an incredibl</w:t>
      </w:r>
      <w:r w:rsidR="000D362F">
        <w:t>y</w:t>
      </w:r>
      <w:r>
        <w:t xml:space="preserv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Since then, while unprecedented progression and understanding has occurred, there are still many neurological processes, such as memory and consciousness, with unknown mechanisms. Recently, advanced studies in the physical structure of the brain</w:t>
      </w:r>
      <w:r w:rsidR="000D362F">
        <w:t xml:space="preserve"> (“</w:t>
      </w:r>
      <w:r w:rsidRPr="000460BF">
        <w:t>connectomics</w:t>
      </w:r>
      <w:r w:rsidR="000D362F">
        <w:t>”)</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10" w:name="_Toc44077117"/>
      <w:r>
        <w:t>Neurons</w:t>
      </w:r>
      <w:bookmarkEnd w:id="10"/>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The cell membrane of the neuron sits at a resting potential of approximately -70</w:t>
      </w:r>
      <w:r w:rsidRPr="000D362F">
        <w:rPr>
          <w:sz w:val="12"/>
          <w:szCs w:val="12"/>
        </w:rPr>
        <w:t xml:space="preserve"> </w:t>
      </w:r>
      <w:r>
        <w:t xml:space="preserve">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061BB00D"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40EFD1D3" w14:textId="77777777" w:rsidR="000D362F" w:rsidRDefault="000D362F" w:rsidP="005327EB">
      <w:pPr>
        <w:spacing w:line="360" w:lineRule="auto"/>
        <w:ind w:left="360"/>
      </w:pPr>
    </w:p>
    <w:p w14:paraId="1D5E8400" w14:textId="770C50D3"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rsidR="000D362F">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sidR="000D362F">
        <w:rPr>
          <w:noProof/>
        </w:rPr>
        <w:t>[21]</w:t>
      </w:r>
      <w:r>
        <w:fldChar w:fldCharType="end"/>
      </w:r>
      <w:r>
        <w:t xml:space="preserve">. After passing through various cortical areas, the signal may synapse to a projection neuron, which will carry it down the spinal cord and into the peripheral nervous system. </w:t>
      </w:r>
    </w:p>
    <w:p w14:paraId="590395A8" w14:textId="4D589DCD" w:rsidR="005327EB" w:rsidRDefault="005327EB" w:rsidP="005327EB">
      <w:pPr>
        <w:spacing w:line="360" w:lineRule="auto"/>
        <w:ind w:left="360"/>
      </w:pPr>
    </w:p>
    <w:p w14:paraId="4DFABEDA" w14:textId="0EF34C98" w:rsidR="00B83749" w:rsidRDefault="00B83749" w:rsidP="00B83749">
      <w:pPr>
        <w:pStyle w:val="Heading2"/>
        <w:numPr>
          <w:ilvl w:val="1"/>
          <w:numId w:val="25"/>
        </w:numPr>
        <w:spacing w:before="0"/>
        <w:ind w:left="1080"/>
      </w:pPr>
      <w:bookmarkStart w:id="11" w:name="_Ref43642699"/>
      <w:bookmarkStart w:id="12" w:name="_Toc44077118"/>
      <w:r>
        <w:t>Cortical Areas for Voluntary Movement</w:t>
      </w:r>
      <w:bookmarkEnd w:id="11"/>
      <w:bookmarkEnd w:id="12"/>
    </w:p>
    <w:p w14:paraId="27789CA5" w14:textId="5A1FB8C4" w:rsidR="00B83749" w:rsidRDefault="000D362F" w:rsidP="00B83749">
      <w:pPr>
        <w:spacing w:line="360" w:lineRule="auto"/>
        <w:ind w:left="360"/>
      </w:pPr>
      <w:r w:rsidRPr="002E50B3">
        <w:rPr>
          <w:noProof/>
          <w:lang w:eastAsia="en-AU"/>
        </w:rPr>
        <w:drawing>
          <wp:anchor distT="0" distB="0" distL="114300" distR="114300" simplePos="0" relativeHeight="251571200" behindDoc="0" locked="0" layoutInCell="1" allowOverlap="1" wp14:anchorId="2377B65E" wp14:editId="3BA979EE">
            <wp:simplePos x="0" y="0"/>
            <wp:positionH relativeFrom="margin">
              <wp:align>center</wp:align>
            </wp:positionH>
            <wp:positionV relativeFrom="margin">
              <wp:posOffset>358176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B83749">
        <w:t xml:space="preserve">The brain has been divided into defined cortical areas, each with a specific set of connections and functions. The cortical area responsible for voluntary motor control is the motor cortex (M1) </w:t>
      </w:r>
      <w:r w:rsidR="00B83749">
        <w:fldChar w:fldCharType="begin"/>
      </w:r>
      <w:r>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B83749">
        <w:fldChar w:fldCharType="separate"/>
      </w:r>
      <w:r>
        <w:rPr>
          <w:noProof/>
        </w:rPr>
        <w:t>[22]</w:t>
      </w:r>
      <w:r w:rsidR="00B83749">
        <w:fldChar w:fldCharType="end"/>
      </w:r>
      <w:r w:rsidR="00B83749">
        <w:t xml:space="preserve">, located in the precentral gyrus, and shown in </w:t>
      </w:r>
      <w:r w:rsidR="00B83749">
        <w:fldChar w:fldCharType="begin"/>
      </w:r>
      <w:r w:rsidR="00B83749">
        <w:instrText xml:space="preserve"> REF _Ref23786357 \h  \* MERGEFORMAT </w:instrText>
      </w:r>
      <w:r w:rsidR="00B83749">
        <w:fldChar w:fldCharType="separate"/>
      </w:r>
      <w:r w:rsidR="00F17AAF">
        <w:t xml:space="preserve">Figure </w:t>
      </w:r>
      <w:r w:rsidR="00F17AAF">
        <w:rPr>
          <w:noProof/>
        </w:rPr>
        <w:t>1</w:t>
      </w:r>
      <w:r w:rsidR="00B83749">
        <w:fldChar w:fldCharType="end"/>
      </w:r>
      <w:r w:rsidR="00B83749">
        <w:t>.</w:t>
      </w:r>
    </w:p>
    <w:p w14:paraId="2F50CEF9" w14:textId="491BF539" w:rsidR="00CD2CE3" w:rsidRDefault="00CD2CE3" w:rsidP="002E50B3">
      <w:pPr>
        <w:ind w:left="360"/>
      </w:pPr>
    </w:p>
    <w:p w14:paraId="2E9F987B" w14:textId="65E4B1BB" w:rsidR="000D362F" w:rsidRDefault="000D362F" w:rsidP="000D362F">
      <w:pPr>
        <w:pStyle w:val="Caption"/>
      </w:pPr>
      <w:bookmarkStart w:id="13" w:name="_Ref23786357"/>
      <w:r>
        <w:t xml:space="preserve">Figure </w:t>
      </w:r>
      <w:r>
        <w:fldChar w:fldCharType="begin"/>
      </w:r>
      <w:r>
        <w:instrText xml:space="preserve"> SEQ Figure \* ARABIC </w:instrText>
      </w:r>
      <w:r>
        <w:fldChar w:fldCharType="separate"/>
      </w:r>
      <w:r>
        <w:rPr>
          <w:noProof/>
        </w:rPr>
        <w:t>1</w:t>
      </w:r>
      <w:r>
        <w:rPr>
          <w:noProof/>
        </w:rPr>
        <w:fldChar w:fldCharType="end"/>
      </w:r>
      <w:bookmarkEnd w:id="13"/>
      <w:r>
        <w:t xml:space="preserve"> - A schematic diagram indicating the locations of cortical areas responsible for voluntary movement </w:t>
      </w:r>
      <w:r>
        <w:fldChar w:fldCharType="begin"/>
      </w:r>
      <w:r w:rsidR="00F429F2">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F429F2">
        <w:rPr>
          <w:noProof/>
        </w:rPr>
        <w:t>[23]</w:t>
      </w:r>
      <w:r>
        <w:fldChar w:fldCharType="end"/>
      </w:r>
      <w:r>
        <w:t>.</w:t>
      </w:r>
    </w:p>
    <w:p w14:paraId="1126377F" w14:textId="60669E7A"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7A5E25">
        <w:t>exhibits</w:t>
      </w:r>
      <w:r w:rsidR="00157D12">
        <w:t xml:space="preserve"> contralateral control </w:t>
      </w:r>
      <w:r w:rsidR="003A6C23">
        <w:fldChar w:fldCharType="begin"/>
      </w:r>
      <w:r w:rsidR="00F429F2">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F429F2">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5E82C0B9" w:rsidR="006F75C5" w:rsidRDefault="00DA31CD" w:rsidP="00B83749">
      <w:pPr>
        <w:spacing w:line="360" w:lineRule="auto"/>
        <w:ind w:left="360"/>
      </w:pPr>
      <w:r>
        <w:lastRenderedPageBreak/>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F429F2">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F429F2">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F429F2">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F429F2">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F429F2">
        <w:instrText xml:space="preserve"> ADDIN EN.CITE </w:instrText>
      </w:r>
      <w:r w:rsidR="00F429F2">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F429F2">
        <w:instrText xml:space="preserve"> ADDIN EN.CITE.DATA </w:instrText>
      </w:r>
      <w:r w:rsidR="00F429F2">
        <w:fldChar w:fldCharType="end"/>
      </w:r>
      <w:r w:rsidR="003A6C23">
        <w:fldChar w:fldCharType="separate"/>
      </w:r>
      <w:r w:rsidR="00F429F2">
        <w:rPr>
          <w:noProof/>
        </w:rPr>
        <w:t>[27-29]</w:t>
      </w:r>
      <w:r w:rsidR="003A6C23">
        <w:fldChar w:fldCharType="end"/>
      </w:r>
      <w:r>
        <w:t xml:space="preserve">. </w:t>
      </w:r>
    </w:p>
    <w:p w14:paraId="5B588E09" w14:textId="6F4DDAB7" w:rsidR="00CD2CE3" w:rsidRDefault="00CD2CE3" w:rsidP="00DA31CD">
      <w:pPr>
        <w:ind w:left="360"/>
      </w:pPr>
    </w:p>
    <w:p w14:paraId="18CC8A74" w14:textId="19ABABDB" w:rsidR="00CD2CE3" w:rsidRDefault="00C60365" w:rsidP="00B83749">
      <w:pPr>
        <w:spacing w:line="360" w:lineRule="auto"/>
        <w:ind w:left="360"/>
      </w:pPr>
      <w:r>
        <w:t xml:space="preserve">During the trial conducted by Burgess in </w:t>
      </w:r>
      <w:r>
        <w:fldChar w:fldCharType="begin"/>
      </w:r>
      <w:r w:rsidR="00F429F2">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F429F2">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F17AAF">
        <w:t xml:space="preserve">Figure </w:t>
      </w:r>
      <w:r w:rsidR="00F17AAF">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F17AAF">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6320" behindDoc="0" locked="0" layoutInCell="1" allowOverlap="1" wp14:anchorId="7F6CF5AB" wp14:editId="3012824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5C6454D9" w:rsidR="006F167A" w:rsidRDefault="00CD2CE3" w:rsidP="005327EB">
      <w:pPr>
        <w:pStyle w:val="Caption"/>
      </w:pPr>
      <w:bookmarkStart w:id="14" w:name="_Ref23786706"/>
      <w:r>
        <w:t xml:space="preserve">Figure </w:t>
      </w:r>
      <w:r w:rsidR="00291A0D">
        <w:fldChar w:fldCharType="begin"/>
      </w:r>
      <w:r w:rsidR="00291A0D">
        <w:instrText xml:space="preserve"> SEQ Figure \* ARABIC </w:instrText>
      </w:r>
      <w:r w:rsidR="00291A0D">
        <w:fldChar w:fldCharType="separate"/>
      </w:r>
      <w:r w:rsidR="00F17AAF">
        <w:rPr>
          <w:noProof/>
        </w:rPr>
        <w:t>2</w:t>
      </w:r>
      <w:r w:rsidR="00291A0D">
        <w:rPr>
          <w:noProof/>
        </w:rPr>
        <w:fldChar w:fldCharType="end"/>
      </w:r>
      <w:bookmarkEnd w:id="14"/>
      <w:r>
        <w:t xml:space="preserve"> - Comparison of pre- and post-stimulus action potential frequency at the Oz electrode</w:t>
      </w:r>
      <w:r w:rsidR="00BD545C">
        <w:t>, indicating an ERD</w:t>
      </w:r>
      <w:r>
        <w:t xml:space="preserve"> </w:t>
      </w:r>
      <w:r>
        <w:fldChar w:fldCharType="begin"/>
      </w:r>
      <w:r w:rsidR="00F429F2">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F429F2">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5" w:name="_Ref43061880"/>
      <w:bookmarkStart w:id="16" w:name="_Toc44077119"/>
      <w:r>
        <w:lastRenderedPageBreak/>
        <w:t>Electroencephalography (EEG)</w:t>
      </w:r>
      <w:bookmarkEnd w:id="15"/>
      <w:bookmarkEnd w:id="16"/>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571B6469"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F429F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F429F2">
        <w:rPr>
          <w:noProof/>
        </w:rPr>
        <w:t>[31]</w:t>
      </w:r>
      <w:r>
        <w:fldChar w:fldCharType="end"/>
      </w:r>
      <w:r>
        <w:t xml:space="preserve">. However, EEG systems offer a high temporal resolution, limited only by the sampling rate of the data acquisition system </w:t>
      </w:r>
      <w:r>
        <w:fldChar w:fldCharType="begin"/>
      </w:r>
      <w:r w:rsidR="00F429F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F429F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681CE5B1"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03A1169">
                <wp:simplePos x="0" y="0"/>
                <wp:positionH relativeFrom="margin">
                  <wp:align>center</wp:align>
                </wp:positionH>
                <wp:positionV relativeFrom="margin">
                  <wp:posOffset>5338436</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B724CB" w:rsidRPr="00542EE0" w:rsidRDefault="00B724CB"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B724CB" w:rsidRPr="00542EE0" w:rsidRDefault="00B724CB"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0;margin-top:420.35pt;width:336.9pt;height:234.65pt;z-index:251615232;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B724CB" w:rsidRPr="00542EE0" w:rsidRDefault="00B724CB"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B724CB" w:rsidRPr="00542EE0" w:rsidRDefault="00B724CB"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F429F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F429F2">
        <w:rPr>
          <w:noProof/>
        </w:rPr>
        <w:t>[33]</w:t>
      </w:r>
      <w:r w:rsidR="00B83749">
        <w:fldChar w:fldCharType="end"/>
      </w:r>
      <w:r w:rsidR="00B83749">
        <w:t>. Th</w:t>
      </w:r>
      <w:r w:rsidR="002221C8">
        <w:t>us,</w:t>
      </w:r>
      <w:r w:rsidR="00B83749">
        <w:t xml:space="preserve"> wet electrodes </w:t>
      </w:r>
      <w:r w:rsidR="002221C8">
        <w:t xml:space="preserve">are </w:t>
      </w:r>
      <w:r w:rsidR="00B83749">
        <w:t xml:space="preserve">cumbersome, and </w:t>
      </w:r>
      <w:r w:rsidR="002221C8">
        <w:t>may slow</w:t>
      </w:r>
      <w:r w:rsidR="00B83749">
        <w:t xml:space="preserve">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 </w:instrText>
      </w:r>
      <w:r w:rsidR="00F429F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DATA </w:instrText>
      </w:r>
      <w:r w:rsidR="00F429F2">
        <w:fldChar w:fldCharType="end"/>
      </w:r>
      <w:r w:rsidR="00B83749">
        <w:fldChar w:fldCharType="separate"/>
      </w:r>
      <w:r w:rsidR="00F429F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F17AAF">
        <w:t xml:space="preserve">Figure </w:t>
      </w:r>
      <w:r w:rsidR="00F17AAF">
        <w:rPr>
          <w:noProof/>
        </w:rPr>
        <w:t>3</w:t>
      </w:r>
      <w:r w:rsidR="00B83749">
        <w:fldChar w:fldCharType="end"/>
      </w:r>
      <w:r w:rsidR="00B83749">
        <w:t xml:space="preserve"> compares the visual characteristics of wet and dry electrodes.</w:t>
      </w:r>
    </w:p>
    <w:p w14:paraId="38C06ACA" w14:textId="4319F5F2" w:rsidR="00012BC2" w:rsidRDefault="00012BC2" w:rsidP="00012BC2">
      <w:pPr>
        <w:pStyle w:val="Caption"/>
      </w:pPr>
      <w:bookmarkStart w:id="17" w:name="_Ref23787672"/>
      <w:r>
        <w:t xml:space="preserve">Figure </w:t>
      </w:r>
      <w:r w:rsidR="00291A0D">
        <w:fldChar w:fldCharType="begin"/>
      </w:r>
      <w:r w:rsidR="00291A0D">
        <w:instrText xml:space="preserve"> SEQ Figure \* ARABIC </w:instrText>
      </w:r>
      <w:r w:rsidR="00291A0D">
        <w:fldChar w:fldCharType="separate"/>
      </w:r>
      <w:r w:rsidR="00F17AAF">
        <w:rPr>
          <w:noProof/>
        </w:rPr>
        <w:t>3</w:t>
      </w:r>
      <w:r w:rsidR="00291A0D">
        <w:rPr>
          <w:noProof/>
        </w:rPr>
        <w:fldChar w:fldCharType="end"/>
      </w:r>
      <w:bookmarkEnd w:id="17"/>
      <w:r>
        <w:t xml:space="preserve"> - (a) A gold cup "wet" electrode </w:t>
      </w:r>
      <w:r>
        <w:fldChar w:fldCharType="begin"/>
      </w:r>
      <w:r w:rsidR="00F429F2">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F429F2">
        <w:rPr>
          <w:noProof/>
        </w:rPr>
        <w:t>[37]</w:t>
      </w:r>
      <w:r>
        <w:fldChar w:fldCharType="end"/>
      </w:r>
      <w:r>
        <w:t xml:space="preserve">, and (b) a “dry” electrode </w:t>
      </w:r>
      <w:r>
        <w:fldChar w:fldCharType="begin"/>
      </w:r>
      <w:r w:rsidR="00F429F2">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F429F2">
        <w:rPr>
          <w:noProof/>
        </w:rPr>
        <w:t>[38]</w:t>
      </w:r>
      <w:r>
        <w:fldChar w:fldCharType="end"/>
      </w:r>
      <w:r>
        <w:t>.</w:t>
      </w:r>
    </w:p>
    <w:p w14:paraId="2561A888" w14:textId="007F6450" w:rsidR="006925A1" w:rsidRDefault="00F2632E" w:rsidP="005327EB">
      <w:pPr>
        <w:spacing w:line="360" w:lineRule="auto"/>
        <w:ind w:left="360"/>
      </w:pPr>
      <w:r>
        <w:lastRenderedPageBreak/>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F17AAF">
        <w:t xml:space="preserve">Figure </w:t>
      </w:r>
      <w:r w:rsidR="00F17AAF">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F429F2">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F429F2">
        <w:rPr>
          <w:noProof/>
        </w:rPr>
        <w:t>[39]</w:t>
      </w:r>
      <w:r w:rsidR="002262D0">
        <w:fldChar w:fldCharType="end"/>
      </w:r>
      <w:r w:rsidR="002262D0">
        <w:t xml:space="preserve"> </w:t>
      </w:r>
      <w:r w:rsidR="000F06E2">
        <w:t xml:space="preserve">identify the optimal locations for EEG electrodes to record motor imagery are C3, C4, and </w:t>
      </w:r>
      <w:r w:rsidR="0036341F">
        <w:t>F</w:t>
      </w:r>
      <w:r w:rsidR="000F06E2">
        <w:t xml:space="preserve">z on the 10-20 scheme, as these locations correspond to the right </w:t>
      </w:r>
      <w:r w:rsidR="005C5E3F">
        <w:t>M1</w:t>
      </w:r>
      <w:r w:rsidR="000F06E2">
        <w:t xml:space="preserve">, left </w:t>
      </w:r>
      <w:r w:rsidR="005C5E3F">
        <w:t>M1</w:t>
      </w:r>
      <w:r w:rsidR="000F06E2">
        <w:t xml:space="preserve">, and </w:t>
      </w:r>
      <w:r w:rsidR="002221C8">
        <w:t>premotor</w:t>
      </w:r>
      <w:r w:rsidR="000F06E2">
        <w:t xml:space="preserve"> area</w:t>
      </w:r>
      <w:r w:rsidR="002221C8">
        <w:t>s</w:t>
      </w:r>
      <w:r w:rsidR="000F06E2">
        <w:t xml:space="preserve"> respectively. </w:t>
      </w:r>
    </w:p>
    <w:p w14:paraId="3642D5D3" w14:textId="2D3AA335" w:rsidR="000460BF" w:rsidRPr="00494F6A" w:rsidRDefault="005327EB" w:rsidP="00494F6A">
      <w:pPr>
        <w:pStyle w:val="Caption"/>
      </w:pPr>
      <w:bookmarkStart w:id="18" w:name="_Ref23788105"/>
      <w:r>
        <w:rPr>
          <w:noProof/>
          <w:lang w:eastAsia="en-AU"/>
        </w:rPr>
        <w:drawing>
          <wp:anchor distT="0" distB="0" distL="114300" distR="114300" simplePos="0" relativeHeight="251584512" behindDoc="0" locked="0" layoutInCell="1" allowOverlap="1" wp14:anchorId="451B4D49" wp14:editId="47165C4B">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r w:rsidR="00291A0D">
        <w:fldChar w:fldCharType="begin"/>
      </w:r>
      <w:r w:rsidR="00291A0D">
        <w:instrText xml:space="preserve"> SEQ Figure \* ARABIC </w:instrText>
      </w:r>
      <w:r w:rsidR="00291A0D">
        <w:fldChar w:fldCharType="separate"/>
      </w:r>
      <w:r w:rsidR="00F17AAF">
        <w:rPr>
          <w:noProof/>
        </w:rPr>
        <w:t>4</w:t>
      </w:r>
      <w:r w:rsidR="00291A0D">
        <w:rPr>
          <w:noProof/>
        </w:rPr>
        <w:fldChar w:fldCharType="end"/>
      </w:r>
      <w:bookmarkEnd w:id="18"/>
      <w:r w:rsidR="00494F6A">
        <w:t xml:space="preserve"> - A diagram representing the 10-20 standard EEG electrode locations </w:t>
      </w:r>
      <w:r w:rsidR="00494F6A">
        <w:fldChar w:fldCharType="begin"/>
      </w:r>
      <w:r w:rsidR="00F429F2">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F429F2">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9" w:name="_Toc44077120"/>
      <w:r>
        <w:lastRenderedPageBreak/>
        <w:t>Literature Review</w:t>
      </w:r>
      <w:bookmarkEnd w:id="19"/>
    </w:p>
    <w:p w14:paraId="407D36B0" w14:textId="22FABC74" w:rsidR="00106E28" w:rsidRDefault="006F7942" w:rsidP="005327EB">
      <w:pPr>
        <w:spacing w:line="360" w:lineRule="auto"/>
      </w:pPr>
      <w:r>
        <w:rPr>
          <w:noProof/>
          <w:lang w:eastAsia="en-AU"/>
        </w:rPr>
        <w:drawing>
          <wp:anchor distT="0" distB="0" distL="114300" distR="114300" simplePos="0" relativeHeight="251577344" behindDoc="0" locked="0" layoutInCell="1" allowOverlap="1" wp14:anchorId="050A944A" wp14:editId="3FDF89C1">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 xml:space="preserve">To facilitate an online Brain Computer Interface control system, it is widely accepted that </w:t>
      </w:r>
      <w:r w:rsidR="00257FD1">
        <w:t>five</w:t>
      </w:r>
      <w:r w:rsidR="008E0978">
        <w:t xml:space="preserv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F17AAF">
        <w:t xml:space="preserve">Figure </w:t>
      </w:r>
      <w:r w:rsidR="00F17AAF">
        <w:rPr>
          <w:noProof/>
        </w:rPr>
        <w:t>5</w:t>
      </w:r>
      <w:r w:rsidR="00536F7A">
        <w:fldChar w:fldCharType="end"/>
      </w:r>
      <w:r w:rsidR="00106E28">
        <w:t>.</w:t>
      </w:r>
    </w:p>
    <w:p w14:paraId="069AE02A" w14:textId="62221212" w:rsidR="00B83749" w:rsidRPr="00B83749" w:rsidRDefault="00536F7A" w:rsidP="005327EB">
      <w:pPr>
        <w:pStyle w:val="Caption"/>
      </w:pPr>
      <w:bookmarkStart w:id="20" w:name="_Ref23788162"/>
      <w:r>
        <w:t xml:space="preserve">Figure </w:t>
      </w:r>
      <w:r w:rsidR="00291A0D">
        <w:fldChar w:fldCharType="begin"/>
      </w:r>
      <w:r w:rsidR="00291A0D">
        <w:instrText xml:space="preserve"> SEQ Figure \* ARABIC </w:instrText>
      </w:r>
      <w:r w:rsidR="00291A0D">
        <w:fldChar w:fldCharType="separate"/>
      </w:r>
      <w:r w:rsidR="00F17AAF">
        <w:rPr>
          <w:noProof/>
        </w:rPr>
        <w:t>5</w:t>
      </w:r>
      <w:r w:rsidR="00291A0D">
        <w:rPr>
          <w:noProof/>
        </w:rPr>
        <w:fldChar w:fldCharType="end"/>
      </w:r>
      <w:bookmarkEnd w:id="20"/>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21" w:name="_Toc44077121"/>
      <w:r>
        <w:t xml:space="preserve">Data Acquisition and </w:t>
      </w:r>
      <w:r w:rsidR="00047F00">
        <w:t>Pre</w:t>
      </w:r>
      <w:r w:rsidR="003B5168">
        <w:t>-P</w:t>
      </w:r>
      <w:r w:rsidR="00047F00">
        <w:t>rocessing</w:t>
      </w:r>
      <w:bookmarkEnd w:id="21"/>
    </w:p>
    <w:p w14:paraId="727BF0F1" w14:textId="4F156F1D"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w:t>
      </w:r>
      <w:r w:rsidR="005C5E3F">
        <w:t>required</w:t>
      </w:r>
      <w:r>
        <w:t xml:space="preserve">.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2" w:name="_Toc44077122"/>
      <w:r>
        <w:t xml:space="preserve">Signal Recording </w:t>
      </w:r>
      <w:r w:rsidR="00074D83">
        <w:t>Methods</w:t>
      </w:r>
      <w:bookmarkEnd w:id="22"/>
    </w:p>
    <w:p w14:paraId="12E9418B" w14:textId="48939446"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F429F2">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F429F2">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F429F2">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F429F2">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AFBD353"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F429F2">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F429F2">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F429F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F429F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F429F2">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F429F2">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F429F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F429F2">
        <w:rPr>
          <w:noProof/>
        </w:rPr>
        <w:t>[35]</w:t>
      </w:r>
      <w:r w:rsidR="006925A1">
        <w:fldChar w:fldCharType="end"/>
      </w:r>
      <w:r w:rsidR="00B31D33">
        <w:t>. Recently, however, new technology in the form of active</w:t>
      </w:r>
      <w:r w:rsidR="00474EED">
        <w:t>,</w:t>
      </w:r>
      <w:r w:rsidR="00B31D33">
        <w:t xml:space="preserve"> dry electrode</w:t>
      </w:r>
      <w:r w:rsidR="00257FD1">
        <w:t>s</w:t>
      </w:r>
      <w:r w:rsidR="00B31D33">
        <w:t xml:space="preserv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F429F2">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F429F2">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 </w:instrText>
      </w:r>
      <w:r w:rsidR="00F429F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DATA </w:instrText>
      </w:r>
      <w:r w:rsidR="00F429F2">
        <w:fldChar w:fldCharType="end"/>
      </w:r>
      <w:r w:rsidR="006925A1">
        <w:fldChar w:fldCharType="separate"/>
      </w:r>
      <w:r w:rsidR="00F429F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3" w:name="_Toc44077123"/>
      <w:r>
        <w:t>Digitalisation Method</w:t>
      </w:r>
      <w:r w:rsidR="004053CF">
        <w:t>s</w:t>
      </w:r>
      <w:bookmarkEnd w:id="23"/>
    </w:p>
    <w:p w14:paraId="7906559D" w14:textId="78739DA1"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F429F2">
        <w:instrText xml:space="preserve"> ADDIN EN.CITE </w:instrText>
      </w:r>
      <w:r w:rsidR="00F429F2">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F429F2">
        <w:instrText xml:space="preserve"> ADDIN EN.CITE.DATA </w:instrText>
      </w:r>
      <w:r w:rsidR="00F429F2">
        <w:fldChar w:fldCharType="end"/>
      </w:r>
      <w:r w:rsidR="006925A1">
        <w:fldChar w:fldCharType="separate"/>
      </w:r>
      <w:r w:rsidR="00F429F2">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F429F2">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F429F2">
        <w:rPr>
          <w:noProof/>
        </w:rPr>
        <w:t>[47]</w:t>
      </w:r>
      <w:r w:rsidR="006925A1">
        <w:fldChar w:fldCharType="end"/>
      </w:r>
      <w:r w:rsidR="00DE0A57">
        <w:t>. This is an attractive solution, since these filters consume no power, enabling the data acquisition front end to be powered from a battery</w:t>
      </w:r>
      <w:r w:rsidR="00363F61">
        <w:t xml:space="preserve"> cell</w:t>
      </w:r>
      <w:r w:rsidR="00DE0A57">
        <w:t xml:space="preserve">.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AE2DB7">
        <w:t xml:space="preserve">or switched mode power supply </w:t>
      </w:r>
      <w:r w:rsidR="006925A1">
        <w:fldChar w:fldCharType="begin"/>
      </w:r>
      <w:r w:rsidR="00F429F2">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F429F2">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F17AAF">
        <w:t xml:space="preserve">Figure </w:t>
      </w:r>
      <w:r w:rsidR="00F17AAF">
        <w:rPr>
          <w:noProof/>
        </w:rPr>
        <w:t>6</w:t>
      </w:r>
      <w:r w:rsidR="001921E9">
        <w:fldChar w:fldCharType="end"/>
      </w:r>
      <w:r w:rsidR="00C64153">
        <w:t>.</w:t>
      </w:r>
    </w:p>
    <w:p w14:paraId="715CD612" w14:textId="4A039F14" w:rsidR="004B1A98" w:rsidRDefault="005327EB" w:rsidP="005327EB">
      <w:pPr>
        <w:pStyle w:val="Caption"/>
      </w:pPr>
      <w:bookmarkStart w:id="24" w:name="_Ref43638338"/>
      <w:r>
        <w:rPr>
          <w:noProof/>
        </w:rPr>
        <mc:AlternateContent>
          <mc:Choice Requires="wpg">
            <w:drawing>
              <wp:anchor distT="0" distB="0" distL="114300" distR="114300" simplePos="0" relativeHeight="251884544" behindDoc="0" locked="0" layoutInCell="1" allowOverlap="1" wp14:anchorId="0198D9E7" wp14:editId="7DB48927">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B724CB" w:rsidRPr="00C64153" w:rsidRDefault="00B724CB"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B724CB" w:rsidRPr="00C64153" w:rsidRDefault="00B724CB"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B724CB" w:rsidRPr="00C64153" w:rsidRDefault="00B724CB"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B724CB" w:rsidRPr="00C64153" w:rsidRDefault="00B724CB">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B724CB" w:rsidRPr="00AC048A" w:rsidRDefault="00B724CB"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B724CB" w:rsidRDefault="00B724CB" w:rsidP="00AC048A">
                                    <w:pPr>
                                      <w:jc w:val="right"/>
                                      <w:rPr>
                                        <w:sz w:val="16"/>
                                        <w:szCs w:val="16"/>
                                        <w:lang w:val="en-US"/>
                                      </w:rPr>
                                    </w:pPr>
                                    <w:r>
                                      <w:rPr>
                                        <w:sz w:val="16"/>
                                        <w:szCs w:val="16"/>
                                        <w:lang w:val="en-US"/>
                                      </w:rPr>
                                      <w:t>±100μV</w:t>
                                    </w:r>
                                  </w:p>
                                  <w:p w14:paraId="78A4A105" w14:textId="66270037" w:rsidR="00B724CB" w:rsidRDefault="00B724CB" w:rsidP="00AC048A">
                                    <w:pPr>
                                      <w:jc w:val="right"/>
                                      <w:rPr>
                                        <w:sz w:val="16"/>
                                        <w:szCs w:val="16"/>
                                        <w:lang w:val="en-US"/>
                                      </w:rPr>
                                    </w:pPr>
                                    <w:r>
                                      <w:rPr>
                                        <w:sz w:val="16"/>
                                        <w:szCs w:val="16"/>
                                        <w:lang w:val="en-US"/>
                                      </w:rPr>
                                      <w:t>0Hz – 30Hz</w:t>
                                    </w:r>
                                  </w:p>
                                  <w:p w14:paraId="0140290F" w14:textId="05E28CFD" w:rsidR="00B724CB" w:rsidRPr="00AC048A" w:rsidRDefault="00B724CB"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B724CB" w:rsidRDefault="00B724CB" w:rsidP="00AC048A">
                                  <w:pPr>
                                    <w:jc w:val="center"/>
                                    <w:rPr>
                                      <w:sz w:val="16"/>
                                      <w:szCs w:val="16"/>
                                      <w:lang w:val="en-US"/>
                                    </w:rPr>
                                  </w:pPr>
                                  <w:r>
                                    <w:rPr>
                                      <w:sz w:val="16"/>
                                      <w:szCs w:val="16"/>
                                      <w:lang w:val="en-US"/>
                                    </w:rPr>
                                    <w:t>Digital Signal Out</w:t>
                                  </w:r>
                                </w:p>
                                <w:p w14:paraId="054712CB" w14:textId="04BD1682" w:rsidR="00B724CB" w:rsidRPr="00AC048A" w:rsidRDefault="00B724CB"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B724CB" w:rsidRPr="00AC048A" w:rsidRDefault="00B724CB"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B724CB" w:rsidRPr="00AC048A" w:rsidRDefault="00B724CB"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B724CB" w:rsidRPr="00AC048A" w:rsidRDefault="00B724CB"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B724CB" w:rsidRPr="00C64153" w:rsidRDefault="00B724CB"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B724CB" w:rsidRPr="00C64153" w:rsidRDefault="00B724CB"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B724CB" w:rsidRPr="00C64153" w:rsidRDefault="00B724CB"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B724CB" w:rsidRPr="00C64153" w:rsidRDefault="00B724CB">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B724CB" w:rsidRPr="00AC048A" w:rsidRDefault="00B724CB"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B724CB" w:rsidRDefault="00B724CB" w:rsidP="00AC048A">
                              <w:pPr>
                                <w:jc w:val="right"/>
                                <w:rPr>
                                  <w:sz w:val="16"/>
                                  <w:szCs w:val="16"/>
                                  <w:lang w:val="en-US"/>
                                </w:rPr>
                              </w:pPr>
                              <w:r>
                                <w:rPr>
                                  <w:sz w:val="16"/>
                                  <w:szCs w:val="16"/>
                                  <w:lang w:val="en-US"/>
                                </w:rPr>
                                <w:t>±100μV</w:t>
                              </w:r>
                            </w:p>
                            <w:p w14:paraId="78A4A105" w14:textId="66270037" w:rsidR="00B724CB" w:rsidRDefault="00B724CB" w:rsidP="00AC048A">
                              <w:pPr>
                                <w:jc w:val="right"/>
                                <w:rPr>
                                  <w:sz w:val="16"/>
                                  <w:szCs w:val="16"/>
                                  <w:lang w:val="en-US"/>
                                </w:rPr>
                              </w:pPr>
                              <w:r>
                                <w:rPr>
                                  <w:sz w:val="16"/>
                                  <w:szCs w:val="16"/>
                                  <w:lang w:val="en-US"/>
                                </w:rPr>
                                <w:t>0Hz – 30Hz</w:t>
                              </w:r>
                            </w:p>
                            <w:p w14:paraId="0140290F" w14:textId="05E28CFD" w:rsidR="00B724CB" w:rsidRPr="00AC048A" w:rsidRDefault="00B724CB"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B724CB" w:rsidRDefault="00B724CB" w:rsidP="00AC048A">
                            <w:pPr>
                              <w:jc w:val="center"/>
                              <w:rPr>
                                <w:sz w:val="16"/>
                                <w:szCs w:val="16"/>
                                <w:lang w:val="en-US"/>
                              </w:rPr>
                            </w:pPr>
                            <w:r>
                              <w:rPr>
                                <w:sz w:val="16"/>
                                <w:szCs w:val="16"/>
                                <w:lang w:val="en-US"/>
                              </w:rPr>
                              <w:t>Digital Signal Out</w:t>
                            </w:r>
                          </w:p>
                          <w:p w14:paraId="054712CB" w14:textId="04BD1682" w:rsidR="00B724CB" w:rsidRPr="00AC048A" w:rsidRDefault="00B724CB"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B724CB" w:rsidRPr="00AC048A" w:rsidRDefault="00B724CB"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B724CB" w:rsidRPr="00AC048A" w:rsidRDefault="00B724CB"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B724CB" w:rsidRPr="00AC048A" w:rsidRDefault="00B724CB"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r w:rsidR="00291A0D">
        <w:fldChar w:fldCharType="begin"/>
      </w:r>
      <w:r w:rsidR="00291A0D">
        <w:instrText xml:space="preserve"> SEQ Figure \* ARABIC </w:instrText>
      </w:r>
      <w:r w:rsidR="00291A0D">
        <w:fldChar w:fldCharType="separate"/>
      </w:r>
      <w:r w:rsidR="00F17AAF">
        <w:rPr>
          <w:noProof/>
        </w:rPr>
        <w:t>6</w:t>
      </w:r>
      <w:r w:rsidR="00291A0D">
        <w:rPr>
          <w:noProof/>
        </w:rPr>
        <w:fldChar w:fldCharType="end"/>
      </w:r>
      <w:bookmarkEnd w:id="24"/>
      <w:r w:rsidR="005E4038">
        <w:t xml:space="preserve"> – A block diagram </w:t>
      </w:r>
      <w:r w:rsidR="001921E9">
        <w:t>showing the high-level components of a single channel biosignal analog front end.</w:t>
      </w:r>
    </w:p>
    <w:p w14:paraId="0BADF4DA" w14:textId="50F9C63F"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F429F2">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F429F2">
        <w:rPr>
          <w:noProof/>
        </w:rPr>
        <w:t>[49]</w:t>
      </w:r>
      <w:r w:rsidR="006925A1">
        <w:fldChar w:fldCharType="end"/>
      </w:r>
      <w:r>
        <w:t xml:space="preserve">, and many papers suggest using an off the shelf component </w:t>
      </w:r>
      <w:r w:rsidR="006925A1">
        <w:fldChar w:fldCharType="begin"/>
      </w:r>
      <w:r w:rsidR="00F429F2">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F429F2">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 </w:instrText>
      </w:r>
      <w:r w:rsidR="00F429F2">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DATA </w:instrText>
      </w:r>
      <w:r w:rsidR="00F429F2">
        <w:fldChar w:fldCharType="end"/>
      </w:r>
      <w:r w:rsidR="006925A1">
        <w:fldChar w:fldCharType="separate"/>
      </w:r>
      <w:r w:rsidR="00F429F2">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w:t>
      </w:r>
      <w:r w:rsidR="000441E5" w:rsidRPr="00716D8F">
        <w:rPr>
          <w:sz w:val="12"/>
          <w:szCs w:val="12"/>
        </w:rPr>
        <w:t xml:space="preserve"> </w:t>
      </w:r>
      <w:r w:rsidR="000441E5">
        <w:t>µV</w:t>
      </w:r>
      <w:r w:rsidR="000441E5">
        <w:rPr>
          <w:vertAlign w:val="subscript"/>
        </w:rPr>
        <w:t>pp</w:t>
      </w:r>
      <w:r w:rsidR="000441E5">
        <w:t xml:space="preserve"> over a 70Hz bandwidth), and small, self-contained package </w:t>
      </w:r>
      <w:r w:rsidR="0028050A">
        <w:fldChar w:fldCharType="begin"/>
      </w:r>
      <w:r w:rsidR="00F429F2">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F429F2">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F429F2">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F429F2">
        <w:rPr>
          <w:noProof/>
        </w:rPr>
        <w:t>[49]</w:t>
      </w:r>
      <w:r w:rsidR="0028050A">
        <w:fldChar w:fldCharType="end"/>
      </w:r>
      <w:r w:rsidR="00947B46">
        <w:t xml:space="preserve">. </w:t>
      </w:r>
      <w:r w:rsidR="00547CB5">
        <w:t>The chip interfaces to a microcontroller through a</w:t>
      </w:r>
      <w:r w:rsidR="004B3CB5">
        <w:t xml:space="preserve"> 3.3</w:t>
      </w:r>
      <w:r w:rsidR="00716D8F" w:rsidRPr="00716D8F">
        <w:rPr>
          <w:sz w:val="12"/>
          <w:szCs w:val="12"/>
        </w:rPr>
        <w:t xml:space="preserve"> </w:t>
      </w:r>
      <w:r w:rsidR="004B3CB5">
        <w:t>V</w:t>
      </w:r>
      <w:r w:rsidR="00547CB5">
        <w:t xml:space="preserve"> SPI interface. </w:t>
      </w:r>
    </w:p>
    <w:p w14:paraId="5931EA78" w14:textId="77777777" w:rsidR="00196FDA" w:rsidRDefault="00196FDA" w:rsidP="00B83749">
      <w:pPr>
        <w:spacing w:line="360" w:lineRule="auto"/>
        <w:ind w:left="720"/>
      </w:pPr>
    </w:p>
    <w:p w14:paraId="0DCE06D4" w14:textId="1CDEE670"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F17AAF">
        <w:t xml:space="preserve">Figure </w:t>
      </w:r>
      <w:r w:rsidR="00F17AAF">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w:t>
      </w:r>
      <w:r w:rsidR="006E5495">
        <w:t xml:space="preserve">potential </w:t>
      </w:r>
      <w:r w:rsidR="00196FDA">
        <w:t xml:space="preserve">difference between an electrode and its neighbouring electrode. Each channel is referenced differently, and therefore each EEG signal is </w:t>
      </w:r>
      <w:r w:rsidR="006E5495">
        <w:t>independent</w:t>
      </w:r>
      <w:r w:rsidR="00196FDA">
        <w:t xml:space="preserve">. Referred montage, however, utilises a single electrode to reference all other electrodes to, and therefore all </w:t>
      </w:r>
      <w:r w:rsidR="004A0FD1">
        <w:t>channels</w:t>
      </w:r>
      <w:r w:rsidR="00196FDA">
        <w:t xml:space="preserve"> share a common reference point. Moeller </w:t>
      </w:r>
      <w:r w:rsidR="00196FDA">
        <w:fldChar w:fldCharType="begin"/>
      </w:r>
      <w:r w:rsidR="00F429F2">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F429F2">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F17AAF">
        <w:t xml:space="preserve">Table </w:t>
      </w:r>
      <w:r w:rsidR="00F17AAF">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0899D960" w:rsidR="00196FDA" w:rsidRDefault="00196FDA" w:rsidP="00196FDA">
      <w:pPr>
        <w:pStyle w:val="Caption"/>
      </w:pPr>
      <w:bookmarkStart w:id="25" w:name="_Ref43642272"/>
      <w:r>
        <w:lastRenderedPageBreak/>
        <w:t xml:space="preserve">Table </w:t>
      </w:r>
      <w:r w:rsidR="00291A0D">
        <w:fldChar w:fldCharType="begin"/>
      </w:r>
      <w:r w:rsidR="00291A0D">
        <w:instrText xml:space="preserve"> SEQ Table \* ARABIC </w:instrText>
      </w:r>
      <w:r w:rsidR="00291A0D">
        <w:fldChar w:fldCharType="separate"/>
      </w:r>
      <w:r w:rsidR="00F17AAF">
        <w:rPr>
          <w:noProof/>
        </w:rPr>
        <w:t>1</w:t>
      </w:r>
      <w:r w:rsidR="00291A0D">
        <w:rPr>
          <w:noProof/>
        </w:rPr>
        <w:fldChar w:fldCharType="end"/>
      </w:r>
      <w:bookmarkEnd w:id="25"/>
      <w:r>
        <w:t xml:space="preserve"> – A summary of the advantages and disadvantages of differential and referred EEG montages </w:t>
      </w:r>
      <w:r>
        <w:fldChar w:fldCharType="begin"/>
      </w:r>
      <w:r w:rsidR="00F429F2">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sidR="00F429F2">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6E5495">
            <w:pPr>
              <w:jc w:val="left"/>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ED3C92">
        <w:trPr>
          <w:trHeight w:val="1215"/>
        </w:trPr>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4FABA7B2"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Excellent diffuse pattern recognition</w:t>
            </w:r>
            <w:r w:rsidR="006E5495">
              <w:t>. Can be used differentially through software processing.</w:t>
            </w:r>
          </w:p>
        </w:tc>
        <w:tc>
          <w:tcPr>
            <w:tcW w:w="2680" w:type="dxa"/>
          </w:tcPr>
          <w:p w14:paraId="5D31113C" w14:textId="58621BAF"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1C3780F6" w:rsidR="009D702C" w:rsidRDefault="00A05635" w:rsidP="00B83749">
      <w:pPr>
        <w:spacing w:line="360" w:lineRule="auto"/>
        <w:ind w:left="720"/>
      </w:pPr>
      <w:r>
        <w:t>T</w:t>
      </w:r>
      <w:r w:rsidR="00E8453F">
        <w:t xml:space="preserve">he ADS1299 can be configured </w:t>
      </w:r>
      <w:r w:rsidR="00B6174D">
        <w:t>for use in either a referred or</w:t>
      </w:r>
      <w:r w:rsidR="00E8453F">
        <w:t xml:space="preserve"> differential montage </w:t>
      </w:r>
      <w:r w:rsidR="0028050A">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F429F2">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F429F2">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F429F2">
        <w:rPr>
          <w:noProof/>
        </w:rPr>
        <w:t>[47]</w:t>
      </w:r>
      <w:r w:rsidR="0028050A">
        <w:fldChar w:fldCharType="end"/>
      </w:r>
      <w:r w:rsidR="00547CB5">
        <w:t>.</w:t>
      </w:r>
      <w:r w:rsidR="00E8453F">
        <w:t xml:space="preserve"> Thus, due to extensive prior works, and detailed supporting information, the TI ADS1299 AFE </w:t>
      </w:r>
      <w:r w:rsidR="009E4F82">
        <w:t>is</w:t>
      </w:r>
      <w:r w:rsidR="00E8453F">
        <w:t xml:space="preserv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6" w:name="_Ref17121520"/>
      <w:bookmarkStart w:id="27" w:name="_Toc44077124"/>
      <w:r>
        <w:t>Feature Extraction</w:t>
      </w:r>
      <w:bookmarkEnd w:id="26"/>
      <w:bookmarkEnd w:id="27"/>
    </w:p>
    <w:p w14:paraId="536BF74E" w14:textId="4DE5D9DE"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F17AAF">
        <w:t>2.2</w:t>
      </w:r>
      <w:r w:rsidR="00300125">
        <w:fldChar w:fldCharType="end"/>
      </w:r>
      <w:r w:rsidR="001377A2">
        <w:t xml:space="preserve">. </w:t>
      </w:r>
      <w:r>
        <w:t xml:space="preserve">Proposed algorithms include </w:t>
      </w:r>
      <w:r w:rsidR="00F80D45">
        <w:t>the</w:t>
      </w:r>
      <w:r>
        <w:t xml:space="preserve"> Short Time Fourier Transform (STFT), an Adaptive Auto</w:t>
      </w:r>
      <w:r w:rsidR="00427968">
        <w:t>r</w:t>
      </w:r>
      <w:r>
        <w:t xml:space="preserve">egressive Model (AAR), </w:t>
      </w:r>
      <w:r w:rsidR="00F80D45">
        <w:t>the</w:t>
      </w:r>
      <w:r w:rsidR="00E40E37">
        <w:t xml:space="preserve"> </w:t>
      </w:r>
      <w:r>
        <w:t>Discrete Wavelet Transform (DWT)</w:t>
      </w:r>
      <w:r w:rsidR="00E40E37">
        <w:t xml:space="preserve">, and </w:t>
      </w:r>
      <w:r w:rsidR="00F80D45">
        <w:t xml:space="preserve">the </w:t>
      </w:r>
      <w:r w:rsidR="00E40E37">
        <w:t>Discrete Cosine Transform (DCT)</w:t>
      </w:r>
      <w:r>
        <w:t xml:space="preserve">.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w:t>
      </w:r>
      <w:r w:rsidR="00A76B6F">
        <w:lastRenderedPageBreak/>
        <w:t xml:space="preserve">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8" w:name="_Toc44077125"/>
      <w:r>
        <w:t xml:space="preserve">Adaptive </w:t>
      </w:r>
      <w:r w:rsidR="000944B1">
        <w:t>Auto</w:t>
      </w:r>
      <w:r>
        <w:t>r</w:t>
      </w:r>
      <w:r w:rsidR="000944B1">
        <w:t>egressive Model (</w:t>
      </w:r>
      <w:r>
        <w:t>A</w:t>
      </w:r>
      <w:r w:rsidR="000944B1">
        <w:t>AR)</w:t>
      </w:r>
      <w:bookmarkEnd w:id="28"/>
    </w:p>
    <w:p w14:paraId="2544094A" w14:textId="3A797B74"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11FE876B">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B724CB" w:rsidRPr="00025F89" w:rsidRDefault="00B724CB"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B724CB" w:rsidRPr="00025F89" w:rsidRDefault="00B724CB"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F429F2">
        <w:instrText xml:space="preserve"> ADDIN EN.CITE </w:instrText>
      </w:r>
      <w:r w:rsidR="00F429F2">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F429F2">
        <w:instrText xml:space="preserve"> ADDIN EN.CITE.DATA </w:instrText>
      </w:r>
      <w:r w:rsidR="00F429F2">
        <w:fldChar w:fldCharType="end"/>
      </w:r>
      <w:r w:rsidR="00B61CF7">
        <w:fldChar w:fldCharType="separate"/>
      </w:r>
      <w:r w:rsidR="00F429F2">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F429F2">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F429F2">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A017A44"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F429F2">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F429F2">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 xml:space="preserve">(often called the innovation function)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C9DDD39">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B724CB" w:rsidRPr="00025F89" w:rsidRDefault="00B724CB"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B724CB" w:rsidRPr="00025F89" w:rsidRDefault="00B724CB"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7BFB1A8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7F3CCD3D">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B724CB" w:rsidRPr="00025F89" w:rsidRDefault="00B724CB"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B724CB" w:rsidRPr="00025F89" w:rsidRDefault="00B724CB"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F429F2">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F429F2">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24E2B730" w:rsidR="00993D6D" w:rsidRDefault="0022633C" w:rsidP="0022633C">
      <w:pPr>
        <w:spacing w:line="360" w:lineRule="auto"/>
        <w:ind w:left="720"/>
      </w:pP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36E575B" w:rsidR="005F5826" w:rsidRDefault="00D94BE1"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5A9A8EFA">
                <wp:simplePos x="0" y="0"/>
                <wp:positionH relativeFrom="margin">
                  <wp:align>right</wp:align>
                </wp:positionH>
                <wp:positionV relativeFrom="paragraph">
                  <wp:posOffset>-512900</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B724CB" w:rsidRPr="00025F89" w:rsidRDefault="00B724CB"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5.8pt;margin-top:-40.4pt;width:57pt;height:23.25pt;z-index:251624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" filled="f" stroked="f" strokeweight=".5pt">
                <v:textbox>
                  <w:txbxContent>
                    <w:p w14:paraId="37FF9387" w14:textId="3C6B4825" w:rsidR="00B724CB" w:rsidRPr="00025F89" w:rsidRDefault="00B724CB"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p>
    <w:p w14:paraId="10BB7A5D" w14:textId="02723BD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766BE35C">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B724CB" w:rsidRPr="00025F89" w:rsidRDefault="00B724CB"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B724CB" w:rsidRPr="00025F89" w:rsidRDefault="00B724CB"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3CF30A21"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23FE38C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B724CB" w:rsidRPr="00025F89" w:rsidRDefault="00B724CB"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B724CB" w:rsidRPr="00025F89" w:rsidRDefault="00B724CB"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16186A69"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6AD43986">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B724CB" w:rsidRPr="00025F89" w:rsidRDefault="00B724CB"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B724CB" w:rsidRPr="00025F89" w:rsidRDefault="00B724CB"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w:t>
      </w:r>
      <w:r w:rsidR="00F92DFE">
        <w:t xml:space="preserve"> a constant</w:t>
      </w:r>
      <w: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689DED1" w:rsidR="00C549EF" w:rsidRPr="00DA61A7" w:rsidRDefault="0067610F" w:rsidP="0067610F">
      <w:pPr>
        <w:spacing w:line="360" w:lineRule="auto"/>
        <w:ind w:left="720"/>
      </w:pPr>
      <w:r>
        <w:rPr>
          <w:rFonts w:eastAsiaTheme="minorEastAsia"/>
          <w:noProof/>
          <w:lang w:eastAsia="en-AU"/>
        </w:rPr>
        <w:t xml:space="preserve">Therefore, by choosing an </w:t>
      </w:r>
      <w:r w:rsidR="00E61180">
        <w:rPr>
          <w:rFonts w:eastAsiaTheme="minorEastAsia"/>
          <w:noProof/>
          <w:lang w:eastAsia="en-AU"/>
        </w:rPr>
        <w:t>appropriate</w:t>
      </w:r>
      <w:r>
        <w:rPr>
          <w:rFonts w:eastAsiaTheme="minorEastAsia"/>
          <w:noProof/>
          <w:lang w:eastAsia="en-AU"/>
        </w:rPr>
        <w:t xml:space="preserve"> model o</w:t>
      </w:r>
      <w:r w:rsidR="00ED3C92">
        <w:rPr>
          <w:rFonts w:eastAsiaTheme="minorEastAsia"/>
          <w:noProof/>
          <w:lang w:eastAsia="en-AU"/>
        </w:rPr>
        <w:t>r</w:t>
      </w:r>
      <w:r>
        <w:rPr>
          <w:rFonts w:eastAsiaTheme="minorEastAsia"/>
          <w:noProof/>
          <w:lang w:eastAsia="en-AU"/>
        </w:rPr>
        <w:t xml:space="preserve">der, this equation can predict the frequency spectrum of the signal. The predicted </w:t>
      </w:r>
      <w:r w:rsidR="00630CB6">
        <w:rPr>
          <w:rFonts w:eastAsiaTheme="minorEastAsia"/>
          <w:noProof/>
          <w:lang w:eastAsia="en-AU"/>
        </w:rPr>
        <w:t>spectrum</w:t>
      </w:r>
      <w:r>
        <w:rPr>
          <w:rFonts w:eastAsiaTheme="minorEastAsia"/>
          <w:noProof/>
          <w:lang w:eastAsia="en-AU"/>
        </w:rPr>
        <w:t xml:space="preserve">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4D8A4E33" w:rsidR="00DA61A7" w:rsidRDefault="00DA61A7" w:rsidP="00B83749">
      <w:pPr>
        <w:spacing w:line="360" w:lineRule="auto"/>
        <w:ind w:left="720"/>
      </w:pPr>
      <w:r>
        <w:t xml:space="preserve">It is shown by Haykin </w:t>
      </w:r>
      <w:r w:rsidR="0067610F">
        <w:fldChar w:fldCharType="begin"/>
      </w:r>
      <w:r w:rsidR="00F429F2">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F429F2">
        <w:rPr>
          <w:noProof/>
        </w:rPr>
        <w:t>[66]</w:t>
      </w:r>
      <w:r w:rsidR="0067610F">
        <w:fldChar w:fldCharType="end"/>
      </w:r>
      <w:r w:rsidR="0067610F">
        <w:t xml:space="preserve"> </w:t>
      </w:r>
      <w:r>
        <w:t xml:space="preserve">that </w:t>
      </w:r>
      <w:r w:rsidR="00CF0B19">
        <w:t xml:space="preserve">this </w:t>
      </w:r>
      <w:r w:rsidR="00F02DAF">
        <w:t xml:space="preserve">algorithm can be solved </w:t>
      </w:r>
      <w:r w:rsidR="005F5D9B">
        <w:t>recursively</w:t>
      </w:r>
      <w:r w:rsidR="00B91083">
        <w:t xml:space="preserve">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475E1F7D"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rsidR="00F429F2">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sidR="00F429F2">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rsidR="00F429F2">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sidR="00F429F2">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rsidR="00F429F2">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F429F2">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9" w:name="_Toc44077126"/>
      <w:r>
        <w:lastRenderedPageBreak/>
        <w:t>Discrete Wavelet Transform (DWT)</w:t>
      </w:r>
      <w:bookmarkEnd w:id="29"/>
    </w:p>
    <w:p w14:paraId="250B7BE7" w14:textId="30564479"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F17AAF">
        <w:t xml:space="preserve">Figure </w:t>
      </w:r>
      <w:r w:rsidR="00F17AAF">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F17AAF">
        <w:t xml:space="preserve">Figure </w:t>
      </w:r>
      <w:r w:rsidR="00F17AAF">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F429F2">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F429F2">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F429F2">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F429F2">
        <w:rPr>
          <w:noProof/>
        </w:rPr>
        <w:t>[70]</w:t>
      </w:r>
      <w:r w:rsidR="0008645C">
        <w:fldChar w:fldCharType="end"/>
      </w:r>
      <w:r w:rsidR="002F4BA4">
        <w:t>.</w:t>
      </w:r>
    </w:p>
    <w:p w14:paraId="587DB955" w14:textId="0185D92F" w:rsidR="00510E08" w:rsidRDefault="00ED100F" w:rsidP="005327EB">
      <w:pPr>
        <w:pStyle w:val="Caption"/>
      </w:pPr>
      <w:bookmarkStart w:id="30" w:name="_Ref23790995"/>
      <w:r>
        <w:rPr>
          <w:noProof/>
          <w:lang w:eastAsia="en-AU"/>
        </w:rPr>
        <w:drawing>
          <wp:anchor distT="0" distB="0" distL="114300" distR="114300" simplePos="0" relativeHeight="251721728" behindDoc="0" locked="0" layoutInCell="1" allowOverlap="1" wp14:anchorId="2E3A1D80" wp14:editId="6AAFBBB8">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r w:rsidR="00291A0D">
        <w:fldChar w:fldCharType="begin"/>
      </w:r>
      <w:r w:rsidR="00291A0D">
        <w:instrText xml:space="preserve"> SEQ Figure \* ARABIC </w:instrText>
      </w:r>
      <w:r w:rsidR="00291A0D">
        <w:fldChar w:fldCharType="separate"/>
      </w:r>
      <w:r w:rsidR="00F17AAF">
        <w:rPr>
          <w:noProof/>
        </w:rPr>
        <w:t>7</w:t>
      </w:r>
      <w:r w:rsidR="00291A0D">
        <w:rPr>
          <w:noProof/>
        </w:rPr>
        <w:fldChar w:fldCharType="end"/>
      </w:r>
      <w:bookmarkEnd w:id="30"/>
      <w:r w:rsidR="00407D47">
        <w:t xml:space="preserve"> - The filter bank representation of the DWT </w:t>
      </w:r>
      <w:r w:rsidR="00407D47">
        <w:fldChar w:fldCharType="begin"/>
      </w:r>
      <w:r w:rsidR="00F429F2">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F429F2">
        <w:rPr>
          <w:noProof/>
        </w:rPr>
        <w:t>[71]</w:t>
      </w:r>
      <w:r w:rsidR="00407D47">
        <w:fldChar w:fldCharType="end"/>
      </w:r>
      <w:r w:rsidR="00407D47">
        <w:t>.</w:t>
      </w:r>
    </w:p>
    <w:p w14:paraId="725F4F43" w14:textId="09F4D13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F429F2">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F429F2">
        <w:rPr>
          <w:noProof/>
        </w:rPr>
        <w:t>[72]</w:t>
      </w:r>
      <w:r w:rsidR="003710B8">
        <w:fldChar w:fldCharType="end"/>
      </w:r>
      <w:r w:rsidR="003710B8">
        <w:t xml:space="preserve"> examined the computational complexity of 3 frequency domain implementations of the DWT and compared them to the time </w:t>
      </w:r>
      <w:r w:rsidR="003710B8">
        <w:lastRenderedPageBreak/>
        <w:t xml:space="preserve">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F17AAF">
        <w:t xml:space="preserve">Figure </w:t>
      </w:r>
      <w:r w:rsidR="00F17AAF">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404DFD73" w:rsidR="00A76B6F" w:rsidRDefault="003710B8" w:rsidP="005327EB">
      <w:pPr>
        <w:pStyle w:val="Caption"/>
      </w:pPr>
      <w:bookmarkStart w:id="31" w:name="_Ref43649358"/>
      <w:r>
        <w:rPr>
          <w:noProof/>
        </w:rPr>
        <w:drawing>
          <wp:anchor distT="0" distB="0" distL="114300" distR="114300" simplePos="0" relativeHeight="251885568" behindDoc="0" locked="0" layoutInCell="1" allowOverlap="1" wp14:anchorId="4F979FB8" wp14:editId="72C16D5D">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291A0D">
        <w:fldChar w:fldCharType="begin"/>
      </w:r>
      <w:r w:rsidR="00291A0D">
        <w:instrText xml:space="preserve"> SEQ Figure \* ARABIC </w:instrText>
      </w:r>
      <w:r w:rsidR="00291A0D">
        <w:fldChar w:fldCharType="separate"/>
      </w:r>
      <w:r w:rsidR="00F17AAF">
        <w:rPr>
          <w:noProof/>
        </w:rPr>
        <w:t>8</w:t>
      </w:r>
      <w:r w:rsidR="00291A0D">
        <w:rPr>
          <w:noProof/>
        </w:rPr>
        <w:fldChar w:fldCharType="end"/>
      </w:r>
      <w:bookmarkEnd w:id="31"/>
      <w:r>
        <w:t xml:space="preserve"> – A plot of the computational complexity of several DWT implementations </w:t>
      </w:r>
      <w:r>
        <w:fldChar w:fldCharType="begin"/>
      </w:r>
      <w:r w:rsidR="00F429F2">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sidR="00F429F2">
        <w:rPr>
          <w:noProof/>
        </w:rPr>
        <w:t>[72]</w:t>
      </w:r>
      <w:r>
        <w:fldChar w:fldCharType="end"/>
      </w:r>
    </w:p>
    <w:p w14:paraId="3F282160" w14:textId="2B0AA4D4"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F429F2">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F429F2">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CFDDAF0" w:rsidR="003D3DF5" w:rsidRDefault="003D3DF5" w:rsidP="005C2F78">
      <w:pPr>
        <w:pStyle w:val="Heading3"/>
        <w:numPr>
          <w:ilvl w:val="2"/>
          <w:numId w:val="25"/>
        </w:numPr>
        <w:spacing w:before="0"/>
        <w:ind w:left="1440"/>
      </w:pPr>
      <w:bookmarkStart w:id="32" w:name="_Toc44077127"/>
      <w:r>
        <w:t>Short Time Fourier Transform (STFT)</w:t>
      </w:r>
      <w:bookmarkEnd w:id="32"/>
    </w:p>
    <w:p w14:paraId="5C6EFD86" w14:textId="63CF8B2A"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 xml:space="preserve">For each </w:t>
      </w:r>
      <w:r w:rsidR="00D94BE1">
        <w:rPr>
          <w:rFonts w:eastAsiaTheme="minorEastAsia"/>
          <w:noProof/>
          <w:lang w:eastAsia="en-AU"/>
        </w:rPr>
        <mc:AlternateContent>
          <mc:Choice Requires="wps">
            <w:drawing>
              <wp:anchor distT="0" distB="0" distL="114300" distR="114300" simplePos="0" relativeHeight="252153856" behindDoc="0" locked="0" layoutInCell="1" allowOverlap="1" wp14:anchorId="0093EB7C" wp14:editId="018D7BBB">
                <wp:simplePos x="0" y="0"/>
                <wp:positionH relativeFrom="margin">
                  <wp:align>right</wp:align>
                </wp:positionH>
                <wp:positionV relativeFrom="paragraph">
                  <wp:posOffset>893502</wp:posOffset>
                </wp:positionV>
                <wp:extent cx="723900" cy="295275"/>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A19D6A" w14:textId="3E1207F5" w:rsidR="00B724CB" w:rsidRPr="00025F89" w:rsidRDefault="00B724CB" w:rsidP="00D94BE1">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3EB7C" id="Text Box 459" o:spid="_x0000_s1097" type="#_x0000_t202" style="position:absolute;left:0;text-align:left;margin-left:5.8pt;margin-top:70.35pt;width:57pt;height:23.25pt;z-index:2521538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" filled="f" stroked="f" strokeweight=".5pt">
                <v:textbox>
                  <w:txbxContent>
                    <w:p w14:paraId="3AA19D6A" w14:textId="3E1207F5" w:rsidR="00B724CB" w:rsidRPr="00025F89" w:rsidRDefault="00B724CB" w:rsidP="00D94BE1">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7163FF">
        <w:t>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0A04DA77"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The DFT assumes that the signal in the window has infinite support, and beyond the window, the signal is repeated</w:t>
      </w:r>
      <w:r w:rsidR="002621D5">
        <w:t xml:space="preserve"> (“copied”)</w:t>
      </w:r>
      <w:r w:rsidR="009D6E63">
        <w:t xml:space="preserve">. </w:t>
      </w:r>
      <w:r w:rsidR="00B7370A">
        <w:t>The role of window functions in the DFT is presented below.</w:t>
      </w:r>
    </w:p>
    <w:p w14:paraId="481DF89E" w14:textId="77777777" w:rsidR="00B7370A" w:rsidRDefault="00B7370A" w:rsidP="00B7370A">
      <w:pPr>
        <w:spacing w:line="360" w:lineRule="auto"/>
        <w:ind w:left="720"/>
      </w:pPr>
    </w:p>
    <w:p w14:paraId="2B587D83" w14:textId="077B0B6E"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2BD05AA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F17AAF">
        <w:t xml:space="preserve">Figure </w:t>
      </w:r>
      <w:r w:rsidR="00F17AAF">
        <w:rPr>
          <w:noProof/>
        </w:rPr>
        <w:t>9</w:t>
      </w:r>
      <w:r w:rsidR="00B7370A">
        <w:fldChar w:fldCharType="end"/>
      </w:r>
      <w:r w:rsidR="00B7370A">
        <w:t>, where the red dots are samples.</w:t>
      </w:r>
    </w:p>
    <w:p w14:paraId="154B7792" w14:textId="25DF35C7" w:rsidR="009D6E63" w:rsidRDefault="00B7370A" w:rsidP="00B7370A">
      <w:pPr>
        <w:pStyle w:val="Caption"/>
      </w:pPr>
      <w:bookmarkStart w:id="33" w:name="_Ref43653150"/>
      <w:r>
        <w:t xml:space="preserve">Figure </w:t>
      </w:r>
      <w:r w:rsidR="00291A0D">
        <w:fldChar w:fldCharType="begin"/>
      </w:r>
      <w:r w:rsidR="00291A0D">
        <w:instrText xml:space="preserve"> SEQ Figure \* ARABIC </w:instrText>
      </w:r>
      <w:r w:rsidR="00291A0D">
        <w:fldChar w:fldCharType="separate"/>
      </w:r>
      <w:r w:rsidR="00F17AAF">
        <w:rPr>
          <w:noProof/>
        </w:rPr>
        <w:t>9</w:t>
      </w:r>
      <w:r w:rsidR="00291A0D">
        <w:rPr>
          <w:noProof/>
        </w:rPr>
        <w:fldChar w:fldCharType="end"/>
      </w:r>
      <w:bookmarkEnd w:id="33"/>
      <w:r>
        <w:t xml:space="preserve"> – A time-domain representation of an example signal, with a rectangle window applied.</w:t>
      </w:r>
    </w:p>
    <w:p w14:paraId="5676B66C" w14:textId="2B107F55"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F17AAF">
        <w:t xml:space="preserve">Figure </w:t>
      </w:r>
      <w:r w:rsidR="00F17AAF">
        <w:rPr>
          <w:noProof/>
        </w:rPr>
        <w:t>10</w:t>
      </w:r>
      <w:r>
        <w:fldChar w:fldCharType="end"/>
      </w:r>
      <w:r>
        <w:t>.</w:t>
      </w:r>
    </w:p>
    <w:p w14:paraId="01365DEE" w14:textId="5291D1CA" w:rsidR="00B7370A" w:rsidRPr="00B7370A" w:rsidRDefault="00B7370A" w:rsidP="00B7370A">
      <w:pPr>
        <w:pStyle w:val="Caption"/>
      </w:pPr>
      <w:bookmarkStart w:id="34" w:name="_Ref43653177"/>
      <w:r>
        <w:t xml:space="preserve">Figure </w:t>
      </w:r>
      <w:r w:rsidR="00291A0D">
        <w:fldChar w:fldCharType="begin"/>
      </w:r>
      <w:r w:rsidR="00291A0D">
        <w:instrText xml:space="preserve"> SEQ Figure \* ARABIC </w:instrText>
      </w:r>
      <w:r w:rsidR="00291A0D">
        <w:fldChar w:fldCharType="separate"/>
      </w:r>
      <w:r w:rsidR="00F17AAF">
        <w:rPr>
          <w:noProof/>
        </w:rPr>
        <w:t>10</w:t>
      </w:r>
      <w:r w:rsidR="00291A0D">
        <w:rPr>
          <w:noProof/>
        </w:rPr>
        <w:fldChar w:fldCharType="end"/>
      </w:r>
      <w:bookmarkEnd w:id="34"/>
      <w:r>
        <w:rPr>
          <w:noProof/>
        </w:rPr>
        <w:drawing>
          <wp:anchor distT="0" distB="0" distL="114300" distR="114300" simplePos="0" relativeHeight="251887616" behindDoc="0" locked="0" layoutInCell="1" allowOverlap="1" wp14:anchorId="1CD8967E" wp14:editId="73316D9C">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F17AAF">
        <w:t xml:space="preserve">Figure </w:t>
      </w:r>
      <w:r w:rsidR="00F17AAF">
        <w:rPr>
          <w:noProof/>
        </w:rPr>
        <w:t>9</w:t>
      </w:r>
      <w:r>
        <w:fldChar w:fldCharType="end"/>
      </w:r>
      <w:r>
        <w:t>.</w:t>
      </w:r>
    </w:p>
    <w:p w14:paraId="4D2A9A00" w14:textId="0E5344B3"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F17AAF">
        <w:t xml:space="preserve">Figure </w:t>
      </w:r>
      <w:r w:rsidR="00F17AAF">
        <w:rPr>
          <w:noProof/>
        </w:rPr>
        <w:t>11</w:t>
      </w:r>
      <w:r w:rsidR="00AD2113">
        <w:fldChar w:fldCharType="end"/>
      </w:r>
      <w:r>
        <w:t>.</w:t>
      </w:r>
    </w:p>
    <w:p w14:paraId="489458DF" w14:textId="4F437230" w:rsidR="000D7E7B" w:rsidRDefault="00B7370A" w:rsidP="00B7370A">
      <w:pPr>
        <w:pStyle w:val="Caption"/>
      </w:pPr>
      <w:bookmarkStart w:id="35" w:name="_Ref43653315"/>
      <w:r>
        <w:t xml:space="preserve">Figure </w:t>
      </w:r>
      <w:r w:rsidR="00291A0D">
        <w:fldChar w:fldCharType="begin"/>
      </w:r>
      <w:r w:rsidR="00291A0D">
        <w:instrText xml:space="preserve"> SEQ Figure \* ARABIC </w:instrText>
      </w:r>
      <w:r w:rsidR="00291A0D">
        <w:fldChar w:fldCharType="separate"/>
      </w:r>
      <w:r w:rsidR="00F17AAF">
        <w:rPr>
          <w:noProof/>
        </w:rPr>
        <w:t>11</w:t>
      </w:r>
      <w:r w:rsidR="00291A0D">
        <w:rPr>
          <w:noProof/>
        </w:rPr>
        <w:fldChar w:fldCharType="end"/>
      </w:r>
      <w:bookmarkEnd w:id="35"/>
      <w:r>
        <w:rPr>
          <w:noProof/>
        </w:rPr>
        <w:drawing>
          <wp:anchor distT="0" distB="0" distL="114300" distR="114300" simplePos="0" relativeHeight="251888640" behindDoc="0" locked="0" layoutInCell="1" allowOverlap="1" wp14:anchorId="7AA1E930" wp14:editId="4A46FBEF">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582AC8B1"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F17AAF">
        <w:t xml:space="preserve">Figure </w:t>
      </w:r>
      <w:r w:rsidR="00F17AAF">
        <w:rPr>
          <w:noProof/>
        </w:rPr>
        <w:t>12</w:t>
      </w:r>
      <w:r>
        <w:fldChar w:fldCharType="end"/>
      </w:r>
      <w:r>
        <w:t xml:space="preserve">. The effect of the leakage is reduced spectral power of the true frequency bin. Reconstructing the time domain signal from its frequency domain representation would not produce a perfect </w:t>
      </w:r>
      <w:r w:rsidR="00AF151A">
        <w:t>reconstruction</w:t>
      </w:r>
      <w:r>
        <w:t>, as there would be additional noise introduced by the leaked spectral components.</w:t>
      </w:r>
    </w:p>
    <w:p w14:paraId="741504BE" w14:textId="7F04455F" w:rsidR="000D7E7B" w:rsidRDefault="00AD2113" w:rsidP="00AD2113">
      <w:pPr>
        <w:pStyle w:val="Caption"/>
      </w:pPr>
      <w:bookmarkStart w:id="36" w:name="_Ref43653431"/>
      <w:r>
        <w:t xml:space="preserve">Figure </w:t>
      </w:r>
      <w:r w:rsidR="00291A0D">
        <w:fldChar w:fldCharType="begin"/>
      </w:r>
      <w:r w:rsidR="00291A0D">
        <w:instrText xml:space="preserve"> SEQ Figure \* ARABIC </w:instrText>
      </w:r>
      <w:r w:rsidR="00291A0D">
        <w:fldChar w:fldCharType="separate"/>
      </w:r>
      <w:r w:rsidR="00F17AAF">
        <w:rPr>
          <w:noProof/>
        </w:rPr>
        <w:t>12</w:t>
      </w:r>
      <w:r w:rsidR="00291A0D">
        <w:rPr>
          <w:noProof/>
        </w:rPr>
        <w:fldChar w:fldCharType="end"/>
      </w:r>
      <w:bookmarkEnd w:id="36"/>
      <w:r>
        <w:rPr>
          <w:noProof/>
        </w:rPr>
        <w:drawing>
          <wp:anchor distT="0" distB="0" distL="114300" distR="114300" simplePos="0" relativeHeight="251889664" behindDoc="0" locked="0" layoutInCell="1" allowOverlap="1" wp14:anchorId="22DABF60" wp14:editId="203BE49B">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F17AAF">
        <w:t xml:space="preserve">Figure </w:t>
      </w:r>
      <w:r w:rsidR="00F17AAF">
        <w:rPr>
          <w:noProof/>
        </w:rPr>
        <w:t>11</w:t>
      </w:r>
      <w:r>
        <w:fldChar w:fldCharType="end"/>
      </w:r>
      <w:r>
        <w:t>.</w:t>
      </w:r>
    </w:p>
    <w:p w14:paraId="52535AA6" w14:textId="34420B0F"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F17AAF">
        <w:t xml:space="preserve">Figure </w:t>
      </w:r>
      <w:r w:rsidR="00F17AAF">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F17AAF">
        <w:t xml:space="preserve">Figure </w:t>
      </w:r>
      <w:r w:rsidR="00F17AAF">
        <w:rPr>
          <w:noProof/>
        </w:rPr>
        <w:t>11</w:t>
      </w:r>
      <w:r w:rsidR="00361E9E">
        <w:fldChar w:fldCharType="end"/>
      </w:r>
      <w:r>
        <w:t>, however now it has been multiplied by a triangular window.</w:t>
      </w:r>
    </w:p>
    <w:p w14:paraId="6499F55C" w14:textId="3B564466" w:rsidR="009D6E63" w:rsidRDefault="00AD2113" w:rsidP="00AD2113">
      <w:pPr>
        <w:pStyle w:val="Caption"/>
      </w:pPr>
      <w:bookmarkStart w:id="37" w:name="_Ref43653972"/>
      <w:r>
        <w:lastRenderedPageBreak/>
        <w:t xml:space="preserve">Figure </w:t>
      </w:r>
      <w:r w:rsidR="00291A0D">
        <w:fldChar w:fldCharType="begin"/>
      </w:r>
      <w:r w:rsidR="00291A0D">
        <w:instrText xml:space="preserve"> SEQ Figure \* ARABIC </w:instrText>
      </w:r>
      <w:r w:rsidR="00291A0D">
        <w:fldChar w:fldCharType="separate"/>
      </w:r>
      <w:r w:rsidR="00F17AAF">
        <w:rPr>
          <w:noProof/>
        </w:rPr>
        <w:t>13</w:t>
      </w:r>
      <w:r w:rsidR="00291A0D">
        <w:rPr>
          <w:noProof/>
        </w:rPr>
        <w:fldChar w:fldCharType="end"/>
      </w:r>
      <w:bookmarkEnd w:id="37"/>
      <w:r>
        <w:rPr>
          <w:noProof/>
        </w:rPr>
        <w:drawing>
          <wp:anchor distT="0" distB="0" distL="114300" distR="114300" simplePos="0" relativeHeight="251890688" behindDoc="0" locked="0" layoutInCell="1" allowOverlap="1" wp14:anchorId="14A45C20" wp14:editId="34BDCD8D">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F17AAF">
        <w:t xml:space="preserve">Figure </w:t>
      </w:r>
      <w:r w:rsidR="00F17AAF">
        <w:rPr>
          <w:noProof/>
        </w:rPr>
        <w:t>11</w:t>
      </w:r>
      <w:r>
        <w:fldChar w:fldCharType="end"/>
      </w:r>
      <w:r>
        <w:t>, multiplied by a triangular window.</w:t>
      </w:r>
    </w:p>
    <w:p w14:paraId="0CA31749" w14:textId="6A2F8F98"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F17AAF">
        <w:t xml:space="preserve">Figure </w:t>
      </w:r>
      <w:r w:rsidR="00F17AAF">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F17AAF">
        <w:t xml:space="preserve">Figure </w:t>
      </w:r>
      <w:r w:rsidR="00F17AAF">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F17AAF">
        <w:t xml:space="preserve">Figure </w:t>
      </w:r>
      <w:r w:rsidR="00F17AAF">
        <w:rPr>
          <w:noProof/>
        </w:rPr>
        <w:t>12</w:t>
      </w:r>
      <w:r w:rsidR="00361E9E">
        <w:fldChar w:fldCharType="end"/>
      </w:r>
      <w:r w:rsidR="00361E9E">
        <w:t>, and there is less power in neighbouring frequency bins.</w:t>
      </w:r>
    </w:p>
    <w:p w14:paraId="56FBDF02" w14:textId="616CC3CA" w:rsidR="009D6E63" w:rsidRDefault="00361E9E" w:rsidP="004B280D">
      <w:pPr>
        <w:pStyle w:val="Caption"/>
      </w:pPr>
      <w:bookmarkStart w:id="38" w:name="_Ref43654008"/>
      <w:r>
        <w:t xml:space="preserve">Figure </w:t>
      </w:r>
      <w:r w:rsidR="00291A0D">
        <w:fldChar w:fldCharType="begin"/>
      </w:r>
      <w:r w:rsidR="00291A0D">
        <w:instrText xml:space="preserve"> SEQ Figure \* ARABIC </w:instrText>
      </w:r>
      <w:r w:rsidR="00291A0D">
        <w:fldChar w:fldCharType="separate"/>
      </w:r>
      <w:r w:rsidR="00F17AAF">
        <w:rPr>
          <w:noProof/>
        </w:rPr>
        <w:t>14</w:t>
      </w:r>
      <w:r w:rsidR="00291A0D">
        <w:rPr>
          <w:noProof/>
        </w:rPr>
        <w:fldChar w:fldCharType="end"/>
      </w:r>
      <w:bookmarkEnd w:id="38"/>
      <w:r>
        <w:rPr>
          <w:noProof/>
        </w:rPr>
        <w:drawing>
          <wp:anchor distT="0" distB="0" distL="114300" distR="114300" simplePos="0" relativeHeight="251891712" behindDoc="0" locked="0" layoutInCell="1" allowOverlap="1" wp14:anchorId="7114515E" wp14:editId="70835962">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F17AAF">
        <w:t xml:space="preserve">Figure </w:t>
      </w:r>
      <w:r w:rsidR="00F17AAF">
        <w:rPr>
          <w:noProof/>
        </w:rPr>
        <w:t>13</w:t>
      </w:r>
      <w:r>
        <w:fldChar w:fldCharType="end"/>
      </w:r>
      <w:r>
        <w:t>.</w:t>
      </w:r>
    </w:p>
    <w:p w14:paraId="142AB8E6" w14:textId="4EF1A842" w:rsidR="003D3DF5" w:rsidRDefault="00815022" w:rsidP="00B83749">
      <w:pPr>
        <w:spacing w:line="360" w:lineRule="auto"/>
        <w:ind w:left="720"/>
      </w:pPr>
      <w:r>
        <w:t xml:space="preserve">There are </w:t>
      </w:r>
      <w:r w:rsidR="00C51D6C">
        <w:t xml:space="preserve">several windows </w:t>
      </w:r>
      <w:r w:rsidR="00FD1B04">
        <w:t>commonly used</w:t>
      </w:r>
      <w:r w:rsidR="00C51D6C">
        <w:t>, including:</w:t>
      </w:r>
    </w:p>
    <w:p w14:paraId="113F05F7" w14:textId="2A114FB2" w:rsidR="00C51D6C" w:rsidRDefault="00C51D6C" w:rsidP="00B83749">
      <w:pPr>
        <w:pStyle w:val="ListParagraph"/>
        <w:numPr>
          <w:ilvl w:val="0"/>
          <w:numId w:val="6"/>
        </w:numPr>
        <w:spacing w:line="360" w:lineRule="auto"/>
      </w:pPr>
      <w:r w:rsidRPr="00FD1B04">
        <w:rPr>
          <w:i/>
          <w:iCs/>
        </w:rPr>
        <w:t>Rectangular</w:t>
      </w:r>
      <w:r>
        <w:t xml:space="preserve">.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rsidRPr="00FD1B04">
        <w:rPr>
          <w:i/>
          <w:iCs/>
        </w:rPr>
        <w:t>Triangular</w:t>
      </w:r>
      <w:r>
        <w:t xml:space="preserve">. This window </w:t>
      </w:r>
      <w:r w:rsidR="00361E9E">
        <w:t>provides some sidelobe attenuation</w:t>
      </w:r>
      <w:r>
        <w:t xml:space="preserve">. </w:t>
      </w:r>
    </w:p>
    <w:p w14:paraId="66308C90" w14:textId="5145B11B" w:rsidR="00C51D6C" w:rsidRDefault="00C51D6C" w:rsidP="00B83749">
      <w:pPr>
        <w:pStyle w:val="ListParagraph"/>
        <w:numPr>
          <w:ilvl w:val="0"/>
          <w:numId w:val="6"/>
        </w:numPr>
        <w:spacing w:line="360" w:lineRule="auto"/>
      </w:pPr>
      <w:r w:rsidRPr="00FD1B04">
        <w:rPr>
          <w:i/>
          <w:iCs/>
        </w:rPr>
        <w:t>Hanning</w:t>
      </w:r>
      <w:r>
        <w:t xml:space="preserve">. This window offers the best </w:t>
      </w:r>
      <w:r w:rsidR="00361E9E">
        <w:t xml:space="preserve">attenuation </w:t>
      </w:r>
      <w:r w:rsidR="00D578F0">
        <w:t>of</w:t>
      </w:r>
      <w:r>
        <w:t xml:space="preserve"> frequency domain sidelobes</w:t>
      </w:r>
      <w:r w:rsidR="002F7DA4">
        <w:t xml:space="preserve"> when compared to rectangular and triangular windows</w:t>
      </w:r>
      <w:r>
        <w:t xml:space="preserve">.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949B20F"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F429F2">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F429F2">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2D91A1CA"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w:t>
      </w:r>
      <w:r w:rsidR="001174A9">
        <w:t>recording</w:t>
      </w:r>
      <w:r>
        <w:t xml:space="preserve">) spend equal amounts of time at the centre of the window. </w:t>
      </w:r>
    </w:p>
    <w:p w14:paraId="7DEEA770" w14:textId="479A7AEF" w:rsidR="005F53DD" w:rsidRDefault="005F53DD" w:rsidP="00B83749">
      <w:pPr>
        <w:spacing w:line="360" w:lineRule="auto"/>
        <w:ind w:left="720"/>
      </w:pPr>
    </w:p>
    <w:p w14:paraId="032C7493" w14:textId="00F1A9B6"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F429F2">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F429F2">
        <w:rPr>
          <w:noProof/>
        </w:rPr>
        <w:t>[75]</w:t>
      </w:r>
      <w:r w:rsidR="0028050A">
        <w:fldChar w:fldCharType="end"/>
      </w:r>
      <w:r w:rsidR="005F53DD">
        <w:t xml:space="preserve">. Thus, </w:t>
      </w:r>
      <w:r w:rsidR="007B4F16">
        <w:t xml:space="preserve">a STFT approach to feature extraction </w:t>
      </w:r>
      <w:r w:rsidR="009A1CDC">
        <w:t>is</w:t>
      </w:r>
      <w:r w:rsidR="007B4F16">
        <w:t xml:space="preserve"> a viable solution </w:t>
      </w:r>
      <w:r w:rsidR="001B42C9">
        <w:t>for</w:t>
      </w:r>
      <w:r w:rsidR="007B4F16">
        <w:t xml:space="preserve">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9" w:name="_Toc44077128"/>
      <w:r>
        <w:t>Discrete Cosine Transform (DCT)</w:t>
      </w:r>
      <w:bookmarkEnd w:id="39"/>
    </w:p>
    <w:p w14:paraId="19095F67" w14:textId="109545B8"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Equation (</w:t>
      </w:r>
      <w:r w:rsidR="0063604D">
        <w:t>9</w:t>
      </w:r>
      <w:r w:rsidR="00D5055C">
        <w:t xml:space="preserve">) </w:t>
      </w:r>
      <w:r w:rsidR="00692810">
        <w:fldChar w:fldCharType="begin"/>
      </w:r>
      <w:r w:rsidR="00F429F2">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F429F2">
        <w:rPr>
          <w:noProof/>
        </w:rPr>
        <w:t>[76]</w:t>
      </w:r>
      <w:r w:rsidR="00692810">
        <w:fldChar w:fldCharType="end"/>
      </w:r>
      <w:r w:rsidR="00096A50">
        <w:t xml:space="preserve">. </w:t>
      </w:r>
    </w:p>
    <w:p w14:paraId="1FA84653" w14:textId="2D5723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D346937"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7A090985">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54C80524" w:rsidR="00B724CB" w:rsidRPr="00025F89" w:rsidRDefault="00B724CB"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8"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27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" filled="f" stroked="f" strokeweight=".5pt">
                <v:textbox>
                  <w:txbxContent>
                    <w:p w14:paraId="070D8D8C" w14:textId="54C80524" w:rsidR="00B724CB" w:rsidRPr="00025F89" w:rsidRDefault="00B724CB"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Equation (</w:t>
      </w:r>
      <w:r w:rsidR="0063604D">
        <w:t>9</w:t>
      </w:r>
      <w:r w:rsidR="00D5055C">
        <w:t xml:space="preserve">)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m:t>
        </m:r>
        <m:r>
          <w:rPr>
            <w:rFonts w:ascii="Cambria Math" w:hAnsi="Cambria Math"/>
          </w:rPr>
          <m:t>k</m:t>
        </m:r>
        <m:r>
          <w:rPr>
            <w:rFonts w:ascii="Cambria Math" w:hAnsi="Cambria Math"/>
          </w:rPr>
          <m:t>]</m:t>
        </m:r>
      </m:oMath>
      <w:r w:rsidR="00096A50">
        <w:t>, is devised such that:</w:t>
      </w:r>
    </w:p>
    <w:p w14:paraId="78BDE15A" w14:textId="1AFEBF4F"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num>
            <m:den>
              <m:r>
                <w:rPr>
                  <w:rFonts w:ascii="Cambria Math" w:hAnsi="Cambria Math"/>
                </w:rPr>
                <m:t>Q[</m:t>
              </m:r>
              <m:r>
                <w:rPr>
                  <w:rFonts w:ascii="Cambria Math" w:hAnsi="Cambria Math"/>
                </w:rPr>
                <m:t>k</m:t>
              </m:r>
              <m:r>
                <w:rPr>
                  <w:rFonts w:ascii="Cambria Math" w:hAnsi="Cambria Math"/>
                </w:rPr>
                <m:t>]</m:t>
              </m:r>
            </m:den>
          </m:f>
        </m:oMath>
      </m:oMathPara>
    </w:p>
    <w:p w14:paraId="47CA0E40" w14:textId="4EDD7076"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47BF3C83">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C518C99" w:rsidR="00B724CB" w:rsidRPr="00025F89" w:rsidRDefault="00B724CB"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9"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cAP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9N3ADzECAABaBAAADgAAAAAAAAAAAAAA&#10;AAAuAgAAZHJzL2Uyb0RvYy54bWxQSwECLQAUAAYACAAAACEAAGZI7uIAAAALAQAADwAAAAAAAAAA&#10;AAAAAACLBAAAZHJzL2Rvd25yZXYueG1sUEsFBgAAAAAEAAQA8wAAAJoFAAAAAA==&#10;" filled="f" stroked="f" strokeweight=".5pt">
                <v:textbox>
                  <w:txbxContent>
                    <w:p w14:paraId="2742B7B3" w14:textId="1C518C99" w:rsidR="00B724CB" w:rsidRPr="00025F89" w:rsidRDefault="00B724CB"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F429F2">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F429F2">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F429F2">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F429F2">
        <w:rPr>
          <w:noProof/>
        </w:rPr>
        <w:t>[78]</w:t>
      </w:r>
      <w:r w:rsidR="00692810">
        <w:fldChar w:fldCharType="end"/>
      </w:r>
      <w:r w:rsidR="0087132E">
        <w:t xml:space="preserve">. Since EEG signals are usually low frequency, and any high frequency elements of the signal are generally noise or artefacts, this behaviour is desirable. </w:t>
      </w:r>
      <w:r w:rsidR="0063604D">
        <w:t>This compression is different to a simple highpass filter, as the compressed frequencies do not only need to be high frequencies. Intermediate frequencies (frequencies between desired low- and high-frequency components) can be compressed, without attenuating the power of the desired components, analogous to cascaded ideal notch filters</w:t>
      </w:r>
      <w:r w:rsidR="00DD33A5">
        <w:t xml:space="preserve"> at frequencies that contribute little to the signal power</w:t>
      </w:r>
      <w:r w:rsidR="0063604D">
        <w:t xml:space="preserve">. </w:t>
      </w:r>
      <w:r w:rsidR="0087132E">
        <w:t xml:space="preserve">Thus, the DCT process contains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DAC85E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F429F2">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F429F2">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 xml:space="preserve">e </w:t>
      </w:r>
      <w:r w:rsidR="00E927B6">
        <w:lastRenderedPageBreak/>
        <w:t>domain aliasing cancellation</w:t>
      </w:r>
      <w:r w:rsidR="00DB1741">
        <w:t xml:space="preserve"> </w:t>
      </w:r>
      <w:r w:rsidR="00692810">
        <w:fldChar w:fldCharType="begin"/>
      </w:r>
      <w:r w:rsidR="00F429F2">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F429F2">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7EC70557" w:rsidR="00ED100F"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4CD3BA88" w:rsidR="00291A0D" w:rsidRDefault="00291A0D" w:rsidP="00291A0D">
      <w:pPr>
        <w:spacing w:line="360" w:lineRule="auto"/>
        <w:ind w:left="720"/>
      </w:pPr>
      <w:r>
        <w:t xml:space="preserve">In 2012, Birvinskas et. al </w:t>
      </w:r>
      <w:r>
        <w:fldChar w:fldCharType="begin"/>
      </w:r>
      <w:r w:rsidR="00F429F2">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sidR="00F429F2">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however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F429F2">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F429F2">
        <w:rPr>
          <w:noProof/>
        </w:rPr>
        <w:t>[82]</w:t>
      </w:r>
      <w:r w:rsidR="007D3F10">
        <w:fldChar w:fldCharType="end"/>
      </w:r>
      <w:r w:rsidR="007D3F10">
        <w:t xml:space="preserve"> and 84% reported by Garg and Jain in </w:t>
      </w:r>
      <w:r w:rsidR="007D3F10">
        <w:fldChar w:fldCharType="begin"/>
      </w:r>
      <w:r w:rsidR="00F429F2">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F429F2">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40" w:name="_Toc44077129"/>
      <w:r>
        <w:t>Classification</w:t>
      </w:r>
      <w:bookmarkEnd w:id="40"/>
    </w:p>
    <w:p w14:paraId="1C07425C" w14:textId="68B5C4B1" w:rsidR="00D556BF" w:rsidRDefault="004553B9" w:rsidP="00443FEC">
      <w:pPr>
        <w:spacing w:line="360" w:lineRule="auto"/>
        <w:ind w:left="360"/>
      </w:pPr>
      <w:r>
        <w:t xml:space="preserve">The determination of a feature vector allows a measured signal </w:t>
      </w:r>
      <w:r w:rsidR="00750343">
        <w:t xml:space="preserve">(“observation”) </w:t>
      </w:r>
      <w:r>
        <w:t xml:space="preserve">to be represented as a point in feature-space. 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F17AAF">
        <w:t xml:space="preserve">Figure </w:t>
      </w:r>
      <w:r w:rsidR="00F17AAF">
        <w:rPr>
          <w:noProof/>
        </w:rPr>
        <w:t>15</w:t>
      </w:r>
      <w:r w:rsidR="00D556BF">
        <w:fldChar w:fldCharType="end"/>
      </w:r>
      <w:r>
        <w:t xml:space="preserve">, which is a small, 2-dimensional feature-space example. </w:t>
      </w:r>
      <w:r w:rsidR="00D556BF">
        <w:t>This example shows 2 classes</w:t>
      </w:r>
      <w:r w:rsidR="00FB6811">
        <w:t xml:space="preserve">. </w:t>
      </w:r>
      <w:r w:rsidR="00C7046D">
        <w:t>The classes are said to be linearly separable because a straight line can be drawn to divide the two classes.</w:t>
      </w:r>
    </w:p>
    <w:p w14:paraId="3D9F712B" w14:textId="77777777" w:rsidR="00FB6811" w:rsidRDefault="00FB6811" w:rsidP="00B83749">
      <w:pPr>
        <w:spacing w:line="360" w:lineRule="auto"/>
        <w:ind w:left="360"/>
      </w:pPr>
    </w:p>
    <w:p w14:paraId="11412265" w14:textId="77777777" w:rsidR="00FB6811" w:rsidRDefault="00FB6811" w:rsidP="009321B9">
      <w:pPr>
        <w:spacing w:line="360" w:lineRule="auto"/>
      </w:pPr>
    </w:p>
    <w:p w14:paraId="63DB97C1" w14:textId="3B9B6BDB" w:rsidR="00FB6811" w:rsidRDefault="009321B9" w:rsidP="00FB6811">
      <w:pPr>
        <w:pStyle w:val="Caption"/>
      </w:pPr>
      <w:bookmarkStart w:id="41" w:name="_Ref43666069"/>
      <w:r>
        <w:rPr>
          <w:noProof/>
        </w:rPr>
        <w:lastRenderedPageBreak/>
        <mc:AlternateContent>
          <mc:Choice Requires="wpg">
            <w:drawing>
              <wp:anchor distT="0" distB="0" distL="114300" distR="114300" simplePos="0" relativeHeight="251945984" behindDoc="0" locked="0" layoutInCell="1" allowOverlap="1" wp14:anchorId="592D8420" wp14:editId="0E81378C">
                <wp:simplePos x="0" y="0"/>
                <wp:positionH relativeFrom="margin">
                  <wp:posOffset>1521807</wp:posOffset>
                </wp:positionH>
                <wp:positionV relativeFrom="margin">
                  <wp:posOffset>36267</wp:posOffset>
                </wp:positionV>
                <wp:extent cx="2514600" cy="1647825"/>
                <wp:effectExtent l="57150" t="38100" r="62865" b="91440"/>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70E783" id="Group 299" o:spid="_x0000_s1026" style="position:absolute;margin-left:119.85pt;margin-top:2.85pt;width:198pt;height:129.75pt;z-index:251945984;mso-position-horizontal-relative:margin;mso-position-vertical-relative:margin;mso-width-relative:margin;mso-height-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FB6811">
        <w:t xml:space="preserve">Figure </w:t>
      </w:r>
      <w:r w:rsidR="00FB6811">
        <w:fldChar w:fldCharType="begin"/>
      </w:r>
      <w:r w:rsidR="00FB6811">
        <w:instrText xml:space="preserve"> SEQ Figure \* ARABIC </w:instrText>
      </w:r>
      <w:r w:rsidR="00FB6811">
        <w:fldChar w:fldCharType="separate"/>
      </w:r>
      <w:r w:rsidR="00F17AAF">
        <w:rPr>
          <w:noProof/>
        </w:rPr>
        <w:t>15</w:t>
      </w:r>
      <w:r w:rsidR="00FB6811">
        <w:rPr>
          <w:noProof/>
        </w:rPr>
        <w:fldChar w:fldCharType="end"/>
      </w:r>
      <w:bookmarkEnd w:id="41"/>
      <w:r w:rsidR="00FB6811">
        <w:t xml:space="preserve"> – A simple 2-dimension feature-space example, showing 2 linearly separable classes.</w:t>
      </w:r>
    </w:p>
    <w:p w14:paraId="0C6AF76C" w14:textId="4B752331" w:rsidR="005F53DD" w:rsidRDefault="00D556BF" w:rsidP="00B83749">
      <w:pPr>
        <w:spacing w:line="360" w:lineRule="auto"/>
        <w:ind w:left="360"/>
      </w:pPr>
      <w:r>
        <w:t>If a new observation is made, it will be</w:t>
      </w:r>
      <w:r w:rsidR="000C498D">
        <w:t xml:space="preserve"> represented as</w:t>
      </w:r>
      <w:r>
        <w:t xml:space="preserve"> a new point in feature space. The classification problem is </w:t>
      </w:r>
      <w:r w:rsidR="009E01CD">
        <w:t xml:space="preserve">concerned with assigning the new point to a class, based on existing observations. </w:t>
      </w:r>
      <w:r w:rsidR="000C498D">
        <w:t xml:space="preserve">These existing observations are provided as labelled training data.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F429F2">
        <w:instrText xml:space="preserve"> ADDIN EN.CITE </w:instrText>
      </w:r>
      <w:r w:rsidR="00F429F2">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F429F2">
        <w:instrText xml:space="preserve"> ADDIN EN.CITE.DATA </w:instrText>
      </w:r>
      <w:r w:rsidR="00F429F2">
        <w:fldChar w:fldCharType="end"/>
      </w:r>
      <w:r w:rsidR="00BE5846">
        <w:fldChar w:fldCharType="separate"/>
      </w:r>
      <w:r w:rsidR="00F429F2">
        <w:rPr>
          <w:noProof/>
        </w:rPr>
        <w:t>[14, 68, 84, 85]</w:t>
      </w:r>
      <w:r w:rsidR="00BE5846">
        <w:fldChar w:fldCharType="end"/>
      </w:r>
      <w:r w:rsidR="00BE5846">
        <w:t>.</w:t>
      </w:r>
    </w:p>
    <w:p w14:paraId="4940F7AA" w14:textId="78B1FC5D" w:rsidR="006969F2" w:rsidRDefault="006969F2" w:rsidP="006969F2">
      <w:pPr>
        <w:ind w:left="720"/>
      </w:pPr>
    </w:p>
    <w:p w14:paraId="6D1D8579" w14:textId="11F47841" w:rsidR="006969F2" w:rsidRDefault="006969F2" w:rsidP="00414A84">
      <w:pPr>
        <w:pStyle w:val="Heading3"/>
        <w:numPr>
          <w:ilvl w:val="2"/>
          <w:numId w:val="25"/>
        </w:numPr>
        <w:spacing w:before="0"/>
        <w:ind w:left="1440"/>
      </w:pPr>
      <w:bookmarkStart w:id="42" w:name="_Ref17120884"/>
      <w:bookmarkStart w:id="43" w:name="_Toc44077130"/>
      <w:r>
        <w:t>Linear Discriminant Analysis (LDA)</w:t>
      </w:r>
      <w:bookmarkEnd w:id="42"/>
      <w:bookmarkEnd w:id="43"/>
    </w:p>
    <w:p w14:paraId="00E430BB" w14:textId="7AEDE0DC"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F17AAF">
        <w:t xml:space="preserve">Figure </w:t>
      </w:r>
      <w:r w:rsidR="00F17AAF">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620A0A21" w:rsidR="00443FEC" w:rsidRDefault="00443FEC" w:rsidP="00592598">
      <w:pPr>
        <w:pStyle w:val="Caption"/>
      </w:pPr>
      <w:r>
        <w:rPr>
          <w:noProof/>
        </w:rPr>
        <w:lastRenderedPageBreak/>
        <mc:AlternateContent>
          <mc:Choice Requires="wpg">
            <w:drawing>
              <wp:anchor distT="0" distB="0" distL="114300" distR="114300" simplePos="0" relativeHeight="251958272" behindDoc="0" locked="0" layoutInCell="1" allowOverlap="1" wp14:anchorId="5F63EF3E" wp14:editId="0E3CB40E">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B724CB" w:rsidRPr="006B7625" w:rsidRDefault="00B724CB">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100"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5f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t7kZ5xrKLm38TDPA9R7/Uqmy+A/1CN8zTwZ27M/W7KxxGD&#10;LMWQDR0pxJ3YUZ7LmhSK8KduH5/wdcuBXImyxNwX0jg07CX37TyMT2WlPo75u1RNI3Odt7ttG9Ex&#10;j6RjNHavF5X+ogukk17m6dukSYbnGtUnmSuWophl8s2f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RfjeXw0KAAB5&#10;hwAADgAAAAAAAAAAAAAAAAAuAgAAZHJzL2Uyb0RvYy54bWxQSwECLQAUAAYACAAAACEA23DYnuAA&#10;AAAJAQAADwAAAAAAAAAAAAAAAABnDAAAZHJzL2Rvd25yZXYueG1sUEsFBgAAAAAEAAQA8wAAAHQN&#10;AAAAAA==&#10;">
                <v:group id="Group 334" o:spid="_x0000_s1101"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2"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3"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4"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5"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6"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7"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8"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9"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10"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1"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2"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3"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4"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5"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6"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7"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8"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9"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20"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1"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2"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3"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4"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5"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6"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7"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8"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9"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30"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1"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2"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3"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4"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5"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B724CB" w:rsidRPr="006B7625" w:rsidRDefault="00B724CB">
                        <w:pPr>
                          <w:rPr>
                            <w:lang w:val="en-US"/>
                          </w:rPr>
                        </w:pPr>
                        <w:r>
                          <w:rPr>
                            <w:lang w:val="en-US"/>
                          </w:rPr>
                          <w:t>Vector of maximum class variance</w:t>
                        </w:r>
                      </w:p>
                    </w:txbxContent>
                  </v:textbox>
                </v:shape>
                <v:shape id="Straight Arrow Connector 336" o:spid="_x0000_s1136"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4" w:name="_Ref43667817"/>
      <w:r w:rsidR="00926368">
        <w:t xml:space="preserve">Figure </w:t>
      </w:r>
      <w:r w:rsidR="00291A0D">
        <w:fldChar w:fldCharType="begin"/>
      </w:r>
      <w:r w:rsidR="00291A0D">
        <w:instrText xml:space="preserve"> SEQ Figure \* ARABIC </w:instrText>
      </w:r>
      <w:r w:rsidR="00291A0D">
        <w:fldChar w:fldCharType="separate"/>
      </w:r>
      <w:r w:rsidR="00F17AAF">
        <w:rPr>
          <w:noProof/>
        </w:rPr>
        <w:t>16</w:t>
      </w:r>
      <w:r w:rsidR="00291A0D">
        <w:rPr>
          <w:noProof/>
        </w:rPr>
        <w:fldChar w:fldCharType="end"/>
      </w:r>
      <w:bookmarkEnd w:id="44"/>
      <w:r w:rsidR="00926368">
        <w:t xml:space="preserve"> – A graphical representation of LDA classification.</w:t>
      </w:r>
    </w:p>
    <w:p w14:paraId="4813A3D2" w14:textId="0D859DDC"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F429F2">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F429F2">
        <w:rPr>
          <w:noProof/>
        </w:rPr>
        <w:t>[86]</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F429F2">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F429F2">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5" w:name="_Toc44077131"/>
      <w:r>
        <w:t>Quadratic Discriminant Analysis (QDA)</w:t>
      </w:r>
      <w:bookmarkEnd w:id="45"/>
    </w:p>
    <w:p w14:paraId="16CD79B6" w14:textId="532E108D"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F429F2">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F429F2">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7008F8E"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w:t>
      </w:r>
      <w:r w:rsidR="000C498D">
        <w:t>, at the cost of an increased tendency to</w:t>
      </w:r>
      <w:r w:rsidR="005C168A">
        <w:t xml:space="preserve"> over</w:t>
      </w:r>
      <w:r w:rsidR="000C498D">
        <w:t>fit to small datasets</w:t>
      </w:r>
      <w:r w:rsidR="005C168A">
        <w:t xml:space="preserve">.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6FDA0B35" w14:textId="27DFDC2C" w:rsidR="00BD7E29" w:rsidRDefault="00BD7E29" w:rsidP="00414A84">
      <w:pPr>
        <w:pStyle w:val="Heading3"/>
        <w:numPr>
          <w:ilvl w:val="2"/>
          <w:numId w:val="25"/>
        </w:numPr>
        <w:spacing w:before="0"/>
        <w:ind w:left="1440"/>
      </w:pPr>
      <w:bookmarkStart w:id="46" w:name="_Toc44077132"/>
      <w:r>
        <w:lastRenderedPageBreak/>
        <w:t>Support Vector Machines (SVM)</w:t>
      </w:r>
      <w:bookmarkEnd w:id="46"/>
    </w:p>
    <w:p w14:paraId="684C40C5" w14:textId="2FB05525" w:rsidR="00FF0731" w:rsidRDefault="00BD7E29" w:rsidP="00C80318">
      <w:pPr>
        <w:spacing w:line="360" w:lineRule="auto"/>
        <w:ind w:left="720"/>
      </w:pPr>
      <w:r>
        <w:t xml:space="preserve">Support Vector Machines (SVM) are another popular approach to EEG classification. </w:t>
      </w:r>
      <w:r w:rsidR="00BF48BF">
        <w:t xml:space="preserve">Like LDA and QDA, SVMs </w:t>
      </w:r>
      <w:r>
        <w:t xml:space="preserve">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F429F2">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F429F2">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F17AAF">
        <w:t xml:space="preserve">Figure </w:t>
      </w:r>
      <w:r w:rsidR="00F17AAF">
        <w:rPr>
          <w:noProof/>
        </w:rPr>
        <w:t>17</w:t>
      </w:r>
      <w:r w:rsidR="00FF0731">
        <w:fldChar w:fldCharType="end"/>
      </w:r>
      <w:r w:rsidR="00FF0731">
        <w:t xml:space="preserve"> below. </w:t>
      </w:r>
    </w:p>
    <w:p w14:paraId="6CE2AFA9" w14:textId="496A1765" w:rsidR="00FF0731" w:rsidRDefault="00592598" w:rsidP="00FF0731">
      <w:pPr>
        <w:pStyle w:val="Caption"/>
      </w:pPr>
      <w:bookmarkStart w:id="47" w:name="_Ref43721791"/>
      <w:r>
        <w:rPr>
          <w:noProof/>
        </w:rPr>
        <w:drawing>
          <wp:anchor distT="0" distB="0" distL="114300" distR="114300" simplePos="0" relativeHeight="251988992" behindDoc="0" locked="0" layoutInCell="1" allowOverlap="1" wp14:anchorId="578E7635" wp14:editId="49D4276C">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r w:rsidR="00291A0D">
        <w:fldChar w:fldCharType="begin"/>
      </w:r>
      <w:r w:rsidR="00291A0D">
        <w:instrText xml:space="preserve"> SEQ Figure \* ARABIC </w:instrText>
      </w:r>
      <w:r w:rsidR="00291A0D">
        <w:fldChar w:fldCharType="separate"/>
      </w:r>
      <w:r w:rsidR="00F17AAF">
        <w:rPr>
          <w:noProof/>
        </w:rPr>
        <w:t>17</w:t>
      </w:r>
      <w:r w:rsidR="00291A0D">
        <w:rPr>
          <w:noProof/>
        </w:rPr>
        <w:fldChar w:fldCharType="end"/>
      </w:r>
      <w:bookmarkEnd w:id="47"/>
      <w:r w:rsidR="00FF0731">
        <w:t xml:space="preserve"> – An illustration of the classification hyperplane for a linear SVM</w:t>
      </w:r>
      <w:r w:rsidR="00BF48BF">
        <w:t>. The support vectors are highlighted in a grey square</w:t>
      </w:r>
      <w:r w:rsidR="00FF0731">
        <w:t xml:space="preserve"> </w:t>
      </w:r>
      <w:r w:rsidR="00FF0731">
        <w:fldChar w:fldCharType="begin"/>
      </w:r>
      <w:r w:rsidR="00F429F2">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F429F2">
        <w:rPr>
          <w:noProof/>
        </w:rPr>
        <w:t>[89]</w:t>
      </w:r>
      <w:r w:rsidR="00FF0731">
        <w:fldChar w:fldCharType="end"/>
      </w:r>
      <w:r w:rsidR="00FF0731">
        <w:t>.</w:t>
      </w:r>
    </w:p>
    <w:p w14:paraId="3244269F" w14:textId="5F9960BA"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F429F2">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F429F2">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75E00048" w:rsidR="00265191" w:rsidRDefault="004422F2" w:rsidP="00265191">
      <w:pPr>
        <w:pStyle w:val="Caption"/>
      </w:pPr>
      <w:r>
        <w:rPr>
          <w:noProof/>
        </w:rPr>
        <w:lastRenderedPageBreak/>
        <mc:AlternateContent>
          <mc:Choice Requires="wpg">
            <w:drawing>
              <wp:anchor distT="0" distB="0" distL="114300" distR="114300" simplePos="0" relativeHeight="251965440" behindDoc="0" locked="0" layoutInCell="1" allowOverlap="1" wp14:anchorId="7607C893" wp14:editId="6AF925C3">
                <wp:simplePos x="0" y="0"/>
                <wp:positionH relativeFrom="margin">
                  <wp:align>center</wp:align>
                </wp:positionH>
                <wp:positionV relativeFrom="paragraph">
                  <wp:posOffset>86979</wp:posOffset>
                </wp:positionV>
                <wp:extent cx="2929255" cy="3295015"/>
                <wp:effectExtent l="0" t="0" r="0" b="635"/>
                <wp:wrapTopAndBottom/>
                <wp:docPr id="341" name="Group 341"/>
                <wp:cNvGraphicFramePr/>
                <a:graphic xmlns:a="http://schemas.openxmlformats.org/drawingml/2006/main">
                  <a:graphicData uri="http://schemas.microsoft.com/office/word/2010/wordprocessingGroup">
                    <wpg:wgp>
                      <wpg:cNvGrpSpPr/>
                      <wpg:grpSpPr>
                        <a:xfrm>
                          <a:off x="0" y="0"/>
                          <a:ext cx="2929255" cy="3295291"/>
                          <a:chOff x="0" y="0"/>
                          <a:chExt cx="3859619" cy="4341503"/>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B724CB" w:rsidRDefault="00B724C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7"/>
                            <a:ext cx="723014" cy="492516"/>
                          </a:xfrm>
                          <a:prstGeom prst="rect">
                            <a:avLst/>
                          </a:prstGeom>
                          <a:noFill/>
                          <a:ln w="6350">
                            <a:noFill/>
                          </a:ln>
                        </wps:spPr>
                        <wps:txbx>
                          <w:txbxContent>
                            <w:p w14:paraId="7DEF98DB" w14:textId="03C33D85" w:rsidR="00B724CB" w:rsidRDefault="00B724C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B724CB" w:rsidRPr="007F0BE7" w:rsidRDefault="00B724C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7" style="position:absolute;left:0;text-align:left;margin-left:0;margin-top:6.85pt;width:230.65pt;height:259.45pt;z-index:251965440;mso-position-horizontal:center;mso-position-horizontal-relative:margin;mso-width-relative:margin;mso-height-relative:margin" coordsize="38596,43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">
                <v:shape id="Picture 337" o:spid="_x0000_s1138"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39"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B724CB" w:rsidRDefault="00B724C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40" type="#_x0000_t202" style="position:absolute;left:7336;top:38489;width:7230;height:4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B724CB" w:rsidRDefault="00B724C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1"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B724CB" w:rsidRPr="007F0BE7" w:rsidRDefault="00B724C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r w:rsidR="00291A0D">
        <w:fldChar w:fldCharType="begin"/>
      </w:r>
      <w:r w:rsidR="00291A0D">
        <w:instrText xml:space="preserve"> SEQ Figure \* ARABIC </w:instrText>
      </w:r>
      <w:r w:rsidR="00291A0D">
        <w:fldChar w:fldCharType="separate"/>
      </w:r>
      <w:r w:rsidR="00F17AAF">
        <w:rPr>
          <w:noProof/>
        </w:rPr>
        <w:t>18</w:t>
      </w:r>
      <w:r w:rsidR="00291A0D">
        <w:rPr>
          <w:noProof/>
        </w:rPr>
        <w:fldChar w:fldCharType="end"/>
      </w:r>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F429F2">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F429F2">
        <w:rPr>
          <w:noProof/>
        </w:rPr>
        <w:t>[92]</w:t>
      </w:r>
      <w:r w:rsidR="00071A70">
        <w:fldChar w:fldCharType="end"/>
      </w:r>
    </w:p>
    <w:p w14:paraId="08C90ABC" w14:textId="31274182" w:rsidR="00265191" w:rsidRDefault="00756807" w:rsidP="00C80318">
      <w:pPr>
        <w:spacing w:line="360" w:lineRule="auto"/>
        <w:ind w:left="720"/>
      </w:pPr>
      <w:r>
        <w:rPr>
          <w:noProof/>
        </w:rPr>
        <mc:AlternateContent>
          <mc:Choice Requires="wpg">
            <w:drawing>
              <wp:anchor distT="0" distB="0" distL="114300" distR="114300" simplePos="0" relativeHeight="251983872" behindDoc="0" locked="0" layoutInCell="1" allowOverlap="1" wp14:anchorId="68BB0C1F" wp14:editId="732A8746">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B724CB" w:rsidRDefault="00B724C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B724CB" w:rsidRDefault="00B724C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2"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pfHhg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">
                <v:group id="Group 353" o:spid="_x0000_s114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5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2"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B724CB" w:rsidRDefault="00B724C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B724CB" w:rsidRDefault="00B724C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5CBE5C09" w:rsidR="00071A70" w:rsidRDefault="00C26760" w:rsidP="00592598">
      <w:pPr>
        <w:pStyle w:val="Caption"/>
        <w:rPr>
          <w:noProof/>
        </w:rPr>
      </w:pPr>
      <w:bookmarkStart w:id="48" w:name="_Ref43719017"/>
      <w:r>
        <w:t xml:space="preserve">Figure </w:t>
      </w:r>
      <w:r w:rsidR="00291A0D">
        <w:fldChar w:fldCharType="begin"/>
      </w:r>
      <w:r w:rsidR="00291A0D">
        <w:instrText xml:space="preserve"> SEQ Figure \* ARABIC </w:instrText>
      </w:r>
      <w:r w:rsidR="00291A0D">
        <w:fldChar w:fldCharType="separate"/>
      </w:r>
      <w:r w:rsidR="00F17AAF">
        <w:rPr>
          <w:noProof/>
        </w:rPr>
        <w:t>19</w:t>
      </w:r>
      <w:r w:rsidR="00291A0D">
        <w:rPr>
          <w:noProof/>
        </w:rPr>
        <w:fldChar w:fldCharType="end"/>
      </w:r>
      <w:bookmarkEnd w:id="48"/>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6B28F5D3"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w:t>
      </w:r>
      <w:r w:rsidR="007E2351">
        <w:t>each</w:t>
      </w:r>
      <w:r>
        <w:t xml:space="preserve"> level curve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2B0CB9" w:rsidR="00071A70" w:rsidRDefault="006928D9" w:rsidP="00C80318">
      <w:pPr>
        <w:spacing w:line="360" w:lineRule="auto"/>
        <w:ind w:left="720"/>
      </w:pPr>
      <w:r>
        <w:lastRenderedPageBreak/>
        <w:t xml:space="preserve">In SVMs, the classification </w:t>
      </w:r>
      <w:r w:rsidR="00167176">
        <w:t xml:space="preserve">vector </w:t>
      </w:r>
      <m:oMath>
        <m:r>
          <m:rPr>
            <m:sty m:val="b"/>
          </m:rPr>
          <w:rPr>
            <w:rFonts w:ascii="Cambria Math" w:hAnsi="Cambria Math"/>
          </w:rPr>
          <m:t>w</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94975AA"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F17AAF">
        <w:t xml:space="preserve">Figure </w:t>
      </w:r>
      <w:r w:rsidR="00F17AAF">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F17AAF">
        <w:t xml:space="preserve">Figure </w:t>
      </w:r>
      <w:r w:rsidR="00F17AAF">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F17AAF">
        <w:t xml:space="preserve">Figure </w:t>
      </w:r>
      <w:r w:rsidR="00F17AAF">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w:t>
      </w:r>
      <w:r w:rsidR="007E2351">
        <w:t>.</w:t>
      </w:r>
      <w:r w:rsidR="00816C96">
        <w:t xml:space="preserve"> </w:t>
      </w:r>
      <w:r w:rsidR="007E2351">
        <w:t>T</w:t>
      </w:r>
      <w:r w:rsidR="00816C96">
        <w:t xml:space="preserve">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w:t>
      </w:r>
      <w:r w:rsidR="007E2351">
        <w:t xml:space="preserve"> are the optimal solutions</w:t>
      </w:r>
      <w:r w:rsidR="00816C96">
        <w:t xml:space="preserve">,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11E7A30F" w:rsidR="009C05B2" w:rsidRPr="009C05B2" w:rsidRDefault="009C05B2" w:rsidP="009C05B2">
      <w:pPr>
        <w:pStyle w:val="Caption"/>
        <w:rPr>
          <w:i/>
        </w:rPr>
      </w:pPr>
      <w:bookmarkStart w:id="49" w:name="_Ref43719367"/>
      <w:r>
        <w:rPr>
          <w:noProof/>
        </w:rPr>
        <mc:AlternateContent>
          <mc:Choice Requires="wpg">
            <w:drawing>
              <wp:anchor distT="0" distB="0" distL="114300" distR="114300" simplePos="0" relativeHeight="251987968" behindDoc="0" locked="0" layoutInCell="1" allowOverlap="1" wp14:anchorId="49DF4A27" wp14:editId="419475C0">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B724CB" w:rsidRDefault="00B724C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B724CB" w:rsidRDefault="00B724C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4"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b382Q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">
                <v:group id="Group 357" o:spid="_x0000_s1155"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6"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7"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8"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9"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60"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1"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2"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3"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4"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5"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B724CB" w:rsidRDefault="00B724C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6"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B724CB" w:rsidRDefault="00B724C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7"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r w:rsidR="00291A0D">
        <w:fldChar w:fldCharType="begin"/>
      </w:r>
      <w:r w:rsidR="00291A0D">
        <w:instrText xml:space="preserve"> SEQ Figure \* ARABIC </w:instrText>
      </w:r>
      <w:r w:rsidR="00291A0D">
        <w:fldChar w:fldCharType="separate"/>
      </w:r>
      <w:r w:rsidR="00F17AAF">
        <w:rPr>
          <w:noProof/>
        </w:rPr>
        <w:t>20</w:t>
      </w:r>
      <w:r w:rsidR="00291A0D">
        <w:rPr>
          <w:noProof/>
        </w:rPr>
        <w:fldChar w:fldCharType="end"/>
      </w:r>
      <w:bookmarkEnd w:id="49"/>
      <w:r>
        <w:t xml:space="preserve"> – The level plot from </w:t>
      </w:r>
      <w:r>
        <w:fldChar w:fldCharType="begin"/>
      </w:r>
      <w:r>
        <w:instrText xml:space="preserve"> REF _Ref43719017 \h </w:instrText>
      </w:r>
      <w:r>
        <w:fldChar w:fldCharType="separate"/>
      </w:r>
      <w:r w:rsidR="00F17AAF">
        <w:t xml:space="preserve">Figure </w:t>
      </w:r>
      <w:r w:rsidR="00F17AAF">
        <w:rPr>
          <w:noProof/>
        </w:rPr>
        <w:t>19</w:t>
      </w:r>
      <w:r>
        <w:fldChar w:fldCharType="end"/>
      </w:r>
      <w:r>
        <w:t>, with the classification constraint overlaid in red.</w:t>
      </w:r>
    </w:p>
    <w:p w14:paraId="5449CE54" w14:textId="2DA0DBB9" w:rsidR="006D732E"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5904" behindDoc="0" locked="0" layoutInCell="1" allowOverlap="1" wp14:anchorId="73A5D189" wp14:editId="7776212F">
                <wp:simplePos x="0" y="0"/>
                <wp:positionH relativeFrom="margin">
                  <wp:align>right</wp:align>
                </wp:positionH>
                <wp:positionV relativeFrom="paragraph">
                  <wp:posOffset>855137</wp:posOffset>
                </wp:positionV>
                <wp:extent cx="723900" cy="29527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F8B9961" w14:textId="6B74786C" w:rsidR="00B724CB" w:rsidRPr="00025F89" w:rsidRDefault="00B724CB" w:rsidP="00D94BE1">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5D189" id="Text Box 476" o:spid="_x0000_s1168" type="#_x0000_t202" style="position:absolute;left:0;text-align:left;margin-left:5.8pt;margin-top:67.35pt;width:57pt;height:23.25pt;z-index:2521559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" filled="f" stroked="f" strokeweight=".5pt">
                <v:textbox>
                  <w:txbxContent>
                    <w:p w14:paraId="7F8B9961" w14:textId="6B74786C" w:rsidR="00B724CB" w:rsidRPr="00025F89" w:rsidRDefault="00B724CB" w:rsidP="00D94BE1">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502177">
        <w:t>At both points, the gradients of the normal</w:t>
      </w:r>
      <w:r w:rsidR="007E2351">
        <w:t>s</w:t>
      </w:r>
      <w:r w:rsidR="00502177">
        <w:t xml:space="preserve"> to the loss function and the classification function are colinear.</w:t>
      </w:r>
      <w:r w:rsidR="006D732E">
        <w:t xml:space="preserve"> </w:t>
      </w:r>
      <w:r w:rsidR="00502177">
        <w:t xml:space="preserve"> </w:t>
      </w:r>
      <w:r w:rsidR="006D732E">
        <w:t xml:space="preserve">By the definition of a Lagrange multiplier </w:t>
      </w:r>
      <w:r w:rsidR="006D732E">
        <w:fldChar w:fldCharType="begin"/>
      </w:r>
      <w:r w:rsidR="00F429F2">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F429F2">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632372E7" w:rsidR="00F873BB" w:rsidRDefault="00D94BE1" w:rsidP="00C80318">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2157952" behindDoc="0" locked="0" layoutInCell="1" allowOverlap="1" wp14:anchorId="05049B1B" wp14:editId="09E4117F">
                <wp:simplePos x="0" y="0"/>
                <wp:positionH relativeFrom="margin">
                  <wp:align>right</wp:align>
                </wp:positionH>
                <wp:positionV relativeFrom="paragraph">
                  <wp:posOffset>373229</wp:posOffset>
                </wp:positionV>
                <wp:extent cx="723900" cy="295275"/>
                <wp:effectExtent l="0" t="0" r="0" b="0"/>
                <wp:wrapNone/>
                <wp:docPr id="477" name="Text Box 4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3CB5E7" w14:textId="3086E36F" w:rsidR="00B724CB" w:rsidRPr="00025F89" w:rsidRDefault="00B724CB" w:rsidP="00D94BE1">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49B1B" id="Text Box 477" o:spid="_x0000_s1169" type="#_x0000_t202" style="position:absolute;left:0;text-align:left;margin-left:5.8pt;margin-top:29.4pt;width:57pt;height:23.25pt;z-index:2521579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" filled="f" stroked="f" strokeweight=".5pt">
                <v:textbox>
                  <w:txbxContent>
                    <w:p w14:paraId="6E3CB5E7" w14:textId="3086E36F" w:rsidR="00B724CB" w:rsidRPr="00025F89" w:rsidRDefault="00B724CB" w:rsidP="00D94BE1">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C72331">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17763203" w:rsidR="00C72331" w:rsidRPr="00C72331" w:rsidRDefault="00C72331" w:rsidP="00C80318">
      <w:pPr>
        <w:spacing w:line="360" w:lineRule="auto"/>
        <w:ind w:left="720"/>
        <w:rPr>
          <w:iCs/>
        </w:rPr>
      </w:pPr>
      <w:r>
        <w:rPr>
          <w:iCs/>
        </w:rPr>
        <w:t xml:space="preserve">Therefore, by determining the Lagrange </w:t>
      </w:r>
      <w:r w:rsidR="007E2351">
        <w:rPr>
          <w:iCs/>
        </w:rPr>
        <w:t xml:space="preserve">partial </w:t>
      </w:r>
      <w:r>
        <w:rPr>
          <w:iCs/>
        </w:rPr>
        <w:t>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w:rPr>
            <w:rFonts w:ascii="Cambria Math" w:hAnsi="Cambria Math"/>
          </w:rPr>
          <m:t>b</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m:rPr>
            <m:sty m:val="b"/>
          </m:rPr>
          <w:rPr>
            <w:rFonts w:ascii="Cambria Math" w:hAnsi="Cambria Math"/>
          </w:rPr>
          <m:t>w</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79D90CF" w:rsidR="00D24F9E" w:rsidRDefault="006B3DCC" w:rsidP="00C80318">
      <w:pPr>
        <w:spacing w:line="360" w:lineRule="auto"/>
        <w:ind w:left="720"/>
      </w:pPr>
      <w:r>
        <w:t xml:space="preserve">Once a new data point is supplied for classification, </w:t>
      </w:r>
      <w:r w:rsidR="006C10AB">
        <w:t xml:space="preserve">the dot product of the new data point’s vector and the </w:t>
      </w:r>
      <w:r w:rsidR="007E2351">
        <w:t xml:space="preserve">classification vector </w:t>
      </w:r>
      <w:r w:rsidR="006C10AB">
        <w:t>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F17AAF">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7063090E" w:rsidR="00BD7E29" w:rsidRDefault="006B3DCC" w:rsidP="00C80318">
      <w:pPr>
        <w:spacing w:line="360" w:lineRule="auto"/>
        <w:ind w:left="720"/>
      </w:pPr>
      <w:r>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F429F2">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F429F2">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50" w:name="_Toc44077133"/>
      <w:r>
        <w:rPr>
          <w:i/>
        </w:rPr>
        <w:t>k</w:t>
      </w:r>
      <w:r>
        <w:t>-Nearest Neighbours (kNN)</w:t>
      </w:r>
      <w:bookmarkEnd w:id="50"/>
    </w:p>
    <w:p w14:paraId="2017988D" w14:textId="13F43246"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F17AAF">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F429F2">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F429F2">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F17AAF">
        <w:t xml:space="preserve">Figure </w:t>
      </w:r>
      <w:r w:rsidR="00F17AAF">
        <w:rPr>
          <w:noProof/>
        </w:rPr>
        <w:t>21</w:t>
      </w:r>
      <w:r w:rsidR="00F81072">
        <w:fldChar w:fldCharType="end"/>
      </w:r>
      <w:r w:rsidR="00EB5236">
        <w:t xml:space="preserve"> below. In this </w:t>
      </w:r>
      <w:r w:rsidR="00EB5236">
        <w:lastRenderedPageBreak/>
        <w:t xml:space="preserve">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55F406D5" w:rsidR="00EB5236" w:rsidRPr="00EB5236" w:rsidRDefault="00592598" w:rsidP="00EB5236">
      <w:pPr>
        <w:pStyle w:val="Caption"/>
      </w:pPr>
      <w:bookmarkStart w:id="51" w:name="_Ref43728507"/>
      <w:r>
        <w:rPr>
          <w:noProof/>
        </w:rPr>
        <mc:AlternateContent>
          <mc:Choice Requires="wpg">
            <w:drawing>
              <wp:anchor distT="0" distB="0" distL="114300" distR="114300" simplePos="0" relativeHeight="251998208" behindDoc="0" locked="0" layoutInCell="1" allowOverlap="1" wp14:anchorId="7ECDE94B" wp14:editId="0D7FEDB6">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86B6E0A"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r w:rsidR="00291A0D">
        <w:fldChar w:fldCharType="begin"/>
      </w:r>
      <w:r w:rsidR="00291A0D">
        <w:instrText xml:space="preserve"> SEQ Figure \* ARABIC </w:instrText>
      </w:r>
      <w:r w:rsidR="00291A0D">
        <w:fldChar w:fldCharType="separate"/>
      </w:r>
      <w:r w:rsidR="00F17AAF">
        <w:rPr>
          <w:noProof/>
        </w:rPr>
        <w:t>21</w:t>
      </w:r>
      <w:r w:rsidR="00291A0D">
        <w:rPr>
          <w:noProof/>
        </w:rPr>
        <w:fldChar w:fldCharType="end"/>
      </w:r>
      <w:bookmarkEnd w:id="51"/>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727DDD96" w14:textId="5C7630D1" w:rsidR="001A2ED7" w:rsidRDefault="00EB5236" w:rsidP="00C80318">
      <w:pPr>
        <w:spacing w:line="360" w:lineRule="auto"/>
        <w:ind w:left="720"/>
      </w:pPr>
      <w:r>
        <w:t>M</w:t>
      </w:r>
      <w:r w:rsidR="001A2ED7">
        <w:t xml:space="preserve">easures such as cosine </w:t>
      </w:r>
      <w:r w:rsidR="00CD6B47">
        <w:t>similarity, defined</w:t>
      </w:r>
      <w:r>
        <w:t xml:space="preserve"> in Equation (</w:t>
      </w:r>
      <w:r w:rsidR="0094500C">
        <w:t>13</w:t>
      </w:r>
      <w:r>
        <w:t>)</w:t>
      </w:r>
      <w:r w:rsidR="00CD6B47">
        <w:t>, are also used in some applications (generally when the data to be classified is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34D14ED1"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7FCF17E9">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1779467C" w:rsidR="00B724CB" w:rsidRPr="00025F89" w:rsidRDefault="00B724CB"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70"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PVwlLQxAgAAWgQAAA4AAAAAAAAAAAAAAAAALgIA&#10;AGRycy9lMm9Eb2MueG1sUEsBAi0AFAAGAAgAAAAhAN7xyVHdAAAABgEAAA8AAAAAAAAAAAAAAAAA&#10;iwQAAGRycy9kb3ducmV2LnhtbFBLBQYAAAAABAAEAPMAAACVBQAAAAA=&#10;" filled="f" stroked="f" strokeweight=".5pt">
                <v:textbox>
                  <w:txbxContent>
                    <w:p w14:paraId="4625F86B" w14:textId="1779467C" w:rsidR="00B724CB" w:rsidRPr="00025F89" w:rsidRDefault="00B724CB"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F429F2">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F429F2">
        <w:rPr>
          <w:noProof/>
        </w:rPr>
        <w:t>[96]</w:t>
      </w:r>
      <w:r w:rsidR="00C74C37">
        <w:fldChar w:fldCharType="end"/>
      </w:r>
      <w:r w:rsidR="00CD6B47">
        <w:t xml:space="preserve">. </w:t>
      </w:r>
    </w:p>
    <w:p w14:paraId="63E14897" w14:textId="4BA6E90A" w:rsidR="00CD6B47" w:rsidRDefault="00CD6B47" w:rsidP="00592598">
      <w:pPr>
        <w:ind w:left="720"/>
      </w:pPr>
    </w:p>
    <w:p w14:paraId="5D470EBB" w14:textId="5DACBE0B"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F429F2">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F429F2">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F429F2">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F429F2">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 xml:space="preserve">Wang et al. achieved a classification accuracy of 84.29% on the 2003 Gratz BCI Competition Dataset III when classifying motor imagery EEG signals using a kNN </w:t>
      </w:r>
      <w:r>
        <w:lastRenderedPageBreak/>
        <w:t>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2" w:name="_Ref23797638"/>
      <w:bookmarkStart w:id="53" w:name="_Ref23797641"/>
      <w:bookmarkStart w:id="54" w:name="_Toc44077134"/>
      <w:r>
        <w:t>Simulation</w:t>
      </w:r>
      <w:bookmarkEnd w:id="52"/>
      <w:bookmarkEnd w:id="53"/>
      <w:bookmarkEnd w:id="5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5" w:name="_Toc44077135"/>
      <w:r>
        <w:t>Simulation Methodology</w:t>
      </w:r>
      <w:bookmarkEnd w:id="55"/>
      <w:r>
        <w:t xml:space="preserve"> </w:t>
      </w:r>
      <w:r w:rsidR="00490097">
        <w:t xml:space="preserve"> </w:t>
      </w:r>
    </w:p>
    <w:p w14:paraId="509F0C25" w14:textId="35716580"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F429F2">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F429F2">
        <w:rPr>
          <w:noProof/>
        </w:rPr>
        <w:t>[99]</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68785534"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F429F2">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F429F2">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lastRenderedPageBreak/>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101CDC5F"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the frequency spectrum of each event was calculated</w:t>
      </w:r>
      <w:r w:rsidR="00A649F6">
        <w:t>. The time-frequency variation of the EEG signal was observed, and is presented as a heatmap in</w:t>
      </w:r>
      <w:r>
        <w:t xml:space="preserve"> </w:t>
      </w:r>
      <w:r w:rsidR="00D5055C">
        <w:fldChar w:fldCharType="begin"/>
      </w:r>
      <w:r w:rsidR="00D5055C">
        <w:instrText xml:space="preserve"> REF _Ref23791241 \h </w:instrText>
      </w:r>
      <w:r w:rsidR="00C80318">
        <w:instrText xml:space="preserve"> \* MERGEFORMAT </w:instrText>
      </w:r>
      <w:r w:rsidR="00D5055C">
        <w:fldChar w:fldCharType="separate"/>
      </w:r>
      <w:r w:rsidR="00F17AAF">
        <w:t xml:space="preserve">Figure </w:t>
      </w:r>
      <w:r w:rsidR="00F17AAF">
        <w:rPr>
          <w:noProof/>
        </w:rPr>
        <w:t>22</w:t>
      </w:r>
      <w:r w:rsidR="00D5055C">
        <w:fldChar w:fldCharType="end"/>
      </w:r>
      <w:r w:rsidR="00D5055C">
        <w:t>.</w:t>
      </w:r>
    </w:p>
    <w:p w14:paraId="71293DBD" w14:textId="4AB4F07E" w:rsidR="009763B9" w:rsidRDefault="007F29F7" w:rsidP="00592598">
      <w:pPr>
        <w:pStyle w:val="Caption"/>
      </w:pPr>
      <w:bookmarkStart w:id="56" w:name="_Ref23791241"/>
      <w:r>
        <w:rPr>
          <w:noProof/>
        </w:rPr>
        <w:drawing>
          <wp:anchor distT="0" distB="0" distL="114300" distR="114300" simplePos="0" relativeHeight="251607040" behindDoc="0" locked="0" layoutInCell="1" allowOverlap="1" wp14:anchorId="34321574" wp14:editId="4B5DDCEF">
            <wp:simplePos x="0" y="0"/>
            <wp:positionH relativeFrom="margin">
              <wp:posOffset>-251999</wp:posOffset>
            </wp:positionH>
            <wp:positionV relativeFrom="paragraph">
              <wp:posOffset>65669</wp:posOffset>
            </wp:positionV>
            <wp:extent cx="6078220" cy="4053840"/>
            <wp:effectExtent l="0" t="0" r="0"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35" cstate="print">
                      <a:extLst>
                        <a:ext uri="{28A0092B-C50C-407E-A947-70E740481C1C}">
                          <a14:useLocalDpi xmlns:a14="http://schemas.microsoft.com/office/drawing/2010/main" val="0"/>
                        </a:ext>
                      </a:extLst>
                    </a:blip>
                    <a:srcRect l="8709" r="8112"/>
                    <a:stretch/>
                  </pic:blipFill>
                  <pic:spPr bwMode="auto">
                    <a:xfrm>
                      <a:off x="0" y="0"/>
                      <a:ext cx="6078220" cy="4053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63B9">
        <w:t xml:space="preserve">Figure </w:t>
      </w:r>
      <w:r w:rsidR="00291A0D">
        <w:fldChar w:fldCharType="begin"/>
      </w:r>
      <w:r w:rsidR="00291A0D">
        <w:instrText xml:space="preserve"> SEQ Figure \* ARABIC </w:instrText>
      </w:r>
      <w:r w:rsidR="00291A0D">
        <w:fldChar w:fldCharType="separate"/>
      </w:r>
      <w:r w:rsidR="00F17AAF">
        <w:rPr>
          <w:noProof/>
        </w:rPr>
        <w:t>22</w:t>
      </w:r>
      <w:r w:rsidR="00291A0D">
        <w:rPr>
          <w:noProof/>
        </w:rPr>
        <w:fldChar w:fldCharType="end"/>
      </w:r>
      <w:bookmarkEnd w:id="56"/>
      <w:r w:rsidR="009763B9">
        <w:t xml:space="preserve"> - Heatmaps of spectral power obtained by taking the STFT of the EEG dataset presented in </w:t>
      </w:r>
      <w:r w:rsidR="009763B9">
        <w:fldChar w:fldCharType="begin"/>
      </w:r>
      <w:r w:rsidR="00F429F2">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9763B9">
        <w:fldChar w:fldCharType="separate"/>
      </w:r>
      <w:r w:rsidR="00F429F2">
        <w:rPr>
          <w:noProof/>
        </w:rPr>
        <w:t>[100]</w:t>
      </w:r>
      <w:r w:rsidR="009763B9">
        <w:fldChar w:fldCharType="end"/>
      </w:r>
      <w:r w:rsidR="009763B9">
        <w:t>.</w:t>
      </w:r>
    </w:p>
    <w:p w14:paraId="53AAC52F" w14:textId="3A16CABF"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w:t>
      </w:r>
    </w:p>
    <w:p w14:paraId="24AA7F8A" w14:textId="65097083" w:rsidR="00F93F16" w:rsidRDefault="00F93F16" w:rsidP="00C80318">
      <w:pPr>
        <w:spacing w:line="360" w:lineRule="auto"/>
        <w:ind w:left="720"/>
      </w:pPr>
      <w:r>
        <w:lastRenderedPageBreak/>
        <w:t xml:space="preserve">The sets of features </w:t>
      </w:r>
      <w:r w:rsidR="00627B10">
        <w:t>were passed to several classifiers. The classifiers</w:t>
      </w:r>
      <w:r w:rsidR="007F29F7">
        <w:t xml:space="preserve"> simulated</w:t>
      </w:r>
      <w:r w:rsidR="00627B10">
        <w:t xml:space="preserve">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w:t>
      </w:r>
      <w:r w:rsidR="001404F7" w:rsidRPr="007F29F7">
        <w:rPr>
          <w:rFonts w:ascii="Courier New" w:hAnsi="Courier New" w:cs="Courier New"/>
        </w:rPr>
        <w:t>tic</w:t>
      </w:r>
      <w:r w:rsidR="001404F7">
        <w:t xml:space="preserve"> and </w:t>
      </w:r>
      <w:r w:rsidR="001404F7" w:rsidRPr="007F29F7">
        <w:rPr>
          <w:rFonts w:ascii="Courier New" w:hAnsi="Courier New" w:cs="Courier New"/>
        </w:rPr>
        <w:t>toc</w:t>
      </w:r>
      <w:r w:rsidR="001404F7">
        <w:t xml:space="preserve">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7" w:name="_Toc44077136"/>
      <w:r>
        <w:t>Simulation Results</w:t>
      </w:r>
      <w:bookmarkEnd w:id="57"/>
    </w:p>
    <w:p w14:paraId="72EC2B5C" w14:textId="26727A7E"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F17AAF">
        <w:t xml:space="preserve">Figure </w:t>
      </w:r>
      <w:r w:rsidR="00F17AAF">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F17AAF">
        <w:t xml:space="preserve">Table </w:t>
      </w:r>
      <w:r w:rsidR="00F17AAF">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545C245C" w:rsidR="004E7070" w:rsidRDefault="004E7070" w:rsidP="004E7070">
      <w:pPr>
        <w:pStyle w:val="Caption"/>
      </w:pPr>
      <w:bookmarkStart w:id="58" w:name="_Ref23791327"/>
      <w:r>
        <w:t xml:space="preserve">Table </w:t>
      </w:r>
      <w:r w:rsidR="00291A0D">
        <w:fldChar w:fldCharType="begin"/>
      </w:r>
      <w:r w:rsidR="00291A0D">
        <w:instrText xml:space="preserve"> SEQ Table \* ARABIC </w:instrText>
      </w:r>
      <w:r w:rsidR="00291A0D">
        <w:fldChar w:fldCharType="separate"/>
      </w:r>
      <w:r w:rsidR="00F17AAF">
        <w:rPr>
          <w:noProof/>
        </w:rPr>
        <w:t>2</w:t>
      </w:r>
      <w:r w:rsidR="00291A0D">
        <w:rPr>
          <w:noProof/>
        </w:rPr>
        <w:fldChar w:fldCharType="end"/>
      </w:r>
      <w:bookmarkEnd w:id="5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30A41597"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7D13BC87">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9" w:name="_Ref24019082"/>
      <w:r>
        <w:t xml:space="preserve">Figure </w:t>
      </w:r>
      <w:r w:rsidR="00291A0D">
        <w:fldChar w:fldCharType="begin"/>
      </w:r>
      <w:r w:rsidR="00291A0D">
        <w:instrText xml:space="preserve"> SEQ Figure \* ARABIC </w:instrText>
      </w:r>
      <w:r w:rsidR="00291A0D">
        <w:fldChar w:fldCharType="separate"/>
      </w:r>
      <w:r w:rsidR="00F17AAF">
        <w:rPr>
          <w:noProof/>
        </w:rPr>
        <w:t>23</w:t>
      </w:r>
      <w:r w:rsidR="00291A0D">
        <w:rPr>
          <w:noProof/>
        </w:rPr>
        <w:fldChar w:fldCharType="end"/>
      </w:r>
      <w:bookmarkEnd w:id="59"/>
      <w:r>
        <w:t xml:space="preserve"> - A graph showing classification accuracy for several classifiers when supplied with the STFT feature set.</w:t>
      </w:r>
    </w:p>
    <w:p w14:paraId="4A0E1CD5" w14:textId="6287D476" w:rsidR="004E7070" w:rsidRDefault="004E7070" w:rsidP="004E7070"/>
    <w:p w14:paraId="6F943F8B" w14:textId="4BD6F1DD"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F17AAF">
        <w:t xml:space="preserve">Figure </w:t>
      </w:r>
      <w:r w:rsidR="00F17AAF">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F17AAF">
        <w:t xml:space="preserve">Table </w:t>
      </w:r>
      <w:r w:rsidR="00F17AAF">
        <w:rPr>
          <w:noProof/>
        </w:rPr>
        <w:t>3</w:t>
      </w:r>
      <w:r w:rsidR="00336D1A">
        <w:fldChar w:fldCharType="end"/>
      </w:r>
      <w:r w:rsidR="00FF6066">
        <w:t>.</w:t>
      </w:r>
    </w:p>
    <w:p w14:paraId="0BFDF20D" w14:textId="293848C4" w:rsidR="00336D1A" w:rsidRDefault="00336D1A" w:rsidP="004E7070"/>
    <w:p w14:paraId="3AE92618" w14:textId="4A58E874" w:rsidR="00336D1A" w:rsidRDefault="00336D1A" w:rsidP="00336D1A">
      <w:pPr>
        <w:pStyle w:val="Caption"/>
      </w:pPr>
      <w:bookmarkStart w:id="60" w:name="_Ref23791368"/>
      <w:r>
        <w:t xml:space="preserve">Table </w:t>
      </w:r>
      <w:r w:rsidR="00291A0D">
        <w:fldChar w:fldCharType="begin"/>
      </w:r>
      <w:r w:rsidR="00291A0D">
        <w:instrText xml:space="preserve"> SEQ Table \* ARABIC </w:instrText>
      </w:r>
      <w:r w:rsidR="00291A0D">
        <w:fldChar w:fldCharType="separate"/>
      </w:r>
      <w:r w:rsidR="00F17AAF">
        <w:rPr>
          <w:noProof/>
        </w:rPr>
        <w:t>3</w:t>
      </w:r>
      <w:r w:rsidR="00291A0D">
        <w:rPr>
          <w:noProof/>
        </w:rPr>
        <w:fldChar w:fldCharType="end"/>
      </w:r>
      <w:bookmarkEnd w:id="6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5BB10E2" w:rsidR="00974D86" w:rsidRPr="009B2B49" w:rsidRDefault="00974D86" w:rsidP="00974D86">
      <w:pPr>
        <w:pStyle w:val="Caption"/>
      </w:pPr>
      <w:bookmarkStart w:id="61" w:name="_Ref24019092"/>
      <w:r>
        <w:lastRenderedPageBreak/>
        <w:t xml:space="preserve">Figure </w:t>
      </w:r>
      <w:r w:rsidR="00291A0D">
        <w:fldChar w:fldCharType="begin"/>
      </w:r>
      <w:r w:rsidR="00291A0D">
        <w:instrText xml:space="preserve"> SEQ Figure \* ARABIC </w:instrText>
      </w:r>
      <w:r w:rsidR="00291A0D">
        <w:fldChar w:fldCharType="separate"/>
      </w:r>
      <w:r w:rsidR="00F17AAF">
        <w:rPr>
          <w:noProof/>
        </w:rPr>
        <w:t>24</w:t>
      </w:r>
      <w:r w:rsidR="00291A0D">
        <w:rPr>
          <w:noProof/>
        </w:rPr>
        <w:fldChar w:fldCharType="end"/>
      </w:r>
      <w:bookmarkEnd w:id="61"/>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314DED1B"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793476D5">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F429F2">
        <w:instrText xml:space="preserve"> ADDIN EN.CITE </w:instrText>
      </w:r>
      <w:r w:rsidR="00F429F2">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F429F2">
        <w:instrText xml:space="preserve"> ADDIN EN.CITE.DATA </w:instrText>
      </w:r>
      <w:r w:rsidR="00F429F2">
        <w:fldChar w:fldCharType="end"/>
      </w:r>
      <w:r w:rsidR="00FF6C25">
        <w:fldChar w:fldCharType="separate"/>
      </w:r>
      <w:r w:rsidR="00F429F2">
        <w:rPr>
          <w:noProof/>
        </w:rPr>
        <w:t>[78, 101, 102]</w:t>
      </w:r>
      <w:r w:rsidR="00FF6C25">
        <w:fldChar w:fldCharType="end"/>
      </w:r>
      <w:r w:rsidR="00FF6C25">
        <w:t>,</w:t>
      </w:r>
      <w:r w:rsidR="007F29F7">
        <w:t xml:space="preserve"> and offline analysis </w:t>
      </w:r>
      <w:r w:rsidR="007F29F7">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F429F2">
        <w:instrText xml:space="preserve"> ADDIN EN.CITE </w:instrText>
      </w:r>
      <w:r w:rsidR="00F429F2">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F429F2">
        <w:instrText xml:space="preserve"> ADDIN EN.CITE.DATA </w:instrText>
      </w:r>
      <w:r w:rsidR="00F429F2">
        <w:fldChar w:fldCharType="end"/>
      </w:r>
      <w:r w:rsidR="007F29F7">
        <w:fldChar w:fldCharType="separate"/>
      </w:r>
      <w:r w:rsidR="00F429F2">
        <w:rPr>
          <w:noProof/>
        </w:rPr>
        <w:t>[81-83]</w:t>
      </w:r>
      <w:r w:rsidR="007F29F7">
        <w:fldChar w:fldCharType="end"/>
      </w:r>
      <w:r w:rsidR="007F29F7">
        <w:t>,</w:t>
      </w:r>
      <w:r w:rsidR="00FF6C25">
        <w:t xml:space="preserve"> applying the DCT to</w:t>
      </w:r>
      <w:r w:rsidR="00ED100F">
        <w:t xml:space="preserve"> real-time</w:t>
      </w:r>
      <w:r w:rsidR="00FF6C25">
        <w:t xml:space="preserve"> EEG classification is a novel </w:t>
      </w:r>
      <w:r w:rsidR="007F29F7">
        <w:t>implementation. The dimensionality reduction introduced by the DCT</w:t>
      </w:r>
      <w:r w:rsidR="00FF6C25">
        <w:t xml:space="preserve">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2" w:name="_Toc44077137"/>
      <w:r>
        <w:lastRenderedPageBreak/>
        <w:t>Proposed System</w:t>
      </w:r>
      <w:bookmarkEnd w:id="62"/>
    </w:p>
    <w:p w14:paraId="46C741C2" w14:textId="13DD6E4D" w:rsidR="00B56F23" w:rsidRDefault="00674A14" w:rsidP="002E6F4B">
      <w:pPr>
        <w:spacing w:line="360" w:lineRule="auto"/>
      </w:pPr>
      <w:r>
        <w:rPr>
          <w:noProof/>
          <w:lang w:eastAsia="en-AU"/>
        </w:rPr>
        <w:drawing>
          <wp:anchor distT="0" distB="0" distL="114300" distR="114300" simplePos="0" relativeHeight="251581440" behindDoc="0" locked="0" layoutInCell="1" allowOverlap="1" wp14:anchorId="2EFE5808" wp14:editId="6CBFC9E1">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F17AAF">
        <w:t xml:space="preserve">Figure </w:t>
      </w:r>
      <w:r w:rsidR="00F17AAF">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F17AAF">
        <w:t xml:space="preserve">Figure </w:t>
      </w:r>
      <w:r w:rsidR="00F17AAF">
        <w:rPr>
          <w:noProof/>
        </w:rPr>
        <w:t>25</w:t>
      </w:r>
      <w:r w:rsidR="008D57FF">
        <w:fldChar w:fldCharType="end"/>
      </w:r>
      <w:r>
        <w:t>.</w:t>
      </w:r>
    </w:p>
    <w:p w14:paraId="67661F73" w14:textId="20C0C9E5" w:rsidR="00674A14" w:rsidRDefault="008D57FF" w:rsidP="0094500C">
      <w:pPr>
        <w:pStyle w:val="Caption"/>
      </w:pPr>
      <w:bookmarkStart w:id="63" w:name="_Ref23791522"/>
      <w:r>
        <w:t xml:space="preserve">Figure </w:t>
      </w:r>
      <w:r w:rsidR="00291A0D">
        <w:fldChar w:fldCharType="begin"/>
      </w:r>
      <w:r w:rsidR="00291A0D">
        <w:instrText xml:space="preserve"> SEQ Figure \* ARABIC </w:instrText>
      </w:r>
      <w:r w:rsidR="00291A0D">
        <w:fldChar w:fldCharType="separate"/>
      </w:r>
      <w:r w:rsidR="00F17AAF">
        <w:rPr>
          <w:noProof/>
        </w:rPr>
        <w:t>25</w:t>
      </w:r>
      <w:r w:rsidR="00291A0D">
        <w:rPr>
          <w:noProof/>
        </w:rPr>
        <w:fldChar w:fldCharType="end"/>
      </w:r>
      <w:bookmarkEnd w:id="63"/>
      <w:r>
        <w:t xml:space="preserve"> - A modified system block diagram, indicating the selected functional blocks of the proposed system.</w:t>
      </w:r>
    </w:p>
    <w:p w14:paraId="160A1639" w14:textId="55960BFF"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F17AAF">
        <w:t xml:space="preserve">Figure </w:t>
      </w:r>
      <w:r w:rsidR="00F17AAF">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14B0AA5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B724CB" w:rsidRPr="003B3762" w:rsidRDefault="00B724C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1"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CUm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mCUm&#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172"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0" o:title=""/>
                </v:shape>
                <v:line id="Straight Connector 69" o:spid="_x0000_s1173"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4"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B724CB" w:rsidRPr="003B3762" w:rsidRDefault="00B724C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5"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6"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4BEC5A8F" w:rsidR="005040F2" w:rsidRDefault="008D57FF" w:rsidP="008D57FF">
      <w:pPr>
        <w:pStyle w:val="Caption"/>
      </w:pPr>
      <w:bookmarkStart w:id="64" w:name="_Ref23791597"/>
      <w:r>
        <w:t xml:space="preserve">Figure </w:t>
      </w:r>
      <w:r w:rsidR="00291A0D">
        <w:fldChar w:fldCharType="begin"/>
      </w:r>
      <w:r w:rsidR="00291A0D">
        <w:instrText xml:space="preserve"> SEQ Figure \* ARABIC </w:instrText>
      </w:r>
      <w:r w:rsidR="00291A0D">
        <w:fldChar w:fldCharType="separate"/>
      </w:r>
      <w:r w:rsidR="00F17AAF">
        <w:rPr>
          <w:noProof/>
        </w:rPr>
        <w:t>26</w:t>
      </w:r>
      <w:r w:rsidR="00291A0D">
        <w:rPr>
          <w:noProof/>
        </w:rPr>
        <w:fldChar w:fldCharType="end"/>
      </w:r>
      <w:bookmarkEnd w:id="6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5" w:name="_Toc44077138"/>
      <w:r>
        <w:lastRenderedPageBreak/>
        <w:t>EEG Hardware</w:t>
      </w:r>
      <w:bookmarkEnd w:id="65"/>
    </w:p>
    <w:p w14:paraId="6919D0E3" w14:textId="4E5E2B15" w:rsidR="0064617F" w:rsidRDefault="0064617F" w:rsidP="002E6F4B">
      <w:pPr>
        <w:spacing w:line="360" w:lineRule="auto"/>
        <w:ind w:left="360"/>
      </w:pPr>
      <w:r>
        <w:rPr>
          <w:noProof/>
          <w:lang w:eastAsia="en-AU"/>
        </w:rPr>
        <w:drawing>
          <wp:anchor distT="0" distB="0" distL="114300" distR="114300" simplePos="0" relativeHeight="251582464" behindDoc="0" locked="0" layoutInCell="1" allowOverlap="1" wp14:anchorId="7DC0315A" wp14:editId="58845B5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F17AAF">
        <w:t xml:space="preserve">Figure </w:t>
      </w:r>
      <w:r w:rsidR="00F17AAF">
        <w:rPr>
          <w:noProof/>
        </w:rPr>
        <w:t>27</w:t>
      </w:r>
      <w:r w:rsidR="00565E52">
        <w:fldChar w:fldCharType="end"/>
      </w:r>
      <w:r w:rsidR="00842941">
        <w:t xml:space="preserve">. </w:t>
      </w:r>
    </w:p>
    <w:p w14:paraId="7527CDD6" w14:textId="38B1C69B" w:rsidR="00565E52" w:rsidRDefault="00565E52" w:rsidP="000C065F">
      <w:pPr>
        <w:pStyle w:val="Caption"/>
      </w:pPr>
      <w:bookmarkStart w:id="66" w:name="_Ref23791930"/>
      <w:r>
        <w:t xml:space="preserve">Figure </w:t>
      </w:r>
      <w:r w:rsidR="00291A0D">
        <w:fldChar w:fldCharType="begin"/>
      </w:r>
      <w:r w:rsidR="00291A0D">
        <w:instrText xml:space="preserve"> SEQ Figure \* ARABIC </w:instrText>
      </w:r>
      <w:r w:rsidR="00291A0D">
        <w:fldChar w:fldCharType="separate"/>
      </w:r>
      <w:r w:rsidR="00F17AAF">
        <w:rPr>
          <w:noProof/>
        </w:rPr>
        <w:t>27</w:t>
      </w:r>
      <w:r w:rsidR="00291A0D">
        <w:rPr>
          <w:noProof/>
        </w:rPr>
        <w:fldChar w:fldCharType="end"/>
      </w:r>
      <w:bookmarkEnd w:id="66"/>
      <w:r>
        <w:t xml:space="preserve"> - A photo of the Florida Research Instruments EEG Headband </w:t>
      </w:r>
      <w:r>
        <w:fldChar w:fldCharType="begin"/>
      </w:r>
      <w:r w:rsidR="00F429F2">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F429F2">
        <w:rPr>
          <w:noProof/>
        </w:rPr>
        <w:t>[103]</w:t>
      </w:r>
      <w:r>
        <w:fldChar w:fldCharType="end"/>
      </w:r>
      <w:r>
        <w:t>.</w:t>
      </w:r>
    </w:p>
    <w:p w14:paraId="7C3FCBDE" w14:textId="7C53CD3B" w:rsidR="00674A14" w:rsidRDefault="00450671" w:rsidP="002E6F4B">
      <w:pPr>
        <w:spacing w:line="360" w:lineRule="auto"/>
        <w:ind w:left="360"/>
      </w:pPr>
      <w:r>
        <w:t>After achieving an acceptable classification accuracy in the simulation, the</w:t>
      </w:r>
      <w:r w:rsidR="00842941">
        <w:t xml:space="preserv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rsidR="00842941">
        <w:t xml:space="preserve">Additional to the signal electrode, the system requires a </w:t>
      </w:r>
      <w:r>
        <w:t>reference</w:t>
      </w:r>
      <w:r w:rsidR="00842941">
        <w:t xml:space="preserve">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F17AAF">
        <w:t xml:space="preserve">Table </w:t>
      </w:r>
      <w:r w:rsidR="00F17AAF">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00F9573A" w14:textId="7FEE1742" w:rsidR="00F46CF7" w:rsidRDefault="00F46CF7" w:rsidP="00F46CF7">
      <w:pPr>
        <w:pStyle w:val="Caption"/>
      </w:pPr>
      <w:bookmarkStart w:id="67" w:name="_Ref23791973"/>
      <w:r>
        <w:lastRenderedPageBreak/>
        <w:t xml:space="preserve">Table </w:t>
      </w:r>
      <w:r w:rsidR="00291A0D">
        <w:fldChar w:fldCharType="begin"/>
      </w:r>
      <w:r w:rsidR="00291A0D">
        <w:instrText xml:space="preserve"> SEQ Table \* ARABIC </w:instrText>
      </w:r>
      <w:r w:rsidR="00291A0D">
        <w:fldChar w:fldCharType="separate"/>
      </w:r>
      <w:r w:rsidR="00F17AAF">
        <w:rPr>
          <w:noProof/>
        </w:rPr>
        <w:t>4</w:t>
      </w:r>
      <w:r w:rsidR="00291A0D">
        <w:rPr>
          <w:noProof/>
        </w:rPr>
        <w:fldChar w:fldCharType="end"/>
      </w:r>
      <w:bookmarkEnd w:id="6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0C53B754" w:rsidR="002E6F4B" w:rsidRDefault="002E6F4B" w:rsidP="002E6F4B"/>
    <w:p w14:paraId="02ACD900" w14:textId="77777777" w:rsidR="0094500C" w:rsidRDefault="0094500C" w:rsidP="002E6F4B"/>
    <w:p w14:paraId="1E7290F9" w14:textId="4CBF1CF0" w:rsidR="00CA501D" w:rsidRDefault="00CA501D" w:rsidP="002E6F4B">
      <w:pPr>
        <w:pStyle w:val="Heading2"/>
        <w:numPr>
          <w:ilvl w:val="1"/>
          <w:numId w:val="25"/>
        </w:numPr>
        <w:spacing w:before="0"/>
        <w:ind w:left="1080"/>
      </w:pPr>
      <w:bookmarkStart w:id="68" w:name="_Toc44077139"/>
      <w:r>
        <w:t>Data Acquisition System</w:t>
      </w:r>
      <w:r w:rsidR="005F1A4A">
        <w:t xml:space="preserve"> Hardware</w:t>
      </w:r>
      <w:bookmarkEnd w:id="6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0E96E7A0"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 </w:instrText>
      </w:r>
      <w:r w:rsidR="00F429F2">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DATA </w:instrText>
      </w:r>
      <w:r w:rsidR="00F429F2">
        <w:fldChar w:fldCharType="end"/>
      </w:r>
      <w:r w:rsidR="00CA501D">
        <w:fldChar w:fldCharType="separate"/>
      </w:r>
      <w:r w:rsidR="00F429F2">
        <w:rPr>
          <w:noProof/>
        </w:rPr>
        <w:t>[49-54]</w:t>
      </w:r>
      <w:r w:rsidR="00CA501D">
        <w:fldChar w:fldCharType="end"/>
      </w:r>
      <w:r w:rsidR="00CA501D">
        <w:t xml:space="preserve">. To facilitate future expansion,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The ADS1299 will sample the input signal (referenced to the reference electrode) at 250 samples per second in continuous conversion mode. This sampling frequency is sufficiently high to detect the low-</w:t>
      </w:r>
      <w:r>
        <w:lastRenderedPageBreak/>
        <w:t xml:space="preserve">frequency signals present in EEG, and is higher </w:t>
      </w:r>
      <w:r w:rsidR="00D05175">
        <w:t xml:space="preserve">than the sampling frequency used in the data published in </w:t>
      </w:r>
      <w:r w:rsidR="00D05175">
        <w:fldChar w:fldCharType="begin"/>
      </w:r>
      <w:r w:rsidR="00F429F2">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F429F2">
        <w:rPr>
          <w:noProof/>
        </w:rPr>
        <w:t>[100]</w:t>
      </w:r>
      <w:r w:rsidR="00D05175">
        <w:fldChar w:fldCharType="end"/>
      </w:r>
      <w:r w:rsidR="00D05175">
        <w:t xml:space="preserve">. </w:t>
      </w:r>
    </w:p>
    <w:p w14:paraId="4383740A" w14:textId="77777777" w:rsidR="006A53A7" w:rsidRDefault="006A53A7" w:rsidP="002E6F4B">
      <w:pPr>
        <w:spacing w:line="360" w:lineRule="auto"/>
        <w:ind w:left="360"/>
      </w:pPr>
    </w:p>
    <w:p w14:paraId="05B50F38" w14:textId="316E6711" w:rsidR="00D05175" w:rsidRDefault="00D05175" w:rsidP="002E6F4B">
      <w:pPr>
        <w:spacing w:line="360" w:lineRule="auto"/>
        <w:ind w:left="360"/>
      </w:pPr>
      <w:r>
        <w:t xml:space="preserve">The data will be read from the ADC over an SPI bus by the ATmega328P. The microprocessor </w:t>
      </w:r>
      <w:r w:rsidR="008F0CA7">
        <w:t xml:space="preserve">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F17AAF" w:rsidRPr="00176B53">
        <w:t xml:space="preserve">Figure </w:t>
      </w:r>
      <w:r w:rsidR="00F17AAF">
        <w:rPr>
          <w:noProof/>
        </w:rPr>
        <w:t>28</w:t>
      </w:r>
      <w:r w:rsidR="00F46CF7">
        <w:fldChar w:fldCharType="end"/>
      </w:r>
      <w:r>
        <w:t xml:space="preserve">, and a </w:t>
      </w:r>
      <w:r w:rsidR="001D1510">
        <w:t>photo</w:t>
      </w:r>
      <w:r>
        <w:t xml:space="preserve"> of the </w:t>
      </w:r>
      <w:r w:rsidR="001D1510">
        <w:t xml:space="preserve">populated </w:t>
      </w:r>
      <w:r>
        <w:t xml:space="preserve">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F17AAF" w:rsidRPr="001D1510">
        <w:rPr>
          <w:noProof/>
        </w:rPr>
        <w:t xml:space="preserve">Figure </w:t>
      </w:r>
      <w:r w:rsidR="00F17AAF">
        <w:rPr>
          <w:noProof/>
        </w:rPr>
        <w:t>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F17AAF">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F17AAF">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F17AAF">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2639D9C4" w14:textId="1463E85B" w:rsidR="006A53A7" w:rsidRDefault="006A53A7" w:rsidP="002E6F4B">
      <w:pPr>
        <w:spacing w:line="360" w:lineRule="auto"/>
        <w:ind w:left="360"/>
      </w:pPr>
    </w:p>
    <w:p w14:paraId="3B9CA382" w14:textId="77777777" w:rsidR="006A53A7" w:rsidRDefault="006A53A7" w:rsidP="006A53A7">
      <w:pPr>
        <w:pStyle w:val="Heading3"/>
        <w:numPr>
          <w:ilvl w:val="2"/>
          <w:numId w:val="25"/>
        </w:numPr>
      </w:pPr>
      <w:bookmarkStart w:id="69" w:name="_Toc44077140"/>
      <w:r>
        <w:t>Power Supply and Grounding</w:t>
      </w:r>
      <w:bookmarkEnd w:id="69"/>
    </w:p>
    <w:p w14:paraId="492DF18E" w14:textId="258C7C67" w:rsidR="002E6F4B" w:rsidRDefault="002E6F4B" w:rsidP="006A53A7">
      <w:pPr>
        <w:spacing w:line="360" w:lineRule="auto"/>
        <w:ind w:left="1080"/>
      </w:pPr>
      <w:r>
        <w:t>Power can be supplied to the board through a DC connector, capable of regulating 16</w:t>
      </w:r>
      <w:r w:rsidRPr="006A53A7">
        <w:rPr>
          <w:sz w:val="12"/>
          <w:szCs w:val="12"/>
        </w:rPr>
        <w:t xml:space="preserve"> </w:t>
      </w:r>
      <w:r>
        <w:t xml:space="preserve">V. </w:t>
      </w:r>
      <w:r w:rsidR="001810A9">
        <w:t>Linear regulators are used to step the voltage down to the required 5</w:t>
      </w:r>
      <w:r w:rsidR="006A53A7" w:rsidRPr="006A53A7">
        <w:rPr>
          <w:sz w:val="12"/>
          <w:szCs w:val="12"/>
        </w:rPr>
        <w:t xml:space="preserve"> </w:t>
      </w:r>
      <w:r w:rsidR="001810A9">
        <w:t>V and 3.3</w:t>
      </w:r>
      <w:r w:rsidR="006A53A7" w:rsidRPr="006A53A7">
        <w:rPr>
          <w:sz w:val="12"/>
          <w:szCs w:val="12"/>
        </w:rPr>
        <w:t xml:space="preserve"> </w:t>
      </w:r>
      <w:r w:rsidR="001810A9">
        <w:t xml:space="preserve">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w:t>
      </w:r>
      <w:r w:rsidR="006A53A7" w:rsidRPr="006A53A7">
        <w:rPr>
          <w:sz w:val="12"/>
          <w:szCs w:val="12"/>
        </w:rPr>
        <w:t xml:space="preserve"> </w:t>
      </w:r>
      <w:r>
        <w:t>V at full load, so the device can be powered by connecting a 9</w:t>
      </w:r>
      <w:r w:rsidR="006A53A7" w:rsidRPr="006A53A7">
        <w:rPr>
          <w:sz w:val="12"/>
          <w:szCs w:val="12"/>
        </w:rPr>
        <w:t xml:space="preserve"> </w:t>
      </w:r>
      <w:r>
        <w:t xml:space="preserve">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6A53A7">
        <w:t xml:space="preserve">. It will also </w:t>
      </w:r>
      <w:r w:rsidR="00176B53">
        <w:t xml:space="preserve">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530BF519" w:rsidR="002E0AB7" w:rsidRDefault="000768E8" w:rsidP="00F46CF7">
      <w:pPr>
        <w:pStyle w:val="Caption"/>
      </w:pPr>
      <w:bookmarkStart w:id="70" w:name="_Ref23792071"/>
      <w:r w:rsidRPr="00176B53">
        <w:rPr>
          <w:noProof/>
          <w:lang w:eastAsia="en-AU"/>
        </w:rPr>
        <w:lastRenderedPageBreak/>
        <w:drawing>
          <wp:anchor distT="0" distB="0" distL="114300" distR="114300" simplePos="0" relativeHeight="251585536" behindDoc="0" locked="0" layoutInCell="1" allowOverlap="1" wp14:anchorId="7043AE8F" wp14:editId="364CE0A3">
            <wp:simplePos x="0" y="0"/>
            <wp:positionH relativeFrom="margin">
              <wp:posOffset>-53975</wp:posOffset>
            </wp:positionH>
            <wp:positionV relativeFrom="paragraph">
              <wp:posOffset>23495</wp:posOffset>
            </wp:positionV>
            <wp:extent cx="5660390" cy="322072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60390" cy="3220720"/>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291A0D">
        <w:fldChar w:fldCharType="begin"/>
      </w:r>
      <w:r w:rsidR="00291A0D">
        <w:instrText xml:space="preserve"> SEQ Figure \* ARABIC </w:instrText>
      </w:r>
      <w:r w:rsidR="00291A0D">
        <w:fldChar w:fldCharType="separate"/>
      </w:r>
      <w:r w:rsidR="00F17AAF">
        <w:rPr>
          <w:noProof/>
        </w:rPr>
        <w:t>28</w:t>
      </w:r>
      <w:r w:rsidR="00291A0D">
        <w:rPr>
          <w:noProof/>
        </w:rPr>
        <w:fldChar w:fldCharType="end"/>
      </w:r>
      <w:bookmarkEnd w:id="70"/>
      <w:r w:rsidR="00F46CF7" w:rsidRPr="00176B53">
        <w:t xml:space="preserve"> - The PCB layout of the Data Acquisition Board.</w:t>
      </w:r>
    </w:p>
    <w:p w14:paraId="49D3C45A" w14:textId="7047F7FB" w:rsidR="00F46CF7" w:rsidRDefault="000768E8" w:rsidP="001D1510">
      <w:pPr>
        <w:pStyle w:val="Caption"/>
      </w:pPr>
      <w:bookmarkStart w:id="71" w:name="_Ref23792082"/>
      <w:r>
        <w:rPr>
          <w:noProof/>
        </w:rPr>
        <w:drawing>
          <wp:anchor distT="0" distB="0" distL="114300" distR="114300" simplePos="0" relativeHeight="252160000" behindDoc="0" locked="0" layoutInCell="1" allowOverlap="1" wp14:anchorId="212698BF" wp14:editId="1438EBEA">
            <wp:simplePos x="0" y="0"/>
            <wp:positionH relativeFrom="margin">
              <wp:align>center</wp:align>
            </wp:positionH>
            <wp:positionV relativeFrom="paragraph">
              <wp:posOffset>72</wp:posOffset>
            </wp:positionV>
            <wp:extent cx="5565775" cy="3048635"/>
            <wp:effectExtent l="0" t="0" r="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14:sizeRelH relativeFrom="page">
              <wp14:pctWidth>0</wp14:pctWidth>
            </wp14:sizeRelH>
            <wp14:sizeRelV relativeFrom="page">
              <wp14:pctHeight>0</wp14:pctHeight>
            </wp14:sizeRelV>
          </wp:anchor>
        </w:drawing>
      </w:r>
      <w:r w:rsidR="00F46CF7" w:rsidRPr="001D1510">
        <w:t xml:space="preserve">Figure </w:t>
      </w:r>
      <w:r w:rsidR="00291A0D" w:rsidRPr="001D1510">
        <w:fldChar w:fldCharType="begin"/>
      </w:r>
      <w:r w:rsidR="00291A0D" w:rsidRPr="001D1510">
        <w:instrText xml:space="preserve"> SEQ Figure \* ARABIC </w:instrText>
      </w:r>
      <w:r w:rsidR="00291A0D" w:rsidRPr="001D1510">
        <w:fldChar w:fldCharType="separate"/>
      </w:r>
      <w:r w:rsidR="00F17AAF">
        <w:rPr>
          <w:noProof/>
        </w:rPr>
        <w:t>29</w:t>
      </w:r>
      <w:r w:rsidR="00291A0D" w:rsidRPr="001D1510">
        <w:fldChar w:fldCharType="end"/>
      </w:r>
      <w:bookmarkEnd w:id="71"/>
      <w:r w:rsidR="00F46CF7" w:rsidRPr="001D1510">
        <w:t xml:space="preserve"> - A </w:t>
      </w:r>
      <w:r w:rsidRPr="001D1510">
        <w:t>photo of the Data Acquisition Board.</w:t>
      </w:r>
    </w:p>
    <w:p w14:paraId="3A25350B" w14:textId="50A013AB"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F429F2">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F429F2">
        <w:rPr>
          <w:noProof/>
        </w:rPr>
        <w:t>[104]</w:t>
      </w:r>
      <w:r w:rsidR="00EE572C">
        <w:fldChar w:fldCharType="end"/>
      </w:r>
      <w:r w:rsidR="00EE572C">
        <w:t>. ST</w:t>
      </w:r>
      <w:r w:rsidR="00BE69A7">
        <w:t>Microe</w:t>
      </w:r>
      <w:r w:rsidR="00EE572C">
        <w:t xml:space="preserve">lectronics has compiled a list of general recommendations for mixed signal design, which have been followed in the design of this board </w:t>
      </w:r>
      <w:r w:rsidR="00EE572C">
        <w:fldChar w:fldCharType="begin"/>
      </w:r>
      <w:r w:rsidR="00F429F2">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F429F2">
        <w:rPr>
          <w:noProof/>
        </w:rPr>
        <w:t>[105]</w:t>
      </w:r>
      <w:r w:rsidR="00EE572C">
        <w:fldChar w:fldCharType="end"/>
      </w:r>
      <w:r w:rsidR="00EE572C">
        <w:t>. Two 5</w:t>
      </w:r>
      <w:r w:rsidR="00BE69A7" w:rsidRPr="00BE69A7">
        <w:rPr>
          <w:sz w:val="12"/>
          <w:szCs w:val="12"/>
        </w:rPr>
        <w:t xml:space="preserve"> </w:t>
      </w:r>
      <w:r w:rsidR="00EE572C">
        <w:t xml:space="preserve">V voltage rails are created </w:t>
      </w:r>
      <w:r w:rsidR="00EE572C">
        <w:lastRenderedPageBreak/>
        <w:t>from the 6</w:t>
      </w:r>
      <w:r w:rsidR="00BE69A7" w:rsidRPr="00BE69A7">
        <w:rPr>
          <w:sz w:val="12"/>
          <w:szCs w:val="12"/>
        </w:rPr>
        <w:t xml:space="preserve"> </w:t>
      </w:r>
      <w:r w:rsidR="00EE572C">
        <w:t>V – 16</w:t>
      </w:r>
      <w:r w:rsidR="00BE69A7" w:rsidRPr="00BE69A7">
        <w:rPr>
          <w:sz w:val="12"/>
          <w:szCs w:val="12"/>
        </w:rPr>
        <w:t xml:space="preserve"> </w:t>
      </w:r>
      <w:r w:rsidR="00EE572C">
        <w:t>V input, one for the 5</w:t>
      </w:r>
      <w:r w:rsidR="00BE69A7" w:rsidRPr="00BE69A7">
        <w:rPr>
          <w:sz w:val="12"/>
          <w:szCs w:val="12"/>
        </w:rPr>
        <w:t xml:space="preserve"> </w:t>
      </w:r>
      <w:r w:rsidR="00EE572C">
        <w:t>V digital logic and the other for the 5</w:t>
      </w:r>
      <w:r w:rsidR="00BE69A7" w:rsidRPr="00BE69A7">
        <w:rPr>
          <w:sz w:val="12"/>
          <w:szCs w:val="12"/>
        </w:rPr>
        <w:t xml:space="preserve"> </w:t>
      </w:r>
      <w:r w:rsidR="00EE572C">
        <w:t xml:space="preserve">V analog supply required by the ADS1299. This ensures the transients introduced </w:t>
      </w:r>
      <w:r w:rsidR="0068232E">
        <w:t>onto the 5</w:t>
      </w:r>
      <w:r w:rsidR="00BE69A7" w:rsidRPr="00BE69A7">
        <w:rPr>
          <w:sz w:val="12"/>
          <w:szCs w:val="12"/>
        </w:rPr>
        <w:t xml:space="preserve"> </w:t>
      </w:r>
      <w:r w:rsidR="0068232E">
        <w:t xml:space="preserve">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2" w:name="_Toc44077141"/>
      <w:r>
        <w:t>ADS1299</w:t>
      </w:r>
      <w:bookmarkEnd w:id="72"/>
    </w:p>
    <w:p w14:paraId="10D7A5E9" w14:textId="7186A0BE"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F429F2">
        <w:rPr>
          <w:noProof/>
        </w:rPr>
        <w:t>[57]</w:t>
      </w:r>
      <w:r w:rsidR="003304E0">
        <w:fldChar w:fldCharType="end"/>
      </w:r>
      <w:r w:rsidR="003304E0">
        <w:t xml:space="preserve">,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w:t>
      </w:r>
      <w:r w:rsidR="00AD4729">
        <w:t>Dr Lauren Harms of the Biomedical Sciences and Pharmacy</w:t>
      </w:r>
      <w:r w:rsidR="003304E0">
        <w:t xml:space="preserve"> Department at the University of Newcastle</w:t>
      </w:r>
      <w:r w:rsidR="00F35954">
        <w:t xml:space="preserve"> </w:t>
      </w:r>
      <w:r w:rsidR="00AD4729">
        <w:fldChar w:fldCharType="begin"/>
      </w:r>
      <w:r w:rsidR="00F429F2">
        <w:instrText xml:space="preserve"> ADDIN EN.CITE &lt;EndNote&gt;&lt;Cite&gt;&lt;Author&gt;Harms&lt;/Author&gt;&lt;Year&gt;2019&lt;/Year&gt;&lt;RecNum&gt;127&lt;/RecNum&gt;&lt;DisplayText&gt;[106]&lt;/DisplayText&gt;&lt;record&gt;&lt;rec-number&gt;127&lt;/rec-number&gt;&lt;foreign-keys&gt;&lt;key app="EN" db-id="s2r9t2svit2ep8ert5rvzvsyav9wzfdpzve0" timestamp="1593137861"&gt;127&lt;/key&gt;&lt;/foreign-keys&gt;&lt;ref-type name="Personal Communication"&gt;26&lt;/ref-type&gt;&lt;contributors&gt;&lt;authors&gt;&lt;author&gt;Harms, Lauren&lt;/author&gt;&lt;/authors&gt;&lt;secondary-authors&gt;&lt;author&gt;Harms, Lauren&lt;/author&gt;&lt;/secondary-authors&gt;&lt;/contributors&gt;&lt;titles&gt;&lt;title&gt;EEG Subject Biasing&lt;/title&gt;&lt;/titles&gt;&lt;dates&gt;&lt;year&gt;2019&lt;/year&gt;&lt;pub-dates&gt;&lt;date&gt;10 September 2019&lt;/date&gt;&lt;/pub-dates&gt;&lt;/dates&gt;&lt;urls&gt;&lt;/urls&gt;&lt;custom1&gt;lauren.harms@newcastle.edu.au&lt;/custom1&gt;&lt;custom2&gt;samuel.r.parker@uon.edu.au&lt;/custom2&gt;&lt;/record&gt;&lt;/Cite&gt;&lt;/EndNote&gt;</w:instrText>
      </w:r>
      <w:r w:rsidR="00AD4729">
        <w:fldChar w:fldCharType="separate"/>
      </w:r>
      <w:r w:rsidR="00F429F2">
        <w:rPr>
          <w:noProof/>
        </w:rPr>
        <w:t>[106]</w:t>
      </w:r>
      <w:r w:rsidR="00AD4729">
        <w:fldChar w:fldCharType="end"/>
      </w:r>
      <w:r w:rsidR="003304E0">
        <w:t>, it was conveyed that patient biasing is rarely used</w:t>
      </w:r>
      <w:r w:rsidR="00AD4729">
        <w:t>.</w:t>
      </w:r>
      <w:r w:rsidR="003304E0">
        <w:t xml:space="preserve"> </w:t>
      </w:r>
      <w:r w:rsidR="00AD4729">
        <w:t>A</w:t>
      </w:r>
      <w:r w:rsidR="003304E0">
        <w:t>ccurate signals can be recorded without implementing this feature, however it may be implemented future iterations of this design.</w:t>
      </w:r>
      <w:r w:rsidR="00FA018D">
        <w:t xml:space="preserve"> The ADS1299 digital input pins are rated to a maximum </w:t>
      </w:r>
      <w:r w:rsidR="00FA018D">
        <w:lastRenderedPageBreak/>
        <w:t xml:space="preserve">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17AAF">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46A8A5AF" w:rsidR="009014DF" w:rsidRDefault="009014DF" w:rsidP="009014DF">
      <w:pPr>
        <w:pStyle w:val="Heading3"/>
        <w:numPr>
          <w:ilvl w:val="2"/>
          <w:numId w:val="25"/>
        </w:numPr>
      </w:pPr>
      <w:bookmarkStart w:id="73" w:name="_Toc44077142"/>
      <w:r>
        <w:t>ATmega328P</w:t>
      </w:r>
      <w:bookmarkEnd w:id="73"/>
    </w:p>
    <w:p w14:paraId="3996AF88" w14:textId="15D69D84" w:rsidR="009014DF" w:rsidRDefault="006373C6" w:rsidP="002E6F4B">
      <w:pPr>
        <w:spacing w:line="360" w:lineRule="auto"/>
        <w:ind w:left="1080"/>
      </w:pPr>
      <w:r>
        <w:t xml:space="preserve">The implementation details for the ATmega328P were based on the Arduino Nano schematic </w:t>
      </w:r>
      <w:r>
        <w:fldChar w:fldCharType="begin"/>
      </w:r>
      <w:r w:rsidR="00F429F2">
        <w:instrText xml:space="preserve"> ADDIN EN.CITE &lt;EndNote&gt;&lt;Cite&gt;&lt;Author&gt;Vita&lt;/Author&gt;&lt;Year&gt;2014&lt;/Year&gt;&lt;RecNum&gt;86&lt;/RecNum&gt;&lt;DisplayText&gt;[10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F429F2">
        <w:rPr>
          <w:noProof/>
        </w:rPr>
        <w:t>[107]</w:t>
      </w:r>
      <w:r>
        <w:fldChar w:fldCharType="end"/>
      </w:r>
      <w:r>
        <w:t xml:space="preserve">. The chip </w:t>
      </w:r>
      <w:r w:rsidR="006B3048">
        <w:t>was</w:t>
      </w:r>
      <w:r>
        <w:t xml:space="preserve"> programmed using Atmel’s ICSP protocol, and loaded with the OptiBoot bootloader. This allow</w:t>
      </w:r>
      <w:r w:rsidR="0094500C">
        <w:t>s</w:t>
      </w:r>
      <w:r>
        <w:t xml:space="preserve">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4" w:name="_Ref42112595"/>
      <w:bookmarkStart w:id="75" w:name="_Toc44077143"/>
      <w:r>
        <w:t>Communications</w:t>
      </w:r>
      <w:bookmarkEnd w:id="74"/>
      <w:bookmarkEnd w:id="75"/>
    </w:p>
    <w:p w14:paraId="01D4DB15" w14:textId="5E56F473"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r w:rsidR="006B3048">
        <w:t xml:space="preserve"> This connection was not used while recording due to the lack of USB isolation hardware in this implementation. </w:t>
      </w:r>
    </w:p>
    <w:p w14:paraId="1952ED09" w14:textId="1D5C3974" w:rsidR="00E94941" w:rsidRDefault="00E94941" w:rsidP="002E6F4B">
      <w:pPr>
        <w:spacing w:line="360" w:lineRule="auto"/>
        <w:ind w:left="1080"/>
      </w:pPr>
    </w:p>
    <w:p w14:paraId="7614E00B" w14:textId="0493053E" w:rsidR="00E94941" w:rsidRDefault="006B3048" w:rsidP="002E6F4B">
      <w:pPr>
        <w:spacing w:line="360" w:lineRule="auto"/>
        <w:ind w:left="1080"/>
      </w:pPr>
      <w:r>
        <w:t>Ideally, w</w:t>
      </w:r>
      <w:r w:rsidR="00E94941">
        <w:t xml:space="preserve">hen the Data Acquisition System is generating training data for the SVM classifier model, the channels </w:t>
      </w:r>
      <w:r>
        <w:t>should be</w:t>
      </w:r>
      <w:r w:rsidR="00E94941">
        <w:t xml:space="preserve"> reversed. Now, the instructions </w:t>
      </w:r>
      <w:r>
        <w:t>should be</w:t>
      </w:r>
      <w:r w:rsidR="00E94941">
        <w:t xml:space="preserve"> provided over Bluetooth, for display on the user’s smartphone. The USB interface is </w:t>
      </w:r>
      <w:r>
        <w:t>for use</w:t>
      </w:r>
      <w:r w:rsidR="00E94941">
        <w:t xml:space="preserve"> by the operator to set parameters and to gather the data. This data can be read directly by Matlab, or saved to a .csv/.mat file for offline processing. </w:t>
      </w:r>
      <w:r>
        <w:t>However, without the inclusion of appropriate USB isolation, all data was sent over the Bluetooth link.</w:t>
      </w:r>
    </w:p>
    <w:p w14:paraId="77A81E84" w14:textId="07A7A744" w:rsidR="00E94941" w:rsidRDefault="00E94941" w:rsidP="002E6F4B">
      <w:pPr>
        <w:spacing w:line="360" w:lineRule="auto"/>
        <w:ind w:left="1080"/>
      </w:pPr>
    </w:p>
    <w:p w14:paraId="45C8922D" w14:textId="58AC7DC3" w:rsidR="00E94941" w:rsidRDefault="00E94941" w:rsidP="002E6F4B">
      <w:pPr>
        <w:spacing w:line="360" w:lineRule="auto"/>
        <w:ind w:left="1080"/>
      </w:pPr>
      <w:r>
        <w:lastRenderedPageBreak/>
        <w:t>As previously mentioned, the ATmega328P and ADS1299 use different logic levels (5</w:t>
      </w:r>
      <w:r w:rsidR="006B3048" w:rsidRPr="006B3048">
        <w:rPr>
          <w:sz w:val="12"/>
          <w:szCs w:val="12"/>
        </w:rPr>
        <w:t xml:space="preserve"> </w:t>
      </w:r>
      <w:r>
        <w:t>V and 3.3</w:t>
      </w:r>
      <w:r w:rsidR="006B3048" w:rsidRPr="006B3048">
        <w:rPr>
          <w:sz w:val="12"/>
          <w:szCs w:val="12"/>
        </w:rPr>
        <w:t xml:space="preserve"> </w:t>
      </w:r>
      <w:r>
        <w:t xml:space="preserve">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6" w:name="_Toc44077144"/>
      <w:r>
        <w:t>Interfaces</w:t>
      </w:r>
      <w:bookmarkEnd w:id="76"/>
    </w:p>
    <w:p w14:paraId="63A1C547" w14:textId="2E17061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F17AAF">
        <w:t xml:space="preserve">Table </w:t>
      </w:r>
      <w:r w:rsidR="00F17AAF">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F17AAF">
        <w:t xml:space="preserve">Table </w:t>
      </w:r>
      <w:r w:rsidR="00F17AAF">
        <w:rPr>
          <w:noProof/>
        </w:rPr>
        <w:t>6</w:t>
      </w:r>
      <w:r w:rsidR="009009DE">
        <w:fldChar w:fldCharType="end"/>
      </w:r>
      <w:r w:rsidR="00491574">
        <w:t>.</w:t>
      </w:r>
    </w:p>
    <w:p w14:paraId="5CB50248" w14:textId="27255A7A" w:rsidR="002D3AE2" w:rsidRDefault="002D3AE2" w:rsidP="00D05175"/>
    <w:p w14:paraId="5F0CB763" w14:textId="2F6D911F" w:rsidR="002D3AE2" w:rsidRDefault="002D3AE2" w:rsidP="002D3AE2">
      <w:pPr>
        <w:pStyle w:val="Caption"/>
      </w:pPr>
      <w:bookmarkStart w:id="77" w:name="_Ref23792151"/>
      <w:r>
        <w:t xml:space="preserve">Table </w:t>
      </w:r>
      <w:r w:rsidR="00291A0D">
        <w:fldChar w:fldCharType="begin"/>
      </w:r>
      <w:r w:rsidR="00291A0D">
        <w:instrText xml:space="preserve"> SEQ Table \* ARABIC </w:instrText>
      </w:r>
      <w:r w:rsidR="00291A0D">
        <w:fldChar w:fldCharType="separate"/>
      </w:r>
      <w:r w:rsidR="00F17AAF">
        <w:rPr>
          <w:noProof/>
        </w:rPr>
        <w:t>5</w:t>
      </w:r>
      <w:r w:rsidR="00291A0D">
        <w:rPr>
          <w:noProof/>
        </w:rPr>
        <w:fldChar w:fldCharType="end"/>
      </w:r>
      <w:bookmarkEnd w:id="7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6B3048">
        <w:trPr>
          <w:cnfStyle w:val="000000100000" w:firstRow="0" w:lastRow="0" w:firstColumn="0" w:lastColumn="0" w:oddVBand="0" w:evenVBand="0" w:oddHBand="1" w:evenHBand="0" w:firstRowFirstColumn="0" w:firstRowLastColumn="0" w:lastRowFirstColumn="0" w:lastRowLastColumn="0"/>
          <w:trHeight w:val="629"/>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A75BD8E"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F429F2">
              <w:instrText xml:space="preserve"> ADDIN EN.CITE &lt;EndNote&gt;&lt;Cite&gt;&lt;Author&gt;Atmel&lt;/Author&gt;&lt;Year&gt;2016&lt;/Year&gt;&lt;RecNum&gt;81&lt;/RecNum&gt;&lt;DisplayText&gt;[10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F429F2">
              <w:rPr>
                <w:noProof/>
              </w:rPr>
              <w:t>[108]</w:t>
            </w:r>
            <w:r>
              <w:fldChar w:fldCharType="end"/>
            </w:r>
            <w:r>
              <w:t>.</w:t>
            </w:r>
          </w:p>
        </w:tc>
      </w:tr>
    </w:tbl>
    <w:p w14:paraId="061F8959" w14:textId="4846ACCD" w:rsidR="00D948C1" w:rsidRDefault="00D948C1" w:rsidP="00D05175"/>
    <w:p w14:paraId="347BE8EE" w14:textId="33953981" w:rsidR="00491574" w:rsidRDefault="00491574" w:rsidP="00491574">
      <w:pPr>
        <w:pStyle w:val="Caption"/>
      </w:pPr>
      <w:bookmarkStart w:id="78" w:name="_Ref42114473"/>
      <w:bookmarkStart w:id="79" w:name="_Ref42114469"/>
      <w:r>
        <w:t xml:space="preserve">Table </w:t>
      </w:r>
      <w:r w:rsidR="00291A0D">
        <w:fldChar w:fldCharType="begin"/>
      </w:r>
      <w:r w:rsidR="00291A0D">
        <w:instrText xml:space="preserve"> SEQ Table \* ARABIC </w:instrText>
      </w:r>
      <w:r w:rsidR="00291A0D">
        <w:fldChar w:fldCharType="separate"/>
      </w:r>
      <w:r w:rsidR="00F17AAF">
        <w:rPr>
          <w:noProof/>
        </w:rPr>
        <w:t>6</w:t>
      </w:r>
      <w:r w:rsidR="00291A0D">
        <w:rPr>
          <w:noProof/>
        </w:rPr>
        <w:fldChar w:fldCharType="end"/>
      </w:r>
      <w:bookmarkEnd w:id="78"/>
      <w:r>
        <w:t xml:space="preserve"> – Internal interface specifications for the Data Acquisition board.</w:t>
      </w:r>
      <w:bookmarkEnd w:id="7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750EC492"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3EE026E9"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w:t>
            </w:r>
            <w:r>
              <w:lastRenderedPageBreak/>
              <w:t>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38417F4D"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3BD91D4"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6509BD97" w:rsidR="00491574" w:rsidRDefault="00491574" w:rsidP="00D05175"/>
    <w:p w14:paraId="41BB299D" w14:textId="77777777" w:rsidR="009125C2" w:rsidRDefault="009125C2" w:rsidP="00D05175"/>
    <w:p w14:paraId="015CEA5F" w14:textId="5E8188A0" w:rsidR="000D3AEF" w:rsidRDefault="000D3AEF" w:rsidP="000D3AEF">
      <w:pPr>
        <w:pStyle w:val="Heading3"/>
        <w:numPr>
          <w:ilvl w:val="2"/>
          <w:numId w:val="25"/>
        </w:numPr>
      </w:pPr>
      <w:bookmarkStart w:id="80" w:name="_Ref43894944"/>
      <w:bookmarkStart w:id="81" w:name="_Toc44077145"/>
      <w:r>
        <w:t>Isolation and Safety</w:t>
      </w:r>
      <w:bookmarkEnd w:id="80"/>
      <w:bookmarkEnd w:id="81"/>
    </w:p>
    <w:p w14:paraId="5D2CFEDC" w14:textId="6BA02AB4"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F429F2">
        <w:instrText xml:space="preserve"> ADDIN EN.CITE &lt;EndNote&gt;&lt;Cite&gt;&lt;Author&gt;Analog Devices&lt;/Author&gt;&lt;Year&gt;2012&lt;/Year&gt;&lt;RecNum&gt;101&lt;/RecNum&gt;&lt;DisplayText&gt;[109]&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F429F2">
        <w:rPr>
          <w:noProof/>
        </w:rPr>
        <w:t>[109]</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w:t>
      </w:r>
      <w:r w:rsidR="00363688" w:rsidRPr="00363688">
        <w:rPr>
          <w:sz w:val="12"/>
          <w:szCs w:val="12"/>
        </w:rPr>
        <w:t xml:space="preserve"> </w:t>
      </w:r>
      <w:r>
        <w:t>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0D0DE1EC" w:rsidR="000D3AEF" w:rsidRDefault="000D3AEF" w:rsidP="000D3AEF">
      <w:pPr>
        <w:spacing w:line="360" w:lineRule="auto"/>
        <w:ind w:left="1080"/>
      </w:pPr>
      <w:r>
        <w:t>Examining commercially available biosignal front ends, several isolation techniques can be identified</w:t>
      </w:r>
      <w:r w:rsidR="00371C01">
        <w:t>. The Thought Technology Ltd. T9405MA interface device, for example, includes a patient-side circuit powered by a 9</w:t>
      </w:r>
      <w:r w:rsidR="00363688" w:rsidRPr="00363688">
        <w:rPr>
          <w:sz w:val="12"/>
          <w:szCs w:val="12"/>
        </w:rPr>
        <w:t xml:space="preserve"> </w:t>
      </w:r>
      <w:r w:rsidR="00371C01">
        <w:t xml:space="preserve">V battery for powering active electrodes. It then includes 4 analog isolation transformers (the specifications of these transformers is not listed), which allow the electrode signals to cross the electrical isolation barrier to a mains-powered back-end, </w:t>
      </w:r>
      <w:r w:rsidR="00371C01">
        <w:lastRenderedPageBreak/>
        <w:t xml:space="preserve">which is then connected to the rest of the mains-powered system </w:t>
      </w:r>
      <w:r w:rsidR="004B1AFC">
        <w:fldChar w:fldCharType="begin"/>
      </w:r>
      <w:r w:rsidR="00F429F2">
        <w:instrText xml:space="preserve"> ADDIN EN.CITE &lt;EndNote&gt;&lt;Cite&gt;&lt;Author&gt;Thought Technology Ltd.&lt;/Author&gt;&lt;Year&gt;n.d.&lt;/Year&gt;&lt;RecNum&gt;102&lt;/RecNum&gt;&lt;DisplayText&gt;[110]&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F429F2">
        <w:rPr>
          <w:noProof/>
        </w:rPr>
        <w:t>[110]</w:t>
      </w:r>
      <w:r w:rsidR="004B1AFC">
        <w:fldChar w:fldCharType="end"/>
      </w:r>
      <w:r w:rsidR="004B1AFC">
        <w:t xml:space="preserve">. While this </w:t>
      </w:r>
      <w:r w:rsidR="007510BF">
        <w:t>system is</w:t>
      </w:r>
      <w:r w:rsidR="004B1AFC">
        <w:t xml:space="preserve"> </w:t>
      </w:r>
      <w:r w:rsidR="009125C2">
        <w:t>commercially</w:t>
      </w:r>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C67AB07"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 and HC-05 must still be powered by a 9V battery. However, the USB connection can be isolated using the aforementioned </w:t>
      </w:r>
      <w:r w:rsidRPr="000D3AEF">
        <w:t>ADUM4160</w:t>
      </w:r>
      <w:r>
        <w:t xml:space="preserve"> chip or a similar solution. This chip can isolate up to 5 kV sustained, and 6</w:t>
      </w:r>
      <w:r w:rsidRPr="00363688">
        <w:rPr>
          <w:sz w:val="12"/>
          <w:szCs w:val="12"/>
        </w:rPr>
        <w:t xml:space="preserve"> </w:t>
      </w:r>
      <w:r>
        <w:t xml:space="preserve">kV transients for up to 10 seconds. The chip is available for $18.72 from Digikey, in a SOIC-16 package </w:t>
      </w:r>
      <w:r>
        <w:fldChar w:fldCharType="begin"/>
      </w:r>
      <w:r w:rsidR="00F429F2">
        <w:instrText xml:space="preserve"> ADDIN EN.CITE &lt;EndNote&gt;&lt;Cite&gt;&lt;Author&gt;Digikey&lt;/Author&gt;&lt;Year&gt;n.d.&lt;/Year&gt;&lt;RecNum&gt;103&lt;/RecNum&gt;&lt;DisplayText&gt;[111]&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F429F2">
        <w:rPr>
          <w:noProof/>
        </w:rPr>
        <w:t>[111]</w:t>
      </w:r>
      <w:r>
        <w:fldChar w:fldCharType="end"/>
      </w:r>
      <w:r>
        <w:t>. This isolation approach is advantageous, as it simplifies the power supply configuration (everything is powered by a 9</w:t>
      </w:r>
      <w:r w:rsidR="00363688" w:rsidRPr="00363688">
        <w:rPr>
          <w:sz w:val="12"/>
          <w:szCs w:val="12"/>
        </w:rPr>
        <w:t xml:space="preserve"> </w:t>
      </w:r>
      <w:r>
        <w:t>V battery), however this increases the current draw on the battery, reducing the operation time.</w:t>
      </w:r>
    </w:p>
    <w:p w14:paraId="78B64B36" w14:textId="68A0D1E1" w:rsidR="00A20BC7" w:rsidRDefault="004B1AFC" w:rsidP="004B1AFC">
      <w:pPr>
        <w:pStyle w:val="ListParagraph"/>
        <w:numPr>
          <w:ilvl w:val="0"/>
          <w:numId w:val="39"/>
        </w:numPr>
        <w:spacing w:line="360" w:lineRule="auto"/>
      </w:pPr>
      <w:r w:rsidRPr="001810A9">
        <w:rPr>
          <w:i/>
          <w:iCs/>
        </w:rPr>
        <w:t>Isolate the ADC</w:t>
      </w:r>
      <w:r>
        <w:t>. In this topology, the ATMega328P and HC-05 can be powered by a mains supply, while the ADS1299 is powered by a 9</w:t>
      </w:r>
      <w:r w:rsidR="00363688" w:rsidRPr="00363688">
        <w:rPr>
          <w:sz w:val="12"/>
          <w:szCs w:val="12"/>
        </w:rPr>
        <w:t xml:space="preserve"> </w:t>
      </w:r>
      <w:r>
        <w:t xml:space="preserve">V battery. This will increase the battery life of the device. To isolate the devices, the SPI bus can be connected through a digital isolator IC. Analog </w:t>
      </w:r>
      <w:r w:rsidR="00363688">
        <w:t>D</w:t>
      </w:r>
      <w:r>
        <w:t xml:space="preserve">evices offers a </w:t>
      </w:r>
      <w:r w:rsidR="00363688">
        <w:t xml:space="preserve">wide </w:t>
      </w:r>
      <w:r>
        <w:t xml:space="preserve">gamut of chips, which balance data rate, voltage isolation rating, and cost. For example, the </w:t>
      </w:r>
      <w:r w:rsidRPr="004B1AFC">
        <w:t>ADUM7441</w:t>
      </w:r>
      <w:r>
        <w:t xml:space="preserve"> IC offers data rates up to 5</w:t>
      </w:r>
      <w:r w:rsidR="00BD36FF" w:rsidRPr="00BD36FF">
        <w:rPr>
          <w:sz w:val="12"/>
          <w:szCs w:val="12"/>
        </w:rPr>
        <w:t xml:space="preserve"> </w:t>
      </w:r>
      <w:r>
        <w:t>MHz (the Data Acquisition System SPI clock is set to 1</w:t>
      </w:r>
      <w:r w:rsidR="00BD36FF" w:rsidRPr="00BD36FF">
        <w:rPr>
          <w:sz w:val="12"/>
          <w:szCs w:val="12"/>
        </w:rPr>
        <w:t xml:space="preserve"> </w:t>
      </w:r>
      <w:r>
        <w:t>MHz, so this is sufficient), and offers 1</w:t>
      </w:r>
      <w:r w:rsidRPr="00BD36FF">
        <w:rPr>
          <w:sz w:val="12"/>
          <w:szCs w:val="12"/>
        </w:rPr>
        <w:t xml:space="preserve"> </w:t>
      </w:r>
      <w:r>
        <w:t xml:space="preserve">kV of isolation for $6.50 </w:t>
      </w:r>
      <w:r>
        <w:fldChar w:fldCharType="begin"/>
      </w:r>
      <w:r w:rsidR="00F429F2">
        <w:instrText xml:space="preserve"> ADDIN EN.CITE &lt;EndNote&gt;&lt;Cite&gt;&lt;Author&gt;Digikey&lt;/Author&gt;&lt;Year&gt;n.d.&lt;/Year&gt;&lt;RecNum&gt;104&lt;/RecNum&gt;&lt;DisplayText&gt;[112]&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F429F2">
        <w:rPr>
          <w:noProof/>
        </w:rPr>
        <w:t>[112]</w:t>
      </w:r>
      <w:r>
        <w:fldChar w:fldCharType="end"/>
      </w:r>
      <w:r>
        <w:t>.</w:t>
      </w:r>
      <w:r w:rsidR="00A20BC7">
        <w:t xml:space="preserve"> Under this topology, the ADS1299 will be powered by a 9</w:t>
      </w:r>
      <w:r w:rsidR="00BD36FF" w:rsidRPr="00BD36FF">
        <w:rPr>
          <w:sz w:val="12"/>
          <w:szCs w:val="12"/>
        </w:rPr>
        <w:t xml:space="preserve"> </w:t>
      </w:r>
      <w:r w:rsidR="00A20BC7">
        <w:t>V battery, and any dangerous voltages that are present at the ATMega328P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AFFC099"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IC. </w:t>
      </w:r>
      <w:r w:rsidR="005B0D1C">
        <w:lastRenderedPageBreak/>
        <w:t>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F429F2">
        <w:instrText xml:space="preserve"> ADDIN EN.CITE &lt;EndNote&gt;&lt;Cite&gt;&lt;Author&gt;Standards Australia&lt;/Author&gt;&lt;Year&gt;1995&lt;/Year&gt;&lt;RecNum&gt;105&lt;/RecNum&gt;&lt;DisplayText&gt;[113]&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F429F2">
        <w:rPr>
          <w:noProof/>
        </w:rPr>
        <w:t>[113]</w:t>
      </w:r>
      <w:r w:rsidR="00D35323">
        <w:fldChar w:fldCharType="end"/>
      </w:r>
      <w:r w:rsidR="005B0D1C">
        <w:t xml:space="preserve"> and IPC-2221 </w:t>
      </w:r>
      <w:r w:rsidR="00D35323">
        <w:fldChar w:fldCharType="begin"/>
      </w:r>
      <w:r w:rsidR="00F429F2">
        <w:instrText xml:space="preserve"> ADDIN EN.CITE &lt;EndNote&gt;&lt;Cite&gt;&lt;Author&gt;IPC&lt;/Author&gt;&lt;Year&gt;2003&lt;/Year&gt;&lt;RecNum&gt;106&lt;/RecNum&gt;&lt;DisplayText&gt;[114]&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F429F2">
        <w:rPr>
          <w:noProof/>
        </w:rPr>
        <w:t>[114]</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2" w:name="_Toc44077146"/>
      <w:r>
        <w:t>Data Acquisition System Software</w:t>
      </w:r>
      <w:bookmarkEnd w:id="82"/>
    </w:p>
    <w:p w14:paraId="1C05139E" w14:textId="44C29D02" w:rsidR="00D96EA9" w:rsidRDefault="009125C2" w:rsidP="002E6F4B">
      <w:pPr>
        <w:spacing w:line="360" w:lineRule="auto"/>
        <w:ind w:left="360"/>
      </w:pPr>
      <w:r>
        <w:rPr>
          <w:noProof/>
          <w:lang w:eastAsia="en-AU"/>
        </w:rPr>
        <w:drawing>
          <wp:anchor distT="0" distB="0" distL="114300" distR="114300" simplePos="0" relativeHeight="251723776" behindDoc="0" locked="0" layoutInCell="1" allowOverlap="1" wp14:anchorId="4B289554" wp14:editId="517008F3">
            <wp:simplePos x="0" y="0"/>
            <wp:positionH relativeFrom="margin">
              <wp:posOffset>-311785</wp:posOffset>
            </wp:positionH>
            <wp:positionV relativeFrom="margin">
              <wp:posOffset>295608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t>An excerpt of t</w:t>
      </w:r>
      <w:r w:rsidR="00000EBF">
        <w:t xml:space="preserve">he documentation for the Data Acquisition Software is presented </w:t>
      </w:r>
      <w:r w:rsidR="00CD0FCB">
        <w:t xml:space="preserve">in </w:t>
      </w:r>
      <w:r w:rsidR="00CD0FCB">
        <w:fldChar w:fldCharType="begin"/>
      </w:r>
      <w:r w:rsidR="00CD0FCB">
        <w:instrText xml:space="preserve"> REF _Ref44059492 \h </w:instrText>
      </w:r>
      <w:r w:rsidR="00CD0FCB">
        <w:fldChar w:fldCharType="separate"/>
      </w:r>
      <w:r w:rsidR="00F17AAF">
        <w:t>Appendix D – Data Acquisition Software Documentation Excerpt</w:t>
      </w:r>
      <w:r w:rsidR="00CD0FCB">
        <w:fldChar w:fldCharType="end"/>
      </w:r>
      <w:r>
        <w:t xml:space="preserve">, and the complete version is hosted at </w:t>
      </w:r>
      <w:hyperlink r:id="rId45" w:history="1">
        <w:r w:rsidRPr="009125C2">
          <w:rPr>
            <w:rStyle w:val="Hyperlink"/>
          </w:rPr>
          <w:t>http://daq.netlify.app</w:t>
        </w:r>
      </w:hyperlink>
      <w:r w:rsidR="00000EBF">
        <w:t xml:space="preserve">. </w:t>
      </w:r>
      <w:r w:rsidR="00B62A84">
        <w:t xml:space="preserve">An overview of the software system is presented in </w:t>
      </w:r>
      <w:r w:rsidR="00B62A84">
        <w:fldChar w:fldCharType="begin"/>
      </w:r>
      <w:r w:rsidR="00B62A84">
        <w:instrText xml:space="preserve"> REF _Ref23792530 \h  \* MERGEFORMAT </w:instrText>
      </w:r>
      <w:r w:rsidR="00B62A84">
        <w:fldChar w:fldCharType="separate"/>
      </w:r>
      <w:r w:rsidR="00F17AAF">
        <w:t xml:space="preserve">Figure </w:t>
      </w:r>
      <w:r w:rsidR="00F17AAF">
        <w:rPr>
          <w:noProof/>
        </w:rPr>
        <w:t>30</w:t>
      </w:r>
      <w:r w:rsidR="00B62A84">
        <w:fldChar w:fldCharType="end"/>
      </w:r>
      <w:r w:rsidR="00B62A84">
        <w:t>.</w:t>
      </w:r>
    </w:p>
    <w:p w14:paraId="68653250" w14:textId="13892641" w:rsidR="00B62A84" w:rsidRDefault="00B62A84" w:rsidP="00D27260">
      <w:pPr>
        <w:pStyle w:val="Caption"/>
      </w:pPr>
      <w:bookmarkStart w:id="83" w:name="_Ref23792530"/>
      <w:r>
        <w:t xml:space="preserve">Figure </w:t>
      </w:r>
      <w:r w:rsidR="00291A0D">
        <w:fldChar w:fldCharType="begin"/>
      </w:r>
      <w:r w:rsidR="00291A0D">
        <w:instrText xml:space="preserve"> SEQ Figure \* ARABIC </w:instrText>
      </w:r>
      <w:r w:rsidR="00291A0D">
        <w:fldChar w:fldCharType="separate"/>
      </w:r>
      <w:r w:rsidR="00F17AAF">
        <w:rPr>
          <w:noProof/>
        </w:rPr>
        <w:t>30</w:t>
      </w:r>
      <w:r w:rsidR="00291A0D">
        <w:rPr>
          <w:noProof/>
        </w:rPr>
        <w:fldChar w:fldCharType="end"/>
      </w:r>
      <w:bookmarkEnd w:id="83"/>
      <w:r>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4" w:name="_Toc44077147"/>
      <w:r>
        <w:t xml:space="preserve">SPI </w:t>
      </w:r>
      <w:r w:rsidR="00596FCD">
        <w:t>Timing Requirements</w:t>
      </w:r>
      <w:r>
        <w:t xml:space="preserve"> for ADS1299</w:t>
      </w:r>
      <w:bookmarkEnd w:id="84"/>
    </w:p>
    <w:p w14:paraId="6762F769" w14:textId="0BD380A6"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w:t>
      </w:r>
      <w:r w:rsidR="00D94BE1">
        <w:rPr>
          <w:iCs/>
        </w:rPr>
        <w:t>14</w:t>
      </w:r>
      <w:r w:rsidR="002D3AE2">
        <w:rPr>
          <w:iCs/>
        </w:rPr>
        <w:t>)</w:t>
      </w:r>
      <w:r w:rsidR="00596FCD">
        <w:rPr>
          <w:iCs/>
        </w:rPr>
        <w:t>,</w:t>
      </w:r>
      <w:r>
        <w:rPr>
          <w:iCs/>
        </w:rPr>
        <w:t xml:space="preserve"> from the ADS1299 datasheet </w:t>
      </w:r>
      <w:r>
        <w:rPr>
          <w:iCs/>
        </w:rPr>
        <w:fldChar w:fldCharType="begin"/>
      </w:r>
      <w:r w:rsidR="00F429F2">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F429F2">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5019E2B0">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556B6E8B" w:rsidR="00B724CB" w:rsidRPr="00025F89" w:rsidRDefault="00B724CB"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7"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IV6aGcwAgAAWgQAAA4AAAAAAAAAAAAAAAAA&#10;LgIAAGRycy9lMm9Eb2MueG1sUEsBAi0AFAAGAAgAAAAhAPdqaiDhAAAACwEAAA8AAAAAAAAAAAAA&#10;AAAAigQAAGRycy9kb3ducmV2LnhtbFBLBQYAAAAABAAEAPMAAACYBQAAAAA=&#10;" filled="f" stroked="f" strokeweight=".5pt">
                <v:textbox>
                  <w:txbxContent>
                    <w:p w14:paraId="6CD4B605" w14:textId="556B6E8B" w:rsidR="00B724CB" w:rsidRPr="00025F89" w:rsidRDefault="00B724CB"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p>
    <w:p w14:paraId="380D2528" w14:textId="38BC4DE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w:t>
      </w:r>
      <w:r w:rsidR="000A4C53">
        <w:t>14</w:t>
      </w:r>
      <w:r w:rsidR="002D3AE2">
        <w:t>)</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w:t>
      </w:r>
      <w:r w:rsidR="001B1E7B" w:rsidRPr="004C69FF">
        <w:rPr>
          <w:sz w:val="12"/>
          <w:szCs w:val="12"/>
        </w:rPr>
        <w:t xml:space="preserve"> </w:t>
      </w:r>
      <w:r w:rsidR="001B1E7B">
        <w:t>MHz, which easily meets the timing requirements.</w:t>
      </w:r>
    </w:p>
    <w:p w14:paraId="54B269D4" w14:textId="0BC808FB" w:rsidR="003F78B8" w:rsidRDefault="003F78B8" w:rsidP="00D27260">
      <w:pPr>
        <w:spacing w:line="360" w:lineRule="auto"/>
        <w:ind w:left="810"/>
      </w:pPr>
    </w:p>
    <w:p w14:paraId="58403882" w14:textId="7D7A04D4"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0C1A6863">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6"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B724CB" w:rsidRDefault="00B724CB"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B724CB" w:rsidRDefault="00B724CB"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B724CB" w:rsidRDefault="00B724CB"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B724CB" w:rsidRDefault="00B724CB"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B724CB" w:rsidRDefault="00B724CB"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8"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&#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">
                <v:shape id="Picture 410" o:spid="_x0000_s1179"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7" o:title=""/>
                </v:shape>
                <v:group id="Group 418" o:spid="_x0000_s1180"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1"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2"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3"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B724CB" w:rsidRDefault="00B724CB"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4"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5"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6"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7"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8"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B724CB" w:rsidRDefault="00B724CB"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89"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B724CB" w:rsidRDefault="00B724CB" w:rsidP="006277FA">
                        <w:pPr>
                          <w:jc w:val="right"/>
                        </w:pPr>
                        <m:oMathPara>
                          <m:oMath>
                            <m:r>
                              <w:rPr>
                                <w:rFonts w:ascii="Cambria Math" w:hAnsi="Cambria Math"/>
                              </w:rPr>
                              <m:t>SCLK</m:t>
                            </m:r>
                          </m:oMath>
                        </m:oMathPara>
                      </w:p>
                    </w:txbxContent>
                  </v:textbox>
                </v:shape>
                <v:shape id="Text Box 437" o:spid="_x0000_s1190"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B724CB" w:rsidRDefault="00B724CB" w:rsidP="006277FA">
                        <w:pPr>
                          <w:jc w:val="right"/>
                        </w:pPr>
                        <m:oMathPara>
                          <m:oMath>
                            <m:r>
                              <w:rPr>
                                <w:rFonts w:ascii="Cambria Math" w:hAnsi="Cambria Math"/>
                              </w:rPr>
                              <m:t>MOSI</m:t>
                            </m:r>
                          </m:oMath>
                        </m:oMathPara>
                      </w:p>
                    </w:txbxContent>
                  </v:textbox>
                </v:shape>
                <v:shape id="Text Box 438" o:spid="_x0000_s1191"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B724CB" w:rsidRDefault="00B724CB"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6C234766">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836BC05"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2076FF0E">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304207E"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10237E40">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3FDD5C"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3CAF1FA3">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D80B943"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255D8782">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15CE55A"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10245128">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CB8F677"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5C4A3795">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7598E47"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F17AAF">
        <w:t xml:space="preserve">Figure </w:t>
      </w:r>
      <w:r w:rsidR="00F17AAF">
        <w:rPr>
          <w:noProof/>
        </w:rPr>
        <w:t>31</w:t>
      </w:r>
      <w:r w:rsidR="005970C3">
        <w:fldChar w:fldCharType="end"/>
      </w:r>
      <w:r w:rsidR="002F1D72">
        <w:t>.</w:t>
      </w:r>
    </w:p>
    <w:p w14:paraId="60AFB571" w14:textId="76B02BE1" w:rsidR="005970C3" w:rsidRDefault="005970C3" w:rsidP="00614766">
      <w:pPr>
        <w:pStyle w:val="Caption"/>
      </w:pPr>
      <w:bookmarkStart w:id="85" w:name="_Ref43730158"/>
      <w:r>
        <w:t xml:space="preserve">Figure </w:t>
      </w:r>
      <w:r w:rsidR="00291A0D">
        <w:fldChar w:fldCharType="begin"/>
      </w:r>
      <w:r w:rsidR="00291A0D">
        <w:instrText xml:space="preserve"> SEQ Figure \* ARABIC </w:instrText>
      </w:r>
      <w:r w:rsidR="00291A0D">
        <w:fldChar w:fldCharType="separate"/>
      </w:r>
      <w:r w:rsidR="00F17AAF">
        <w:rPr>
          <w:noProof/>
        </w:rPr>
        <w:t>31</w:t>
      </w:r>
      <w:r w:rsidR="00291A0D">
        <w:rPr>
          <w:noProof/>
        </w:rPr>
        <w:fldChar w:fldCharType="end"/>
      </w:r>
      <w:bookmarkEnd w:id="85"/>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sidR="00F429F2">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6" w:name="_Ref43731379"/>
      <w:bookmarkStart w:id="87" w:name="_Toc44077148"/>
      <w:r>
        <w:t>Configuring and Operating ADS1299</w:t>
      </w:r>
      <w:bookmarkEnd w:id="86"/>
      <w:bookmarkEnd w:id="87"/>
    </w:p>
    <w:p w14:paraId="42F13E4F" w14:textId="6E04790E" w:rsidR="00287BE5" w:rsidRDefault="00287BE5" w:rsidP="002E6F4B">
      <w:pPr>
        <w:spacing w:line="360" w:lineRule="auto"/>
        <w:ind w:left="810"/>
      </w:pPr>
      <w:r>
        <w:t xml:space="preserve">The ADS1299 is an extremely versatile biosignal analog front end. To configure its many parameters, </w:t>
      </w:r>
      <w:r w:rsidR="00600418">
        <w:t>there are</w:t>
      </w:r>
      <w:r>
        <w:t xml:space="preserve"> several configuration registers that must be set </w:t>
      </w:r>
      <w:r>
        <w:lastRenderedPageBreak/>
        <w:t xml:space="preserve">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5744C6FD" w:rsidR="00F857F5" w:rsidRDefault="00600418" w:rsidP="002E6F4B">
      <w:pPr>
        <w:spacing w:line="360" w:lineRule="auto"/>
        <w:ind w:left="810"/>
      </w:pPr>
      <w:r w:rsidRPr="00056B50">
        <w:rPr>
          <w:noProof/>
        </w:rPr>
        <w:drawing>
          <wp:anchor distT="0" distB="0" distL="114300" distR="114300" simplePos="0" relativeHeight="251608064" behindDoc="0" locked="0" layoutInCell="1" allowOverlap="1" wp14:anchorId="162B052C" wp14:editId="799CD74F">
            <wp:simplePos x="0" y="0"/>
            <wp:positionH relativeFrom="margin">
              <wp:posOffset>502920</wp:posOffset>
            </wp:positionH>
            <wp:positionV relativeFrom="margin">
              <wp:posOffset>2577836</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590F8E">
        <w:fldChar w:fldCharType="begin"/>
      </w:r>
      <w:r w:rsidR="00590F8E">
        <w:instrText xml:space="preserve"> REF _Ref23792682 \h </w:instrText>
      </w:r>
      <w:r w:rsidR="002E6F4B">
        <w:instrText xml:space="preserve"> \* MERGEFORMAT </w:instrText>
      </w:r>
      <w:r w:rsidR="00590F8E">
        <w:fldChar w:fldCharType="separate"/>
      </w:r>
      <w:r w:rsidR="00F17AAF" w:rsidRPr="00056B50">
        <w:t xml:space="preserve">Figure </w:t>
      </w:r>
      <w:r w:rsidR="00F17AAF">
        <w:rPr>
          <w:noProof/>
        </w:rPr>
        <w:t>32</w:t>
      </w:r>
      <w:r w:rsidR="00590F8E">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rsidR="00590F8E">
        <w:fldChar w:fldCharType="begin"/>
      </w:r>
      <w:r w:rsidR="00590F8E">
        <w:instrText xml:space="preserve"> REF _Ref23792682 \h </w:instrText>
      </w:r>
      <w:r w:rsidR="002E6F4B">
        <w:instrText xml:space="preserve"> \* MERGEFORMAT </w:instrText>
      </w:r>
      <w:r w:rsidR="00590F8E">
        <w:fldChar w:fldCharType="separate"/>
      </w:r>
      <w:r w:rsidR="00F17AAF" w:rsidRPr="00056B50">
        <w:t xml:space="preserve">Figure </w:t>
      </w:r>
      <w:r w:rsidR="00F17AAF">
        <w:rPr>
          <w:noProof/>
        </w:rPr>
        <w:t>32</w:t>
      </w:r>
      <w:r w:rsidR="00590F8E">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67D369B4" w:rsidR="00F857F5" w:rsidRPr="00056B50" w:rsidRDefault="00F857F5" w:rsidP="00F857F5">
      <w:pPr>
        <w:pStyle w:val="Caption"/>
      </w:pPr>
      <w:bookmarkStart w:id="88" w:name="_Ref23792682"/>
      <w:r w:rsidRPr="00056B50">
        <w:t xml:space="preserve">Figure </w:t>
      </w:r>
      <w:r w:rsidR="00291A0D">
        <w:fldChar w:fldCharType="begin"/>
      </w:r>
      <w:r w:rsidR="00291A0D">
        <w:instrText xml:space="preserve"> SEQ Figure \* ARABIC </w:instrText>
      </w:r>
      <w:r w:rsidR="00291A0D">
        <w:fldChar w:fldCharType="separate"/>
      </w:r>
      <w:r w:rsidR="00F17AAF">
        <w:rPr>
          <w:noProof/>
        </w:rPr>
        <w:t>32</w:t>
      </w:r>
      <w:r w:rsidR="00291A0D">
        <w:rPr>
          <w:noProof/>
        </w:rPr>
        <w:fldChar w:fldCharType="end"/>
      </w:r>
      <w:bookmarkEnd w:id="88"/>
      <w:r w:rsidRPr="00056B50">
        <w:t xml:space="preserve"> </w:t>
      </w:r>
      <w:r>
        <w:t>–</w:t>
      </w:r>
      <w:r w:rsidRPr="00056B50">
        <w:t xml:space="preserve"> ADS1299 configuration flowchart.</w:t>
      </w:r>
    </w:p>
    <w:p w14:paraId="27B56AF8" w14:textId="794B9B54"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F17AAF">
        <w:t xml:space="preserve">Figure </w:t>
      </w:r>
      <w:r w:rsidR="00F17AAF">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F17AAF">
        <w:t xml:space="preserve">Figure </w:t>
      </w:r>
      <w:r w:rsidR="00F17AAF">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023E8E27" w:rsidR="00F857F5" w:rsidRDefault="0044476E" w:rsidP="00F857F5">
      <w:pPr>
        <w:pStyle w:val="Caption"/>
      </w:pPr>
      <w:bookmarkStart w:id="89" w:name="_Ref43730888"/>
      <w:r>
        <w:rPr>
          <w:noProof/>
        </w:rPr>
        <mc:AlternateContent>
          <mc:Choice Requires="wpg">
            <w:drawing>
              <wp:anchor distT="0" distB="0" distL="114300" distR="114300" simplePos="0" relativeHeight="252085248" behindDoc="0" locked="0" layoutInCell="1" allowOverlap="1" wp14:anchorId="1B14A643" wp14:editId="7BA10B94">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B724CB" w:rsidRPr="003A448B" w:rsidRDefault="00B724CB"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B724CB" w:rsidRPr="003A448B" w:rsidRDefault="00B724CB"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B724CB" w:rsidRPr="003A448B" w:rsidRDefault="00B724CB"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B724CB" w:rsidRPr="003A448B" w:rsidRDefault="00B724CB"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B724CB" w:rsidRPr="003A448B" w:rsidRDefault="00B724CB"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B724CB" w:rsidRDefault="00B724CB"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B724CB" w:rsidRDefault="00B724CB"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B724CB" w:rsidRDefault="00B724CB"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B724CB" w:rsidRDefault="00B724CB"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B724CB" w:rsidRDefault="00B724CB"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B724CB" w:rsidRDefault="00B724CB"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2"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">
                <v:group id="Group 466" o:spid="_x0000_s1193"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4"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5"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50" o:title=""/>
                    </v:shape>
                    <v:group id="Group 443" o:spid="_x0000_s1196"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7"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8"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B724CB" w:rsidRPr="003A448B" w:rsidRDefault="00B724CB" w:rsidP="003A448B">
                              <w:pPr>
                                <w:jc w:val="center"/>
                                <w:rPr>
                                  <w:lang w:val="en-US"/>
                                </w:rPr>
                              </w:pPr>
                              <w:r>
                                <w:rPr>
                                  <w:lang w:val="en-US"/>
                                </w:rPr>
                                <w:t>1</w:t>
                              </w:r>
                            </w:p>
                          </w:txbxContent>
                        </v:textbox>
                      </v:shape>
                    </v:group>
                    <v:shape id="Straight Arrow Connector 444" o:spid="_x0000_s1199"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0"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1"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2"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B724CB" w:rsidRPr="003A448B" w:rsidRDefault="00B724CB" w:rsidP="003A448B">
                              <w:pPr>
                                <w:jc w:val="center"/>
                                <w:rPr>
                                  <w:lang w:val="en-US"/>
                                </w:rPr>
                              </w:pPr>
                              <w:r>
                                <w:rPr>
                                  <w:lang w:val="en-US"/>
                                </w:rPr>
                                <w:t>2</w:t>
                              </w:r>
                            </w:p>
                          </w:txbxContent>
                        </v:textbox>
                      </v:shape>
                    </v:group>
                    <v:shape id="Straight Arrow Connector 448" o:spid="_x0000_s1203"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4"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5"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6"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B724CB" w:rsidRPr="003A448B" w:rsidRDefault="00B724CB" w:rsidP="00515A96">
                              <w:pPr>
                                <w:jc w:val="center"/>
                                <w:rPr>
                                  <w:lang w:val="en-US"/>
                                </w:rPr>
                              </w:pPr>
                              <w:r>
                                <w:rPr>
                                  <w:lang w:val="en-US"/>
                                </w:rPr>
                                <w:t>3</w:t>
                              </w:r>
                            </w:p>
                          </w:txbxContent>
                        </v:textbox>
                      </v:shape>
                    </v:group>
                    <v:shape id="Straight Arrow Connector 452" o:spid="_x0000_s1207"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8"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09"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0"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B724CB" w:rsidRPr="003A448B" w:rsidRDefault="00B724CB" w:rsidP="00515A96">
                              <w:pPr>
                                <w:jc w:val="center"/>
                                <w:rPr>
                                  <w:lang w:val="en-US"/>
                                </w:rPr>
                              </w:pPr>
                              <w:r>
                                <w:rPr>
                                  <w:lang w:val="en-US"/>
                                </w:rPr>
                                <w:t>4</w:t>
                              </w:r>
                            </w:p>
                          </w:txbxContent>
                        </v:textbox>
                      </v:shape>
                    </v:group>
                    <v:shape id="Straight Arrow Connector 456" o:spid="_x0000_s1211"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2"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3"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4"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B724CB" w:rsidRPr="003A448B" w:rsidRDefault="00B724CB" w:rsidP="00515A96">
                              <w:pPr>
                                <w:jc w:val="center"/>
                                <w:rPr>
                                  <w:lang w:val="en-US"/>
                                </w:rPr>
                              </w:pPr>
                              <w:r>
                                <w:rPr>
                                  <w:lang w:val="en-US"/>
                                </w:rPr>
                                <w:t>5</w:t>
                              </w:r>
                            </w:p>
                          </w:txbxContent>
                        </v:textbox>
                      </v:shape>
                    </v:group>
                    <v:shape id="Straight Arrow Connector 463" o:spid="_x0000_s1215"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6"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7"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B724CB" w:rsidRDefault="00B724CB" w:rsidP="0044476E">
                        <m:oMathPara>
                          <m:oMath>
                            <m:r>
                              <w:rPr>
                                <w:rFonts w:ascii="Cambria Math" w:hAnsi="Cambria Math"/>
                              </w:rPr>
                              <m:t>START</m:t>
                            </m:r>
                          </m:oMath>
                        </m:oMathPara>
                      </w:p>
                    </w:txbxContent>
                  </v:textbox>
                </v:shape>
                <v:shape id="Text Box 468" o:spid="_x0000_s1218"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B724CB" w:rsidRDefault="00B724CB"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19"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B724CB" w:rsidRDefault="00B724CB"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0"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B724CB" w:rsidRDefault="00B724CB" w:rsidP="0044476E">
                        <m:oMathPara>
                          <m:oMath>
                            <m:r>
                              <w:rPr>
                                <w:rFonts w:ascii="Cambria Math" w:hAnsi="Cambria Math"/>
                              </w:rPr>
                              <m:t>SCLK</m:t>
                            </m:r>
                          </m:oMath>
                        </m:oMathPara>
                      </w:p>
                    </w:txbxContent>
                  </v:textbox>
                </v:shape>
                <v:shape id="Text Box 471" o:spid="_x0000_s1221"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B724CB" w:rsidRDefault="00B724CB" w:rsidP="0044476E">
                        <m:oMathPara>
                          <m:oMath>
                            <m:r>
                              <w:rPr>
                                <w:rFonts w:ascii="Cambria Math" w:hAnsi="Cambria Math"/>
                              </w:rPr>
                              <m:t>MOSI</m:t>
                            </m:r>
                          </m:oMath>
                        </m:oMathPara>
                      </w:p>
                    </w:txbxContent>
                  </v:textbox>
                </v:shape>
                <v:shape id="Text Box 472" o:spid="_x0000_s1222"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B724CB" w:rsidRDefault="00B724CB" w:rsidP="0044476E">
                        <m:oMathPara>
                          <m:oMath>
                            <m:r>
                              <w:rPr>
                                <w:rFonts w:ascii="Cambria Math" w:hAnsi="Cambria Math"/>
                              </w:rPr>
                              <m:t>MISO</m:t>
                            </m:r>
                          </m:oMath>
                        </m:oMathPara>
                      </w:p>
                    </w:txbxContent>
                  </v:textbox>
                </v:shape>
                <w10:wrap type="topAndBottom"/>
              </v:group>
            </w:pict>
          </mc:Fallback>
        </mc:AlternateContent>
      </w:r>
      <w:r w:rsidR="00F857F5">
        <w:t xml:space="preserve">Figure </w:t>
      </w:r>
      <w:r w:rsidR="00291A0D">
        <w:fldChar w:fldCharType="begin"/>
      </w:r>
      <w:r w:rsidR="00291A0D">
        <w:instrText xml:space="preserve"> SEQ Figure \* ARABIC </w:instrText>
      </w:r>
      <w:r w:rsidR="00291A0D">
        <w:fldChar w:fldCharType="separate"/>
      </w:r>
      <w:r w:rsidR="00F17AAF">
        <w:rPr>
          <w:noProof/>
        </w:rPr>
        <w:t>33</w:t>
      </w:r>
      <w:r w:rsidR="00291A0D">
        <w:rPr>
          <w:noProof/>
        </w:rPr>
        <w:fldChar w:fldCharType="end"/>
      </w:r>
      <w:bookmarkEnd w:id="89"/>
      <w:r w:rsidR="00F857F5">
        <w:t xml:space="preserve"> – A timing diagram </w:t>
      </w:r>
      <w:r w:rsidR="001D1510">
        <w:t xml:space="preserve">from </w:t>
      </w:r>
      <w:r w:rsidR="001D1510">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1D1510">
        <w:fldChar w:fldCharType="separate"/>
      </w:r>
      <w:r w:rsidR="00F429F2">
        <w:rPr>
          <w:noProof/>
        </w:rPr>
        <w:t>[57]</w:t>
      </w:r>
      <w:r w:rsidR="001D1510">
        <w:fldChar w:fldCharType="end"/>
      </w:r>
      <w:r w:rsidR="001D1510">
        <w:t xml:space="preserve"> </w:t>
      </w:r>
      <w:r w:rsidR="00F857F5">
        <w:t xml:space="preserve">showing </w:t>
      </w:r>
      <w:r>
        <w:t xml:space="preserve">the Events outlined in Section </w:t>
      </w:r>
      <w:r>
        <w:fldChar w:fldCharType="begin"/>
      </w:r>
      <w:r>
        <w:instrText xml:space="preserve"> REF _Ref43731379 \r \h </w:instrText>
      </w:r>
      <w:r>
        <w:fldChar w:fldCharType="separate"/>
      </w:r>
      <w:r w:rsidR="00F17AAF">
        <w:t>4.3.2</w:t>
      </w:r>
      <w:r>
        <w:fldChar w:fldCharType="end"/>
      </w:r>
      <w:r>
        <w:t>.</w:t>
      </w:r>
    </w:p>
    <w:p w14:paraId="27B2A501" w14:textId="77A8AFCE"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F17AAF" w:rsidRPr="00056B50">
        <w:t xml:space="preserve">Table </w:t>
      </w:r>
      <w:r w:rsidR="00F17AAF">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637ABAE8" w:rsidR="00B62A84" w:rsidRPr="00056B50" w:rsidRDefault="00B62A84" w:rsidP="00B62A84">
      <w:pPr>
        <w:pStyle w:val="Caption"/>
      </w:pPr>
      <w:bookmarkStart w:id="90" w:name="_Ref42115689"/>
      <w:r w:rsidRPr="00056B50">
        <w:t xml:space="preserve">Table </w:t>
      </w:r>
      <w:r w:rsidR="00291A0D">
        <w:fldChar w:fldCharType="begin"/>
      </w:r>
      <w:r w:rsidR="00291A0D">
        <w:instrText xml:space="preserve"> SEQ Table \* ARABIC </w:instrText>
      </w:r>
      <w:r w:rsidR="00291A0D">
        <w:fldChar w:fldCharType="separate"/>
      </w:r>
      <w:r w:rsidR="00F17AAF">
        <w:rPr>
          <w:noProof/>
        </w:rPr>
        <w:t>7</w:t>
      </w:r>
      <w:r w:rsidR="00291A0D">
        <w:rPr>
          <w:noProof/>
        </w:rPr>
        <w:fldChar w:fldCharType="end"/>
      </w:r>
      <w:bookmarkEnd w:id="90"/>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r>
              <w:rPr>
                <w:b w:val="0"/>
                <w:bCs w:val="0"/>
              </w:rPr>
              <w:t xml:space="preserve">SPI.transfer(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2C262818"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w:t>
      </w:r>
      <w:r w:rsidR="00E656A2">
        <w:t>Reg_</w:t>
      </w:r>
      <w:r>
        <w:t>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91" w:name="_Ref42370284"/>
      <w:bookmarkStart w:id="92" w:name="_Toc44077149"/>
      <w:r>
        <w:t>Processing and Transmission</w:t>
      </w:r>
      <w:bookmarkEnd w:id="91"/>
      <w:bookmarkEnd w:id="92"/>
    </w:p>
    <w:p w14:paraId="77C52ADC" w14:textId="6AAD2051" w:rsidR="00590F8E" w:rsidRDefault="00590F8E" w:rsidP="003C31EF">
      <w:pPr>
        <w:spacing w:line="360" w:lineRule="auto"/>
        <w:ind w:left="810"/>
      </w:pPr>
      <w:r>
        <w:t xml:space="preserve">The data from the ADS1299 </w:t>
      </w:r>
      <w:r w:rsidR="00E656A2">
        <w:t>is</w:t>
      </w:r>
      <w:r>
        <w:t xml:space="preserv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head-based </w:t>
      </w:r>
      <w:r w:rsidR="003C31EF">
        <w:lastRenderedPageBreak/>
        <w:t>unit from the arm. This reduces the risk of electric shock to the user.</w:t>
      </w:r>
      <w:r w:rsidR="00B62A84">
        <w:t xml:space="preserve"> The data </w:t>
      </w:r>
      <w:r w:rsidR="009A3997">
        <w:t xml:space="preserve">is </w:t>
      </w:r>
      <w:r w:rsidR="00B62A84">
        <w:t xml:space="preserve">processed into 9 32-bit integers. The first integer contains the sample ID, a sequential number, starting at 1. A sample ID of 0 will correspond to an error. The next 8 32-bit integers </w:t>
      </w:r>
      <w:r w:rsidR="009A3997">
        <w:t>are</w:t>
      </w:r>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3" w:name="_Toc44077150"/>
      <w:r>
        <w:t>Classification and Control Hardware</w:t>
      </w:r>
      <w:bookmarkEnd w:id="93"/>
    </w:p>
    <w:p w14:paraId="4847747A" w14:textId="70ED26F0"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F429F2">
        <w:instrText xml:space="preserve"> ADDIN EN.CITE &lt;EndNote&gt;&lt;Cite&gt;&lt;Author&gt;Thornton&lt;/Author&gt;&lt;Year&gt;2016&lt;/Year&gt;&lt;RecNum&gt;76&lt;/RecNum&gt;&lt;DisplayText&gt;[11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F429F2">
        <w:rPr>
          <w:noProof/>
        </w:rPr>
        <w:t>[115]</w:t>
      </w:r>
      <w:r w:rsidR="00472E32">
        <w:fldChar w:fldCharType="end"/>
      </w:r>
      <w:r w:rsidR="00D948C1">
        <w:t xml:space="preserve">. </w:t>
      </w:r>
      <w:r w:rsidR="00403024">
        <w:t>Similarly, the 168</w:t>
      </w:r>
      <w:r w:rsidR="00883E17" w:rsidRPr="00883E17">
        <w:rPr>
          <w:sz w:val="12"/>
          <w:szCs w:val="12"/>
        </w:rPr>
        <w:t xml:space="preserve"> </w:t>
      </w:r>
      <w:r w:rsidR="00403024">
        <w:t xml:space="preserve">MHz clock speed will be sufficient to </w:t>
      </w:r>
      <w:r w:rsidR="00297FB6">
        <w:t xml:space="preserve">apply the DCT and classify the signal online. There is significant documentation to accompany this chip, which </w:t>
      </w:r>
      <w:r w:rsidR="00883E17">
        <w:t>served</w:t>
      </w:r>
      <w:r w:rsidR="00297FB6">
        <w:t xml:space="preserve"> to reduce design complexity. </w:t>
      </w:r>
    </w:p>
    <w:p w14:paraId="2E7F4F0B" w14:textId="799BA0CF" w:rsidR="008F0CA7" w:rsidRDefault="008F0CA7" w:rsidP="00500D75">
      <w:pPr>
        <w:ind w:left="360"/>
      </w:pPr>
    </w:p>
    <w:p w14:paraId="063431B0" w14:textId="4F0B80C9" w:rsidR="008F0CA7" w:rsidRDefault="008F0CA7" w:rsidP="003C31EF">
      <w:pPr>
        <w:spacing w:line="360" w:lineRule="auto"/>
        <w:ind w:left="360"/>
      </w:pPr>
      <w:r>
        <w:t xml:space="preserve">The STM32 chip </w:t>
      </w:r>
      <w:r w:rsidR="00883E17">
        <w:t>is</w:t>
      </w:r>
      <w:r>
        <w:t xml:space="preserve"> first provided</w:t>
      </w:r>
      <w:r w:rsidR="00883E17">
        <w:t xml:space="preserve"> with</w:t>
      </w:r>
      <w:r>
        <w:t xml:space="preserve"> the classification vector determined by the linear SVM model in Matlab using the USB interface. This vector </w:t>
      </w:r>
      <w:r w:rsidR="00883E17">
        <w:t>is</w:t>
      </w:r>
      <w:r>
        <w:t xml:space="preserve"> saved in memory, and subsequent feature vectors will be compared to this vector to determine the class of the observation. </w:t>
      </w:r>
      <w:r w:rsidR="00281A66">
        <w:t xml:space="preserve">Once the classification vector has been received, the STM32 </w:t>
      </w:r>
      <w:r w:rsidR="00883E17">
        <w:t>reads</w:t>
      </w:r>
      <w:r w:rsidR="00281A66">
        <w:t xml:space="preserve"> data from a HC05 Bluetooth-to-UART module. Once an epoch worth of data (1 to 2 seconds) has been received and compiled into a time-domain vector, features </w:t>
      </w:r>
      <w:r w:rsidR="00883E17">
        <w:t>are</w:t>
      </w:r>
      <w:r w:rsidR="00281A66">
        <w:t xml:space="preserve"> extracted to create the observation vector, which </w:t>
      </w:r>
      <w:r w:rsidR="00883E17">
        <w:t>is then</w:t>
      </w:r>
      <w:r w:rsidR="00281A66">
        <w:t xml:space="preserve"> classified by the linear SVM. Once a class has been determined, the STM32 generate</w:t>
      </w:r>
      <w:r w:rsidR="00883E17">
        <w:t>s</w:t>
      </w:r>
      <w:r w:rsidR="00281A66">
        <w:t xml:space="preserv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r w:rsidR="00F84D5A">
        <w:t xml:space="preserve">This is implemented using a simple “bang-bang” control scheme. In future implementations, it may be desirable to include a more advanced control scheme, however this may be </w:t>
      </w:r>
      <w:r w:rsidR="00970980">
        <w:t>challenging</w:t>
      </w:r>
      <w:r w:rsidR="00F84D5A">
        <w:t xml:space="preserve">, as outlined in Section </w:t>
      </w:r>
      <w:r w:rsidR="00F84D5A">
        <w:fldChar w:fldCharType="begin"/>
      </w:r>
      <w:r w:rsidR="00F84D5A">
        <w:instrText xml:space="preserve"> REF _Ref44068182 \r \h </w:instrText>
      </w:r>
      <w:r w:rsidR="00F84D5A">
        <w:fldChar w:fldCharType="separate"/>
      </w:r>
      <w:r w:rsidR="00F17AAF">
        <w:t>6</w:t>
      </w:r>
      <w:r w:rsidR="00F84D5A">
        <w:fldChar w:fldCharType="end"/>
      </w:r>
      <w:r w:rsidR="00F84D5A">
        <w:t>.</w:t>
      </w:r>
    </w:p>
    <w:p w14:paraId="40042948" w14:textId="77777777" w:rsidR="00883E17" w:rsidRDefault="00883E17" w:rsidP="00883E17">
      <w:pPr>
        <w:spacing w:line="360" w:lineRule="auto"/>
      </w:pPr>
    </w:p>
    <w:p w14:paraId="573BA127" w14:textId="61AEEAA3" w:rsidR="00883E17" w:rsidRDefault="00883E17" w:rsidP="00883E17">
      <w:pPr>
        <w:spacing w:line="360" w:lineRule="auto"/>
      </w:pPr>
      <w:r>
        <w:lastRenderedPageBreak/>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 MERGEFORMAT </w:instrText>
      </w:r>
      <w:r>
        <w:fldChar w:fldCharType="separate"/>
      </w:r>
      <w:r w:rsidR="00F17AAF">
        <w:t xml:space="preserve">Figure </w:t>
      </w:r>
      <w:r w:rsidR="00F17AAF">
        <w:rPr>
          <w:noProof/>
        </w:rPr>
        <w:t>34</w:t>
      </w:r>
      <w:r>
        <w:fldChar w:fldCharType="end"/>
      </w:r>
      <w:r>
        <w:t xml:space="preserve">. </w:t>
      </w:r>
    </w:p>
    <w:p w14:paraId="11A37598" w14:textId="130B3E61" w:rsidR="00281A66" w:rsidRDefault="00883E17" w:rsidP="00883E17">
      <w:pPr>
        <w:pStyle w:val="Caption"/>
      </w:pPr>
      <w:bookmarkStart w:id="94" w:name="_Ref23793155"/>
      <w:r>
        <w:rPr>
          <w:noProof/>
        </w:rPr>
        <mc:AlternateContent>
          <mc:Choice Requires="wpg">
            <w:drawing>
              <wp:anchor distT="0" distB="0" distL="114300" distR="114300" simplePos="0" relativeHeight="251770880" behindDoc="0" locked="0" layoutInCell="1" allowOverlap="1" wp14:anchorId="0EF7D8CA" wp14:editId="6779BFEB">
                <wp:simplePos x="0" y="0"/>
                <wp:positionH relativeFrom="margin">
                  <wp:posOffset>-99060</wp:posOffset>
                </wp:positionH>
                <wp:positionV relativeFrom="margin">
                  <wp:posOffset>729615</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B724CB" w:rsidRPr="00254DA5" w:rsidRDefault="00B724CB"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B724CB" w:rsidRPr="00254DA5" w:rsidRDefault="00B724CB"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3" style="position:absolute;left:0;text-align:left;margin-left:-7.8pt;margin-top:57.45pt;width:453.5pt;height:455.25pt;z-index:251770880;mso-position-horizontal-relative:margin;mso-position-vertical-relative:margin;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">
                <v:shape id="Picture 177" o:spid="_x0000_s1224"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2" o:title=""/>
                </v:shape>
                <v:shape id="Text Box 178" o:spid="_x0000_s1225"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B724CB" w:rsidRPr="00254DA5" w:rsidRDefault="00B724CB" w:rsidP="00254DA5">
                        <w:pPr>
                          <w:jc w:val="center"/>
                          <w:rPr>
                            <w:lang w:val="en-US"/>
                          </w:rPr>
                        </w:pPr>
                        <w:r>
                          <w:rPr>
                            <w:lang w:val="en-US"/>
                          </w:rPr>
                          <w:t>Prosthetic Forearm</w:t>
                        </w:r>
                      </w:p>
                    </w:txbxContent>
                  </v:textbox>
                </v:shape>
                <v:shape id="Text Box 179" o:spid="_x0000_s1226"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B724CB" w:rsidRPr="00254DA5" w:rsidRDefault="00B724CB" w:rsidP="00254DA5">
                        <w:pPr>
                          <w:jc w:val="center"/>
                          <w:rPr>
                            <w:lang w:val="en-US"/>
                          </w:rPr>
                        </w:pPr>
                        <w:r>
                          <w:rPr>
                            <w:lang w:val="en-US"/>
                          </w:rPr>
                          <w:t>Maximum</w:t>
                        </w:r>
                        <w:r>
                          <w:rPr>
                            <w:lang w:val="en-US"/>
                          </w:rPr>
                          <w:br/>
                          <w:t>PCB Area</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F17AAF">
        <w:rPr>
          <w:noProof/>
        </w:rPr>
        <w:t>34</w:t>
      </w:r>
      <w:r>
        <w:rPr>
          <w:noProof/>
        </w:rPr>
        <w:fldChar w:fldCharType="end"/>
      </w:r>
      <w:bookmarkEnd w:id="94"/>
      <w:r>
        <w:t xml:space="preserve"> - A CAD model of the prosthetic forearm, with a shape representing the maximum PCB area (86.8mm wide, 68mm tall).</w:t>
      </w:r>
    </w:p>
    <w:p w14:paraId="04AAE9CB" w14:textId="71E05F5D" w:rsidR="0063599F" w:rsidRDefault="0063599F" w:rsidP="003C31EF">
      <w:pPr>
        <w:spacing w:line="360" w:lineRule="auto"/>
        <w:ind w:left="360"/>
      </w:pPr>
      <w:r>
        <w:t>Using the application notes provided by ST and the STM32 Discovery Board Schematics, the Classification and Control Board schematic and subsequent PCB was developed</w:t>
      </w:r>
      <w:r w:rsidR="008051D6">
        <w:t xml:space="preserve"> </w:t>
      </w:r>
      <w:r w:rsidR="008051D6">
        <w:fldChar w:fldCharType="begin"/>
      </w:r>
      <w:r w:rsidR="00F429F2">
        <w:instrText xml:space="preserve"> ADDIN EN.CITE &lt;EndNote&gt;&lt;Cite&gt;&lt;Author&gt;ST Electronics&lt;/Author&gt;&lt;Year&gt;2017&lt;/Year&gt;&lt;RecNum&gt;82&lt;/RecNum&gt;&lt;DisplayText&gt;[116, 11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F429F2">
        <w:rPr>
          <w:noProof/>
        </w:rPr>
        <w:t>[116, 117]</w:t>
      </w:r>
      <w:r w:rsidR="008051D6">
        <w:fldChar w:fldCharType="end"/>
      </w:r>
      <w:r>
        <w:t>. The complete schematic is presented in</w:t>
      </w:r>
      <w:r w:rsidR="00FF5AF5">
        <w:t xml:space="preserve"> </w:t>
      </w:r>
      <w:r w:rsidR="00FF5AF5">
        <w:fldChar w:fldCharType="begin"/>
      </w:r>
      <w:r w:rsidR="00FF5AF5">
        <w:instrText xml:space="preserve"> REF _Ref44057118 \h </w:instrText>
      </w:r>
      <w:r w:rsidR="00FF5AF5">
        <w:fldChar w:fldCharType="separate"/>
      </w:r>
      <w:r w:rsidR="00F17AAF">
        <w:t>Appendix E – Classification and Control Board Schematic</w:t>
      </w:r>
      <w:r w:rsidR="00FF5AF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17AAF">
        <w:t>Appendix F – Classification and Control Board Gerber Files</w:t>
      </w:r>
      <w:r w:rsidR="00FF54AC">
        <w:fldChar w:fldCharType="end"/>
      </w:r>
      <w:r w:rsidR="005A0B30">
        <w:t xml:space="preserve">. </w:t>
      </w:r>
      <w:r w:rsidR="00176B53">
        <w:t xml:space="preserve">It was possible to design </w:t>
      </w:r>
      <w:r w:rsidR="00176B53">
        <w:lastRenderedPageBreak/>
        <w:t xml:space="preserve">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F17AAF">
        <w:t xml:space="preserve">Figure </w:t>
      </w:r>
      <w:r w:rsidR="00F17AAF">
        <w:rPr>
          <w:noProof/>
        </w:rPr>
        <w:t>34</w:t>
      </w:r>
      <w:r w:rsidR="00176B53">
        <w:fldChar w:fldCharType="end"/>
      </w:r>
      <w:r w:rsidR="00176B53">
        <w:t>). The dimensions of the final board are 6</w:t>
      </w:r>
      <w:r w:rsidR="00DB13B5">
        <w:t>2.4</w:t>
      </w:r>
      <w:r w:rsidR="00176B53">
        <w:t xml:space="preserve">mm x 54mm, which allows space for the </w:t>
      </w:r>
      <w:r w:rsidR="007333E5">
        <w:t xml:space="preserve">servo and power </w:t>
      </w:r>
      <w:r w:rsidR="00176B53">
        <w:t xml:space="preserve">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F17AAF">
        <w:t>Appendix G – Classification and Control Board Bill of Materials</w:t>
      </w:r>
      <w:r w:rsidR="00E11FD4">
        <w:fldChar w:fldCharType="end"/>
      </w:r>
      <w:r w:rsidR="005A0B30">
        <w:t xml:space="preserve">. </w:t>
      </w:r>
      <w:r>
        <w:t xml:space="preserve">This section will discuss the design rationale to support each sub-circuit of the board. </w:t>
      </w:r>
    </w:p>
    <w:p w14:paraId="6FB7D96B" w14:textId="739B2F91" w:rsidR="008D0A71" w:rsidRDefault="008D0A71" w:rsidP="008D0A71"/>
    <w:p w14:paraId="19B79C4F" w14:textId="6A6985A4"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17AAF">
        <w:t xml:space="preserve">Figure </w:t>
      </w:r>
      <w:r w:rsidR="00F17AAF">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17AAF">
        <w:t xml:space="preserve">Figure </w:t>
      </w:r>
      <w:r w:rsidR="00F17AAF">
        <w:rPr>
          <w:noProof/>
        </w:rPr>
        <w:t>36</w:t>
      </w:r>
      <w:r w:rsidR="00F200B3">
        <w:fldChar w:fldCharType="end"/>
      </w:r>
      <w:r>
        <w:t>.</w:t>
      </w:r>
    </w:p>
    <w:p w14:paraId="055FA2A0" w14:textId="44FE0E20" w:rsidR="007333E5" w:rsidRPr="00102797" w:rsidRDefault="007333E5" w:rsidP="007333E5">
      <w:pPr>
        <w:pStyle w:val="Caption"/>
      </w:pPr>
      <w:bookmarkStart w:id="95" w:name="_Ref43389065"/>
      <w:r>
        <w:rPr>
          <w:noProof/>
        </w:rPr>
        <w:drawing>
          <wp:anchor distT="0" distB="0" distL="114300" distR="114300" simplePos="0" relativeHeight="251786240" behindDoc="0" locked="0" layoutInCell="1" allowOverlap="1" wp14:anchorId="041C5203" wp14:editId="68070DDC">
            <wp:simplePos x="0" y="0"/>
            <wp:positionH relativeFrom="margin">
              <wp:posOffset>1205865</wp:posOffset>
            </wp:positionH>
            <wp:positionV relativeFrom="margin">
              <wp:posOffset>2320290</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F17AAF">
        <w:rPr>
          <w:noProof/>
        </w:rPr>
        <w:t>35</w:t>
      </w:r>
      <w:r>
        <w:rPr>
          <w:noProof/>
        </w:rPr>
        <w:fldChar w:fldCharType="end"/>
      </w:r>
      <w:bookmarkEnd w:id="95"/>
      <w:r>
        <w:t xml:space="preserve"> – The PCB layout of the Classification and Control Board.</w:t>
      </w:r>
    </w:p>
    <w:p w14:paraId="0F200915" w14:textId="77777777" w:rsidR="00176B53" w:rsidRDefault="00176B53" w:rsidP="00176B53">
      <w:pPr>
        <w:pStyle w:val="Heading3"/>
        <w:numPr>
          <w:ilvl w:val="2"/>
          <w:numId w:val="25"/>
        </w:numPr>
        <w:ind w:left="1530"/>
      </w:pPr>
      <w:bookmarkStart w:id="96" w:name="_Toc44077151"/>
      <w:r>
        <w:t>Power Supply</w:t>
      </w:r>
      <w:bookmarkEnd w:id="96"/>
    </w:p>
    <w:p w14:paraId="373ECD44" w14:textId="38FB7CD3" w:rsidR="007333E5" w:rsidRDefault="00176B53" w:rsidP="00E11FD4">
      <w:pPr>
        <w:spacing w:line="360" w:lineRule="auto"/>
        <w:ind w:left="810"/>
      </w:pPr>
      <w:r>
        <w:t>Both the high-power servos and low-power microcontroller must be supplied from the same power source. This was selected to be a 7.5</w:t>
      </w:r>
      <w:r w:rsidR="002D4661" w:rsidRPr="002D4661">
        <w:rPr>
          <w:sz w:val="12"/>
          <w:szCs w:val="12"/>
        </w:rPr>
        <w:t xml:space="preserve"> </w:t>
      </w:r>
      <w:r>
        <w:t>V, 2</w:t>
      </w:r>
      <w:r w:rsidR="002D4661" w:rsidRPr="002D4661">
        <w:rPr>
          <w:sz w:val="12"/>
          <w:szCs w:val="12"/>
        </w:rPr>
        <w:t xml:space="preserve"> </w:t>
      </w:r>
      <w:r>
        <w:t xml:space="preserve">A laptop power supply, </w:t>
      </w:r>
      <w:r w:rsidR="00500D75">
        <w:t>as this allowed the servos to operate at the top end of their voltage rating whil</w:t>
      </w:r>
      <w:r w:rsidR="007333E5">
        <w:t xml:space="preserve">e </w:t>
      </w:r>
      <w:r w:rsidR="00E11FD4">
        <w:t xml:space="preserve">consuming their rated current. Stepping down the voltage to levels appropriate for </w:t>
      </w:r>
      <w:r w:rsidR="008051D6">
        <w:t>the microcontroller occurred in 2 stages. First, the 7.5</w:t>
      </w:r>
      <w:r w:rsidR="002D4661" w:rsidRPr="002D4661">
        <w:rPr>
          <w:sz w:val="12"/>
          <w:szCs w:val="12"/>
        </w:rPr>
        <w:t xml:space="preserve"> </w:t>
      </w:r>
      <w:r w:rsidR="008051D6">
        <w:t>V is stepped down to 5</w:t>
      </w:r>
      <w:r w:rsidR="002D4661" w:rsidRPr="002D4661">
        <w:rPr>
          <w:sz w:val="12"/>
          <w:szCs w:val="12"/>
        </w:rPr>
        <w:t xml:space="preserve"> </w:t>
      </w:r>
      <w:r w:rsidR="008051D6">
        <w:t>V using an LDO regulator. This created a 5</w:t>
      </w:r>
      <w:r w:rsidR="002D4661" w:rsidRPr="002D4661">
        <w:rPr>
          <w:sz w:val="12"/>
          <w:szCs w:val="12"/>
        </w:rPr>
        <w:t xml:space="preserve"> </w:t>
      </w:r>
      <w:r w:rsidR="008051D6">
        <w:t xml:space="preserve">V rail from which to power the HC05 </w:t>
      </w:r>
    </w:p>
    <w:p w14:paraId="3785714D" w14:textId="7648D422" w:rsidR="007333E5" w:rsidRPr="00102797" w:rsidRDefault="007333E5" w:rsidP="007333E5">
      <w:pPr>
        <w:pStyle w:val="Caption"/>
      </w:pPr>
      <w:bookmarkStart w:id="97" w:name="_Ref43389076"/>
      <w:r>
        <w:rPr>
          <w:noProof/>
        </w:rPr>
        <w:lastRenderedPageBreak/>
        <w:drawing>
          <wp:anchor distT="0" distB="0" distL="114300" distR="114300" simplePos="0" relativeHeight="251787264" behindDoc="0" locked="0" layoutInCell="1" allowOverlap="1" wp14:anchorId="7F7127AC" wp14:editId="1267FD9C">
            <wp:simplePos x="0" y="0"/>
            <wp:positionH relativeFrom="margin">
              <wp:posOffset>1196340</wp:posOffset>
            </wp:positionH>
            <wp:positionV relativeFrom="margin">
              <wp:posOffset>-3810</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F17AAF">
        <w:rPr>
          <w:noProof/>
        </w:rPr>
        <w:t>36</w:t>
      </w:r>
      <w:r>
        <w:rPr>
          <w:noProof/>
        </w:rPr>
        <w:fldChar w:fldCharType="end"/>
      </w:r>
      <w:bookmarkEnd w:id="97"/>
      <w:r>
        <w:t xml:space="preserve"> – A photo of the Classification and Control Board. A pad was lifted on the Micro-USB connector. This was artfully fixed by Jerry Zhou of the Electrical Engineering Department.</w:t>
      </w:r>
    </w:p>
    <w:p w14:paraId="1DB59C2F" w14:textId="3AB986F0" w:rsidR="007333E5" w:rsidRDefault="002D4661" w:rsidP="007333E5">
      <w:pPr>
        <w:spacing w:line="360" w:lineRule="auto"/>
        <w:ind w:left="810"/>
      </w:pPr>
      <w:r>
        <w:t xml:space="preserve">Bluetooth module. The 5V rail was then stepped down to 3.3V to power the microcontroller, </w:t>
      </w:r>
      <w:r w:rsidR="007333E5">
        <w:t xml:space="preserve">again using an LDO. Each of these LDOs were adequately decoupled, beyond the minimum specifications provided in their datasheets </w:t>
      </w:r>
      <w:r w:rsidR="007333E5">
        <w:fldChar w:fldCharType="begin"/>
      </w:r>
      <w:r w:rsidR="00F429F2">
        <w:instrText xml:space="preserve"> ADDIN EN.CITE &lt;EndNote&gt;&lt;Cite&gt;&lt;Author&gt;Microchip&lt;/Author&gt;&lt;Year&gt;2012&lt;/Year&gt;&lt;RecNum&gt;100&lt;/RecNum&gt;&lt;DisplayText&gt;[118, 119]&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7333E5">
        <w:fldChar w:fldCharType="separate"/>
      </w:r>
      <w:r w:rsidR="00F429F2">
        <w:rPr>
          <w:noProof/>
        </w:rPr>
        <w:t>[118, 119]</w:t>
      </w:r>
      <w:r w:rsidR="007333E5">
        <w:fldChar w:fldCharType="end"/>
      </w:r>
      <w:r w:rsidR="007333E5">
        <w:t xml:space="preserve">. Additionally, bulk supply capacitors were included to smooth any voltage transients induced by driving the servos. </w:t>
      </w:r>
    </w:p>
    <w:p w14:paraId="099BC29B" w14:textId="44CA5569" w:rsidR="007333E5" w:rsidRDefault="007333E5" w:rsidP="00176B53">
      <w:pPr>
        <w:spacing w:line="360" w:lineRule="auto"/>
        <w:ind w:left="810"/>
      </w:pPr>
    </w:p>
    <w:p w14:paraId="4B5BFC96" w14:textId="53CC7568" w:rsidR="00384D3B" w:rsidRDefault="00384D3B" w:rsidP="00176B53">
      <w:pPr>
        <w:spacing w:line="360" w:lineRule="auto"/>
        <w:ind w:left="810"/>
      </w:pP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F17AAF">
        <w:t xml:space="preserve">Figure </w:t>
      </w:r>
      <w:r w:rsidR="00F17AAF">
        <w:rPr>
          <w:noProof/>
        </w:rPr>
        <w:t>37</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7CDFA493" w14:textId="70A9532A" w:rsidR="00120D7B" w:rsidRDefault="00120D7B" w:rsidP="00176B53">
      <w:pPr>
        <w:spacing w:line="360" w:lineRule="auto"/>
        <w:ind w:left="810"/>
      </w:pPr>
    </w:p>
    <w:p w14:paraId="7F4B131D" w14:textId="77777777" w:rsidR="00120D7B" w:rsidRPr="000E7EE6" w:rsidRDefault="00120D7B" w:rsidP="00120D7B">
      <w:pPr>
        <w:spacing w:line="360" w:lineRule="auto"/>
        <w:ind w:left="810"/>
      </w:pPr>
      <w:r>
        <w:t xml:space="preserve">Due to the space restrictions imposed by placing the PCB in the arm, the power connection has been set back from the edge of the board, and a right-angle power connector is necessary. </w:t>
      </w:r>
    </w:p>
    <w:p w14:paraId="5961B8F9" w14:textId="77777777" w:rsidR="00120D7B" w:rsidRDefault="00120D7B" w:rsidP="00176B53">
      <w:pPr>
        <w:spacing w:line="360" w:lineRule="auto"/>
        <w:ind w:left="810"/>
      </w:pPr>
    </w:p>
    <w:p w14:paraId="698CD2F3" w14:textId="10C63067" w:rsidR="000E7EE6" w:rsidRDefault="00120D7B" w:rsidP="00500D75">
      <w:pPr>
        <w:pStyle w:val="Caption"/>
      </w:pPr>
      <w:bookmarkStart w:id="98" w:name="_Ref42107611"/>
      <w:r>
        <w:rPr>
          <w:noProof/>
        </w:rPr>
        <w:lastRenderedPageBreak/>
        <w:drawing>
          <wp:anchor distT="0" distB="0" distL="114300" distR="114300" simplePos="0" relativeHeight="251703296" behindDoc="0" locked="0" layoutInCell="1" allowOverlap="1" wp14:anchorId="03F10A99" wp14:editId="0BE829AB">
            <wp:simplePos x="0" y="0"/>
            <wp:positionH relativeFrom="margin">
              <wp:posOffset>739140</wp:posOffset>
            </wp:positionH>
            <wp:positionV relativeFrom="margin">
              <wp:posOffset>-381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rsidR="00384D3B">
        <w:t xml:space="preserve">Figure </w:t>
      </w:r>
      <w:r w:rsidR="00291A0D">
        <w:fldChar w:fldCharType="begin"/>
      </w:r>
      <w:r w:rsidR="00291A0D">
        <w:instrText xml:space="preserve"> SEQ Figure \* ARABIC </w:instrText>
      </w:r>
      <w:r w:rsidR="00291A0D">
        <w:fldChar w:fldCharType="separate"/>
      </w:r>
      <w:r w:rsidR="00F17AAF">
        <w:rPr>
          <w:noProof/>
        </w:rPr>
        <w:t>37</w:t>
      </w:r>
      <w:r w:rsidR="00291A0D">
        <w:rPr>
          <w:noProof/>
        </w:rPr>
        <w:fldChar w:fldCharType="end"/>
      </w:r>
      <w:bookmarkEnd w:id="98"/>
      <w:r w:rsidR="00384D3B">
        <w:t xml:space="preserve"> – A schematic of the Classification and Control Board reverse polarity protection circuitry.</w:t>
      </w:r>
    </w:p>
    <w:p w14:paraId="0E553ACC" w14:textId="644DDFD4" w:rsidR="008D6B2C" w:rsidRDefault="008D6B2C" w:rsidP="00176B53">
      <w:pPr>
        <w:pStyle w:val="Heading3"/>
        <w:numPr>
          <w:ilvl w:val="2"/>
          <w:numId w:val="25"/>
        </w:numPr>
        <w:ind w:left="1530"/>
      </w:pPr>
      <w:bookmarkStart w:id="99" w:name="_Toc44077152"/>
      <w:r>
        <w:t>STM32VGT</w:t>
      </w:r>
      <w:bookmarkEnd w:id="99"/>
    </w:p>
    <w:p w14:paraId="667DAF58" w14:textId="32DA2F1E" w:rsidR="00667362" w:rsidRDefault="00C3110B" w:rsidP="00176B53">
      <w:pPr>
        <w:spacing w:line="360" w:lineRule="auto"/>
        <w:ind w:left="810"/>
      </w:pPr>
      <w:r>
        <w:t xml:space="preserve">By </w:t>
      </w:r>
      <w:r w:rsidR="002D4661">
        <w:t xml:space="preserve">first </w:t>
      </w:r>
      <w:r>
        <w:t>examining the STM32 Discovery Board schematic</w:t>
      </w:r>
      <w:r w:rsidR="002C356B">
        <w:t xml:space="preserve"> </w:t>
      </w:r>
      <w:r w:rsidR="002C356B">
        <w:fldChar w:fldCharType="begin"/>
      </w:r>
      <w:r w:rsidR="00F429F2">
        <w:instrText xml:space="preserve"> ADDIN EN.CITE &lt;EndNote&gt;&lt;Cite&gt;&lt;Author&gt;ST Electronics&lt;/Author&gt;&lt;Year&gt;2017&lt;/Year&gt;&lt;RecNum&gt;82&lt;/RecNum&gt;&lt;DisplayText&gt;[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F429F2">
        <w:rPr>
          <w:noProof/>
        </w:rPr>
        <w:t>[116]</w:t>
      </w:r>
      <w:r w:rsidR="002C356B">
        <w:fldChar w:fldCharType="end"/>
      </w:r>
      <w:r>
        <w:t xml:space="preserve">, appropriate modifications </w:t>
      </w:r>
      <w:r w:rsidR="002D4661">
        <w:t>were</w:t>
      </w:r>
      <w:r>
        <w:t xml:space="preserve"> made to tailor this board to the application required by </w:t>
      </w:r>
      <w:r w:rsidR="002D4661">
        <w:t>the</w:t>
      </w:r>
      <w:r>
        <w:t xml:space="preserve"> project. </w:t>
      </w:r>
      <w:r w:rsidR="005F6817">
        <w:t>The STM32F407VGT chip is provided by ST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F17AAF">
        <w:t xml:space="preserve">Figure </w:t>
      </w:r>
      <w:r w:rsidR="00F17AAF">
        <w:rPr>
          <w:noProof/>
        </w:rPr>
        <w:t>38</w:t>
      </w:r>
      <w:r w:rsidR="00313383">
        <w:fldChar w:fldCharType="end"/>
      </w:r>
      <w:r w:rsidR="005F6817">
        <w:t xml:space="preserve">. </w:t>
      </w:r>
      <w:r w:rsidR="006373C6">
        <w:t>The STM32 clock is provided with an 8</w:t>
      </w:r>
      <w:r w:rsidR="00F551CC" w:rsidRPr="00F551CC">
        <w:rPr>
          <w:sz w:val="12"/>
          <w:szCs w:val="12"/>
        </w:rPr>
        <w:t xml:space="preserve"> </w:t>
      </w:r>
      <w:r w:rsidR="006373C6">
        <w:t xml:space="preserve">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8595F71" w:rsidR="00667362" w:rsidRDefault="00120D7B" w:rsidP="00667362">
      <w:pPr>
        <w:pStyle w:val="Caption"/>
      </w:pPr>
      <w:bookmarkStart w:id="100" w:name="_Ref42109241"/>
      <w:r>
        <w:rPr>
          <w:noProof/>
        </w:rPr>
        <w:drawing>
          <wp:anchor distT="0" distB="0" distL="114300" distR="114300" simplePos="0" relativeHeight="251704320" behindDoc="0" locked="0" layoutInCell="1" allowOverlap="1" wp14:anchorId="02AA5457" wp14:editId="1D1F712E">
            <wp:simplePos x="0" y="0"/>
            <wp:positionH relativeFrom="margin">
              <wp:posOffset>1386840</wp:posOffset>
            </wp:positionH>
            <wp:positionV relativeFrom="margin">
              <wp:posOffset>6187440</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F17AAF">
        <w:rPr>
          <w:noProof/>
        </w:rPr>
        <w:t>38</w:t>
      </w:r>
      <w:r w:rsidR="00291A0D">
        <w:rPr>
          <w:noProof/>
        </w:rPr>
        <w:fldChar w:fldCharType="end"/>
      </w:r>
      <w:bookmarkEnd w:id="100"/>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101" w:name="_Toc44077153"/>
      <w:r>
        <w:lastRenderedPageBreak/>
        <w:t>Measurement and Control</w:t>
      </w:r>
      <w:bookmarkEnd w:id="101"/>
    </w:p>
    <w:p w14:paraId="15F1E0E0" w14:textId="133A4C38" w:rsidR="0043390C" w:rsidRDefault="005F6817" w:rsidP="00500D75">
      <w:pPr>
        <w:tabs>
          <w:tab w:val="left" w:pos="810"/>
        </w:tabs>
        <w:spacing w:line="360" w:lineRule="auto"/>
        <w:ind w:left="810"/>
      </w:pPr>
      <w:r>
        <w:t>It is desired to measure the current consumed by each servo. This is achieved through a 50</w:t>
      </w:r>
      <w:r w:rsidR="00473CCB" w:rsidRPr="00473CCB">
        <w:rPr>
          <w:sz w:val="12"/>
          <w:szCs w:val="12"/>
        </w:rPr>
        <w:t xml:space="preserve"> </w:t>
      </w:r>
      <w:r>
        <w:t xml:space="preserve">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be measured </w:t>
      </w:r>
      <w:r w:rsidR="00094143">
        <w:t xml:space="preserve">only </w:t>
      </w:r>
      <w:r w:rsidR="000E7EE6">
        <w:t xml:space="preserve">once, then used for all current calculations. Therefore, to measure the current consumed by all 6 servos, 7 ADC channels are required. The servos </w:t>
      </w:r>
      <w:r>
        <w:t>operate at from 0</w:t>
      </w:r>
      <w:r w:rsidR="00473CCB" w:rsidRPr="00473CCB">
        <w:rPr>
          <w:sz w:val="12"/>
          <w:szCs w:val="12"/>
        </w:rPr>
        <w:t xml:space="preserve"> </w:t>
      </w:r>
      <w:r>
        <w:t>V to 7.5</w:t>
      </w:r>
      <w:r w:rsidR="00473CCB" w:rsidRPr="00473CCB">
        <w:rPr>
          <w:sz w:val="12"/>
          <w:szCs w:val="12"/>
        </w:rPr>
        <w:t xml:space="preserve"> </w:t>
      </w:r>
      <w:r>
        <w:t>V. This range is too large to be measured by the STM32 (the maximum ADC supply voltage is 3.6</w:t>
      </w:r>
      <w:r w:rsidR="00473CCB" w:rsidRPr="00473CCB">
        <w:rPr>
          <w:sz w:val="12"/>
          <w:szCs w:val="12"/>
        </w:rPr>
        <w:t xml:space="preserve"> </w:t>
      </w:r>
      <w:r>
        <w:t xml:space="preserve">V) </w:t>
      </w:r>
      <w:r>
        <w:fldChar w:fldCharType="begin"/>
      </w:r>
      <w:r w:rsidR="00F429F2">
        <w:instrText xml:space="preserve"> ADDIN EN.CITE &lt;EndNote&gt;&lt;Cite&gt;&lt;Author&gt;ST Electronics&lt;/Author&gt;&lt;Year&gt;2016&lt;/Year&gt;&lt;RecNum&gt;83&lt;/RecNum&gt;&lt;DisplayText&gt;[117]&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F429F2">
        <w:rPr>
          <w:noProof/>
        </w:rPr>
        <w:t>[117]</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w:t>
      </w:r>
      <w:r w:rsidR="00473CCB" w:rsidRPr="00473CCB">
        <w:rPr>
          <w:sz w:val="12"/>
          <w:szCs w:val="12"/>
        </w:rPr>
        <w:t xml:space="preserve"> </w:t>
      </w:r>
      <w:r w:rsidR="00313383">
        <w:t>kΩ series resistor, and has a 100</w:t>
      </w:r>
      <w:r w:rsidR="00473CCB" w:rsidRPr="00473CCB">
        <w:rPr>
          <w:sz w:val="12"/>
          <w:szCs w:val="12"/>
        </w:rPr>
        <w:t xml:space="preserve"> </w:t>
      </w:r>
      <w:r w:rsidR="00313383">
        <w:t>kΩ shunt resistor to ground. These large values were selected to minimise the current that travels into this node, as this leaves more supply current</w:t>
      </w:r>
      <w:r w:rsidR="00473CCB">
        <w:t xml:space="preserve"> headroom</w:t>
      </w:r>
      <w:r w:rsidR="00313383">
        <w:t xml:space="preserve"> available for the servos. A diagram of the measurement topology is presented in </w:t>
      </w:r>
      <w:r w:rsidR="00DD1728">
        <w:fldChar w:fldCharType="begin"/>
      </w:r>
      <w:r w:rsidR="00DD1728">
        <w:instrText xml:space="preserve"> REF _Ref42110084 \h </w:instrText>
      </w:r>
      <w:r w:rsidR="00DD1728">
        <w:fldChar w:fldCharType="separate"/>
      </w:r>
      <w:r w:rsidR="00F17AAF">
        <w:t xml:space="preserve">Figure </w:t>
      </w:r>
      <w:r w:rsidR="00F17AAF">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F17AAF">
        <w:t xml:space="preserve">Figure </w:t>
      </w:r>
      <w:r w:rsidR="00F17AAF">
        <w:rPr>
          <w:noProof/>
        </w:rPr>
        <w:t>40</w:t>
      </w:r>
      <w:r w:rsidR="00DD1728">
        <w:fldChar w:fldCharType="end"/>
      </w:r>
      <w:r w:rsidR="00313383">
        <w:t>. Each ADC channel takes its measurement from the feedback points FB_REF, FB1 through FB</w:t>
      </w:r>
      <w:r w:rsidR="000E7EE6">
        <w:t xml:space="preserve">6. </w:t>
      </w:r>
    </w:p>
    <w:p w14:paraId="108A41D5" w14:textId="33B98166" w:rsidR="00313383" w:rsidRDefault="00500D75" w:rsidP="00500D75">
      <w:pPr>
        <w:spacing w:line="360" w:lineRule="auto"/>
      </w:pPr>
      <w:bookmarkStart w:id="102" w:name="_Ref42110084"/>
      <w:r>
        <w:rPr>
          <w:noProof/>
        </w:rPr>
        <w:drawing>
          <wp:anchor distT="0" distB="0" distL="114300" distR="114300" simplePos="0" relativeHeight="251705344" behindDoc="0" locked="0" layoutInCell="1" allowOverlap="1" wp14:anchorId="54FCD3FF" wp14:editId="42D6B293">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F17AAF">
        <w:rPr>
          <w:noProof/>
        </w:rPr>
        <w:t>39</w:t>
      </w:r>
      <w:r w:rsidR="00291A0D">
        <w:rPr>
          <w:noProof/>
        </w:rPr>
        <w:fldChar w:fldCharType="end"/>
      </w:r>
      <w:bookmarkEnd w:id="102"/>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3" w:name="_Ref42112508"/>
      <w:bookmarkStart w:id="104" w:name="_Toc44077154"/>
      <w:r>
        <w:t>Communications</w:t>
      </w:r>
      <w:bookmarkEnd w:id="103"/>
      <w:bookmarkEnd w:id="104"/>
    </w:p>
    <w:p w14:paraId="72A4D09C" w14:textId="4315753E"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w:t>
      </w:r>
    </w:p>
    <w:p w14:paraId="08DEE5FF" w14:textId="77777777" w:rsidR="00922F68" w:rsidRPr="00922F68" w:rsidRDefault="00922F68" w:rsidP="00922F68"/>
    <w:p w14:paraId="4AF9576F" w14:textId="4F27C0E6" w:rsidR="000E7EE6" w:rsidRPr="000E7EE6" w:rsidRDefault="00922F68" w:rsidP="000E7EE6">
      <w:pPr>
        <w:pStyle w:val="Caption"/>
      </w:pPr>
      <w:bookmarkStart w:id="105" w:name="_Ref42110095"/>
      <w:r>
        <w:rPr>
          <w:noProof/>
        </w:rPr>
        <w:drawing>
          <wp:anchor distT="0" distB="0" distL="114300" distR="114300" simplePos="0" relativeHeight="251569151" behindDoc="0" locked="0" layoutInCell="1" allowOverlap="1" wp14:anchorId="20FBABCA" wp14:editId="418D7BF5">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291A0D">
        <w:fldChar w:fldCharType="begin"/>
      </w:r>
      <w:r w:rsidR="00291A0D">
        <w:instrText xml:space="preserve"> SEQ Figure \* ARABIC </w:instrText>
      </w:r>
      <w:r w:rsidR="00291A0D">
        <w:fldChar w:fldCharType="separate"/>
      </w:r>
      <w:r w:rsidR="00F17AAF">
        <w:rPr>
          <w:noProof/>
        </w:rPr>
        <w:t>40</w:t>
      </w:r>
      <w:r w:rsidR="00291A0D">
        <w:rPr>
          <w:noProof/>
        </w:rPr>
        <w:fldChar w:fldCharType="end"/>
      </w:r>
      <w:bookmarkEnd w:id="105"/>
      <w:r w:rsidR="000E7EE6">
        <w:t xml:space="preserve"> – The Classification and Control Board servo connections, showing current sense resistors. </w:t>
      </w:r>
    </w:p>
    <w:p w14:paraId="1139D00B" w14:textId="2F14BCA0" w:rsidR="006373C6" w:rsidRDefault="00671CAE" w:rsidP="00671CAE">
      <w:pPr>
        <w:spacing w:line="360" w:lineRule="auto"/>
        <w:ind w:left="810"/>
      </w:pPr>
      <w:r>
        <w:t xml:space="preserve">System. To simplify processing, this channel is free of other data. To facilitate debugging and loading the classification vector, a USB connection is provided. This physical connection enables the classification vector to be uploaded to the </w:t>
      </w:r>
      <w:r w:rsidR="00E327B0">
        <w:t>STM32</w:t>
      </w:r>
      <w:r>
        <w:t xml:space="preserve"> by Matlab using the same script created to generate the SVM model. It can also provide debug messages, for example, when the sample ID of a sample received from the Data Acquisition System does not match the expected sample ID.</w:t>
      </w:r>
    </w:p>
    <w:p w14:paraId="6784461B" w14:textId="77777777" w:rsidR="00671CAE" w:rsidRDefault="00671CAE" w:rsidP="00FA018D">
      <w:pPr>
        <w:ind w:left="1080"/>
      </w:pPr>
    </w:p>
    <w:p w14:paraId="5916C4E3" w14:textId="555A57AE" w:rsidR="0063599F" w:rsidRDefault="0063599F" w:rsidP="00922F68">
      <w:pPr>
        <w:pStyle w:val="Heading3"/>
        <w:numPr>
          <w:ilvl w:val="2"/>
          <w:numId w:val="25"/>
        </w:numPr>
        <w:ind w:left="1530"/>
      </w:pPr>
      <w:bookmarkStart w:id="106" w:name="_Toc44077155"/>
      <w:r>
        <w:t>Interfaces</w:t>
      </w:r>
      <w:bookmarkEnd w:id="106"/>
    </w:p>
    <w:p w14:paraId="30ADD808" w14:textId="1A500FAC"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F17AAF">
        <w:t xml:space="preserve">Table </w:t>
      </w:r>
      <w:r w:rsidR="00F17AAF">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F17AAF">
        <w:t xml:space="preserve">Table </w:t>
      </w:r>
      <w:r w:rsidR="00F17AAF">
        <w:rPr>
          <w:noProof/>
        </w:rPr>
        <w:t>9</w:t>
      </w:r>
      <w:r w:rsidR="00136858">
        <w:fldChar w:fldCharType="end"/>
      </w:r>
      <w:r>
        <w:t>.</w:t>
      </w:r>
    </w:p>
    <w:p w14:paraId="20D81B9C" w14:textId="77777777" w:rsidR="00671CAE" w:rsidRDefault="00671CAE" w:rsidP="002778E0">
      <w:pPr>
        <w:spacing w:line="360" w:lineRule="auto"/>
        <w:ind w:left="810"/>
      </w:pPr>
    </w:p>
    <w:p w14:paraId="3B7FCFCA" w14:textId="7A3589A6" w:rsidR="0063599F" w:rsidRPr="00F22141" w:rsidRDefault="0063599F" w:rsidP="0063599F">
      <w:pPr>
        <w:pStyle w:val="Caption"/>
      </w:pPr>
      <w:bookmarkStart w:id="107" w:name="_Ref23793027"/>
      <w:r>
        <w:lastRenderedPageBreak/>
        <w:t xml:space="preserve">Table </w:t>
      </w:r>
      <w:r w:rsidR="00291A0D">
        <w:fldChar w:fldCharType="begin"/>
      </w:r>
      <w:r w:rsidR="00291A0D">
        <w:instrText xml:space="preserve"> SEQ Table \* ARABIC </w:instrText>
      </w:r>
      <w:r w:rsidR="00291A0D">
        <w:fldChar w:fldCharType="separate"/>
      </w:r>
      <w:r w:rsidR="00F17AAF">
        <w:rPr>
          <w:noProof/>
        </w:rPr>
        <w:t>8</w:t>
      </w:r>
      <w:r w:rsidR="00291A0D">
        <w:rPr>
          <w:noProof/>
        </w:rPr>
        <w:fldChar w:fldCharType="end"/>
      </w:r>
      <w:bookmarkEnd w:id="107"/>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251A16D6"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r w:rsidR="0042438C">
              <w:t>.</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0C9947A" w:rsidR="009E6801" w:rsidRPr="00F22141" w:rsidRDefault="009E6801" w:rsidP="009E6801">
      <w:pPr>
        <w:pStyle w:val="Caption"/>
      </w:pPr>
      <w:bookmarkStart w:id="108" w:name="_Ref42110157"/>
      <w:r>
        <w:t xml:space="preserve">Table </w:t>
      </w:r>
      <w:r w:rsidR="00291A0D">
        <w:fldChar w:fldCharType="begin"/>
      </w:r>
      <w:r w:rsidR="00291A0D">
        <w:instrText xml:space="preserve"> SEQ Table \* ARABIC </w:instrText>
      </w:r>
      <w:r w:rsidR="00291A0D">
        <w:fldChar w:fldCharType="separate"/>
      </w:r>
      <w:r w:rsidR="00F17AAF">
        <w:rPr>
          <w:noProof/>
        </w:rPr>
        <w:t>9</w:t>
      </w:r>
      <w:r w:rsidR="00291A0D">
        <w:rPr>
          <w:noProof/>
        </w:rPr>
        <w:fldChar w:fldCharType="end"/>
      </w:r>
      <w:bookmarkEnd w:id="108"/>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9" w:name="_Toc44077156"/>
      <w:r>
        <w:t>Classification and Control Software</w:t>
      </w:r>
      <w:bookmarkEnd w:id="109"/>
    </w:p>
    <w:p w14:paraId="46A5AF65" w14:textId="50B0E81B"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F17AAF">
        <w:t xml:space="preserve">Figure </w:t>
      </w:r>
      <w:r w:rsidR="00F17AAF">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386FBF">
      <w:pPr>
        <w:spacing w:line="360" w:lineRule="auto"/>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10E9CC6D" w:rsidR="00102651" w:rsidRDefault="00D5740F" w:rsidP="00102651">
      <w:pPr>
        <w:pStyle w:val="Caption"/>
      </w:pPr>
      <w:bookmarkStart w:id="110"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6BD93593">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291A0D">
        <w:fldChar w:fldCharType="begin"/>
      </w:r>
      <w:r w:rsidR="00291A0D">
        <w:instrText xml:space="preserve"> SEQ Figure \* ARABIC </w:instrText>
      </w:r>
      <w:r w:rsidR="00291A0D">
        <w:fldChar w:fldCharType="separate"/>
      </w:r>
      <w:r w:rsidR="00F17AAF">
        <w:rPr>
          <w:noProof/>
        </w:rPr>
        <w:t>41</w:t>
      </w:r>
      <w:r w:rsidR="00291A0D">
        <w:rPr>
          <w:noProof/>
        </w:rPr>
        <w:fldChar w:fldCharType="end"/>
      </w:r>
      <w:bookmarkEnd w:id="110"/>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11" w:name="_Ref42372539"/>
      <w:bookmarkStart w:id="112" w:name="_Toc44077157"/>
      <w:r>
        <w:t>Serial Library</w:t>
      </w:r>
      <w:bookmarkEnd w:id="111"/>
      <w:bookmarkEnd w:id="112"/>
    </w:p>
    <w:p w14:paraId="5E848EF6" w14:textId="7A8BB4C0" w:rsidR="00173CAF" w:rsidRDefault="00173CAF" w:rsidP="00B72C05">
      <w:pPr>
        <w:spacing w:line="360" w:lineRule="auto"/>
        <w:ind w:left="810"/>
      </w:pPr>
      <w:r>
        <w:t xml:space="preserve">Utilising the Hardware Abstraction Layer (HAL) functions provided by ST </w:t>
      </w:r>
      <w:r>
        <w:fldChar w:fldCharType="begin"/>
      </w:r>
      <w:r w:rsidR="00F429F2">
        <w:instrText xml:space="preserve"> ADDIN EN.CITE &lt;EndNote&gt;&lt;Cite&gt;&lt;Author&gt;ST Electronics&lt;/Author&gt;&lt;Year&gt;2017&lt;/Year&gt;&lt;RecNum&gt;87&lt;/RecNum&gt;&lt;DisplayText&gt;[120]&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F429F2">
        <w:rPr>
          <w:noProof/>
        </w:rPr>
        <w:t>[120]</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w:t>
      </w:r>
      <w:r w:rsidR="00B72C05">
        <w:t>classification</w:t>
      </w:r>
      <w:r w:rsidR="00DB71A0">
        <w:t xml:space="preserve"> vector (the output of the SVM model).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B72C05">
        <w:tab/>
      </w:r>
      <w:r w:rsidR="000B5036">
        <w:br/>
      </w:r>
    </w:p>
    <w:p w14:paraId="00BB6C43" w14:textId="5703A98D" w:rsidR="000B5036" w:rsidRDefault="000B5036" w:rsidP="00922F68">
      <w:pPr>
        <w:pStyle w:val="Heading3"/>
        <w:numPr>
          <w:ilvl w:val="2"/>
          <w:numId w:val="25"/>
        </w:numPr>
        <w:ind w:left="1530"/>
      </w:pPr>
      <w:bookmarkStart w:id="113" w:name="_Toc44077158"/>
      <w:r>
        <w:t>Feature Extraction Module</w:t>
      </w:r>
      <w:bookmarkEnd w:id="113"/>
    </w:p>
    <w:p w14:paraId="70119065" w14:textId="7DEB6B58"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w:t>
      </w:r>
      <w:r w:rsidR="001D719C">
        <w:lastRenderedPageBreak/>
        <w:t xml:space="preserve">module can successfully transform a 128-sample epoch while maintaining its real-time guarantee. This ensures the system will not bottleneck, and can perform classification in real time. </w:t>
      </w:r>
      <w:r w:rsidR="00DB71A0">
        <w:t xml:space="preserve">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4" w:name="_Ref43721648"/>
      <w:bookmarkStart w:id="115" w:name="_Ref43721652"/>
      <w:bookmarkStart w:id="116" w:name="_Toc44077159"/>
      <w:r>
        <w:t>Classification Module</w:t>
      </w:r>
      <w:bookmarkEnd w:id="114"/>
      <w:bookmarkEnd w:id="115"/>
      <w:bookmarkEnd w:id="116"/>
    </w:p>
    <w:p w14:paraId="4B79E3B5" w14:textId="122F1094"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F17AAF">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F429F2">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F429F2">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5C292E8" w14:textId="77CD872D" w:rsidR="00856FE9" w:rsidRDefault="003043DC" w:rsidP="00856FE9">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0A0B6286">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10017D12" w:rsidR="00B724CB" w:rsidRPr="00025F89" w:rsidRDefault="00B724CB" w:rsidP="00480511">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7"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8sN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GyGPxmccG8qPgGepWxBn5KLEEEvh/Kuw2AjMjS33LziKitCMThZnO7K//uYP+RAKUc4abFjG3c+9&#10;sIqz6ruGhOPBcBhWMl6Go7sUF3sd2VxH9L5+JCzxAO/JyGiGfF+dzcJS/YbHMA9dERJaonfG/dl8&#10;9N3e4zFJNZ/HJCyhEX6pV0aG0oHWQPG6fRPWnHTwEPCZzrsoJh/k6HI7QeZ7T0UZtQpEd6ye+McC&#10;R7VPjy28kOt7zHr/S5j9Bg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S18sNMAIAAFoEAAAOAAAAAAAAAAAAAAAAAC4C&#10;AABkcnMvZTJvRG9jLnhtbFBLAQItABQABgAIAAAAIQBpaHsG3wAAAAgBAAAPAAAAAAAAAAAAAAAA&#10;AIoEAABkcnMvZG93bnJldi54bWxQSwUGAAAAAAQABADzAAAAlgUAAAAA&#10;" filled="f" stroked="f" strokeweight=".5pt">
                <v:textbox>
                  <w:txbxContent>
                    <w:p w14:paraId="75A72986" w14:textId="10017D12" w:rsidR="00B724CB" w:rsidRPr="00025F89" w:rsidRDefault="00B724CB" w:rsidP="00480511">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F429F2">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F429F2">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F17AAF">
        <w:t xml:space="preserve">Figure </w:t>
      </w:r>
      <w:r w:rsidR="00F17AAF">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r w:rsidR="00856FE9">
        <w:t xml:space="preserve">Hence, once provided the decision vector and the observation vector, and knowing the SVM parameters </w:t>
      </w:r>
      <m:oMath>
        <m:r>
          <w:rPr>
            <w:rFonts w:ascii="Cambria Math" w:hAnsi="Cambria Math"/>
          </w:rPr>
          <m:t>α</m:t>
        </m:r>
      </m:oMath>
      <w:r w:rsidR="00856FE9">
        <w:t xml:space="preserve"> and </w:t>
      </w:r>
      <w:r w:rsidR="00856FE9">
        <w:rPr>
          <w:i/>
          <w:iCs/>
        </w:rPr>
        <w:t>b</w:t>
      </w:r>
      <w:r w:rsidR="00856FE9">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856FE9">
        <w:fldChar w:fldCharType="begin"/>
      </w:r>
      <w:r w:rsidR="00F429F2">
        <w:instrText xml:space="preserve"> ADDIN EN.CITE &lt;EndNote&gt;&lt;Cite&gt;&lt;Author&gt;Sayad&lt;/Author&gt;&lt;Year&gt;n.d.&lt;/Year&gt;&lt;RecNum&gt;88&lt;/RecNum&gt;&lt;DisplayText&gt;[12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856FE9">
        <w:fldChar w:fldCharType="separate"/>
      </w:r>
      <w:r w:rsidR="00F429F2">
        <w:rPr>
          <w:noProof/>
        </w:rPr>
        <w:t>[121]</w:t>
      </w:r>
      <w:r w:rsidR="00856FE9">
        <w:fldChar w:fldCharType="end"/>
      </w:r>
      <w:r w:rsidR="00856FE9">
        <w:t xml:space="preserve">. </w:t>
      </w:r>
    </w:p>
    <w:p w14:paraId="56129CB4" w14:textId="248AAF9D" w:rsidR="00480511" w:rsidRDefault="00480511" w:rsidP="002778E0">
      <w:pPr>
        <w:spacing w:line="360" w:lineRule="auto"/>
        <w:ind w:left="900"/>
      </w:pPr>
    </w:p>
    <w:p w14:paraId="6B692982" w14:textId="4F79C791" w:rsidR="0074148B" w:rsidRDefault="00856FE9" w:rsidP="003511F0">
      <w:pPr>
        <w:pStyle w:val="Caption"/>
      </w:pPr>
      <w:bookmarkStart w:id="117" w:name="_Ref42375961"/>
      <w:r>
        <w:rPr>
          <w:noProof/>
        </w:rPr>
        <w:lastRenderedPageBreak/>
        <w:drawing>
          <wp:anchor distT="0" distB="0" distL="114300" distR="114300" simplePos="0" relativeHeight="251726848" behindDoc="0" locked="0" layoutInCell="1" allowOverlap="1" wp14:anchorId="1E211861" wp14:editId="35ABDFD3">
            <wp:simplePos x="0" y="0"/>
            <wp:positionH relativeFrom="margin">
              <wp:align>center</wp:align>
            </wp:positionH>
            <wp:positionV relativeFrom="margin">
              <wp:align>top</wp:align>
            </wp:positionV>
            <wp:extent cx="3486150" cy="2986405"/>
            <wp:effectExtent l="0" t="0" r="0" b="444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38039" b="5548"/>
                    <a:stretch/>
                  </pic:blipFill>
                  <pic:spPr bwMode="auto">
                    <a:xfrm>
                      <a:off x="0" y="0"/>
                      <a:ext cx="3486150" cy="298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11F0">
        <w:t xml:space="preserve">Figure </w:t>
      </w:r>
      <w:r w:rsidR="00291A0D">
        <w:fldChar w:fldCharType="begin"/>
      </w:r>
      <w:r w:rsidR="00291A0D">
        <w:instrText xml:space="preserve"> SEQ Figure \* ARABIC </w:instrText>
      </w:r>
      <w:r w:rsidR="00291A0D">
        <w:fldChar w:fldCharType="separate"/>
      </w:r>
      <w:r w:rsidR="00F17AAF">
        <w:rPr>
          <w:noProof/>
        </w:rPr>
        <w:t>42</w:t>
      </w:r>
      <w:r w:rsidR="00291A0D">
        <w:rPr>
          <w:noProof/>
        </w:rPr>
        <w:fldChar w:fldCharType="end"/>
      </w:r>
      <w:bookmarkEnd w:id="117"/>
      <w:r w:rsidR="003511F0">
        <w:t xml:space="preserve"> – A diagram showing the </w:t>
      </w:r>
      <w:r w:rsidR="00BA2E8C">
        <w:t xml:space="preserve">value of the decision scores for each class in a linear SVM </w:t>
      </w:r>
      <w:r w:rsidR="00BA2E8C">
        <w:fldChar w:fldCharType="begin"/>
      </w:r>
      <w:r w:rsidR="00F429F2">
        <w:instrText xml:space="preserve"> ADDIN EN.CITE &lt;EndNote&gt;&lt;Cite&gt;&lt;Author&gt;Sayad&lt;/Author&gt;&lt;Year&gt;n.d.&lt;/Year&gt;&lt;RecNum&gt;88&lt;/RecNum&gt;&lt;DisplayText&gt;[12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F429F2">
        <w:rPr>
          <w:noProof/>
        </w:rPr>
        <w:t>[121]</w:t>
      </w:r>
      <w:r w:rsidR="00BA2E8C">
        <w:fldChar w:fldCharType="end"/>
      </w:r>
      <w:r w:rsidR="00BA2E8C">
        <w:t>.</w:t>
      </w:r>
    </w:p>
    <w:p w14:paraId="53657466" w14:textId="6CDEE9D5" w:rsidR="00CE5510" w:rsidRDefault="00CE5510" w:rsidP="00922F68">
      <w:pPr>
        <w:pStyle w:val="Heading3"/>
        <w:numPr>
          <w:ilvl w:val="2"/>
          <w:numId w:val="25"/>
        </w:numPr>
        <w:ind w:left="1530"/>
      </w:pPr>
      <w:bookmarkStart w:id="118" w:name="_Toc44077160"/>
      <w:r>
        <w:t>Control Module</w:t>
      </w:r>
      <w:bookmarkEnd w:id="118"/>
    </w:p>
    <w:p w14:paraId="4023615E" w14:textId="77777777" w:rsidR="00DA662A"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p>
    <w:p w14:paraId="3EBD7455" w14:textId="2731E4CD" w:rsidR="00CE5510" w:rsidRPr="00CE5510" w:rsidRDefault="006403F5" w:rsidP="002778E0">
      <w:pPr>
        <w:spacing w:line="360" w:lineRule="auto"/>
        <w:ind w:left="810"/>
      </w:pPr>
      <w: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9" w:name="_Toc44077161"/>
      <w:r>
        <w:rPr>
          <w:color w:val="000000"/>
          <w:szCs w:val="32"/>
        </w:rPr>
        <w:lastRenderedPageBreak/>
        <w:t>3D Printed Prosthetic Arm</w:t>
      </w:r>
      <w:bookmarkEnd w:id="119"/>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339A6EF6"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F429F2">
        <w:rPr>
          <w:color w:val="000000"/>
        </w:rPr>
        <w:instrText xml:space="preserve"> ADDIN EN.CITE &lt;EndNote&gt;&lt;Cite&gt;&lt;Author&gt;Mota&lt;/Author&gt;&lt;Year&gt;2017&lt;/Year&gt;&lt;RecNum&gt;77&lt;/RecNum&gt;&lt;DisplayText&gt;[12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F429F2">
        <w:rPr>
          <w:noProof/>
          <w:color w:val="000000"/>
        </w:rPr>
        <w:t>[122]</w:t>
      </w:r>
      <w:r>
        <w:rPr>
          <w:color w:val="000000"/>
        </w:rPr>
        <w:fldChar w:fldCharType="end"/>
      </w:r>
      <w:r>
        <w:rPr>
          <w:color w:val="000000"/>
        </w:rPr>
        <w:t xml:space="preserve">. </w:t>
      </w:r>
    </w:p>
    <w:p w14:paraId="419BC5C5" w14:textId="6E6566CB" w:rsidR="00474D33" w:rsidRDefault="00474D33" w:rsidP="00474D33">
      <w:pPr>
        <w:rPr>
          <w:color w:val="000000"/>
        </w:rPr>
      </w:pPr>
    </w:p>
    <w:p w14:paraId="0EDBC887" w14:textId="09882B80" w:rsidR="00474D33" w:rsidRPr="009E4806" w:rsidRDefault="0043390C" w:rsidP="00B818C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w:t>
      </w:r>
      <w:r w:rsidR="00B818CF">
        <w:rPr>
          <w:color w:val="000000"/>
        </w:rPr>
        <w:t xml:space="preserve"> </w:t>
      </w:r>
      <w:r>
        <w:rPr>
          <w:color w:val="000000"/>
        </w:rPr>
        <w:t>The servo bed was designed to accommodate 5 standard size servos. The Tower Pro MG946R servo is recommended, and has been used in this project. Due to the space constraints within this wrist cavity, a smaller sized servo, the Tower Pro MG996 was used. These servos</w:t>
      </w:r>
      <w:r w:rsidR="00B818CF">
        <w:rPr>
          <w:color w:val="000000"/>
        </w:rPr>
        <w:t xml:space="preserve"> </w:t>
      </w:r>
      <w:r w:rsidR="00474D33">
        <w:rPr>
          <w:color w:val="000000"/>
        </w:rPr>
        <w:t xml:space="preserve">have a rated stall torque of 13 kg/cm, and draw 1.2A at locked rotor. Due to the high current rating of these </w:t>
      </w:r>
      <w:r w:rsidR="00474D33" w:rsidRPr="00D96EA9">
        <w:t xml:space="preserve">servos, supplying adequate current to operate 5 servos simultaneously is a rigid design criterion which </w:t>
      </w:r>
      <w:r w:rsidR="00565531">
        <w:t>has</w:t>
      </w:r>
      <w:r w:rsidR="00474D33" w:rsidRPr="00D96EA9">
        <w:t xml:space="preserve"> be</w:t>
      </w:r>
      <w:r w:rsidR="000E2CEB">
        <w:t>en</w:t>
      </w:r>
      <w:r w:rsidR="00474D33" w:rsidRPr="00D96EA9">
        <w:t xml:space="preserve"> considered </w:t>
      </w:r>
      <w:r w:rsidR="00565531">
        <w:t>in the classification and control board design</w:t>
      </w:r>
      <w:r w:rsidR="00474D33"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13196CA8"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w:t>
      </w:r>
      <w:r>
        <w:rPr>
          <w:color w:val="000000"/>
        </w:rPr>
        <w:lastRenderedPageBreak/>
        <w:t xml:space="preserve">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F17AAF">
        <w:t xml:space="preserve">Figure </w:t>
      </w:r>
      <w:r w:rsidR="00F17AAF">
        <w:rPr>
          <w:noProof/>
        </w:rPr>
        <w:t>43</w:t>
      </w:r>
      <w:r w:rsidR="003C764F">
        <w:rPr>
          <w:color w:val="000000"/>
        </w:rPr>
        <w:fldChar w:fldCharType="end"/>
      </w:r>
      <w:r w:rsidR="003C764F">
        <w:rPr>
          <w:color w:val="000000"/>
        </w:rPr>
        <w:t xml:space="preserve">. </w:t>
      </w:r>
    </w:p>
    <w:p w14:paraId="32066B3F" w14:textId="4447538E" w:rsidR="00BF28BA" w:rsidRDefault="00B818CF" w:rsidP="00BF28BA">
      <w:pPr>
        <w:pStyle w:val="NormalWeb"/>
        <w:spacing w:after="0" w:afterAutospacing="0" w:line="240" w:lineRule="atLeast"/>
      </w:pPr>
      <w:bookmarkStart w:id="120" w:name="_Ref23881770"/>
      <w:r>
        <w:rPr>
          <w:noProof/>
          <w:color w:val="000000"/>
        </w:rPr>
        <mc:AlternateContent>
          <mc:Choice Requires="wpg">
            <w:drawing>
              <wp:anchor distT="0" distB="0" distL="114300" distR="114300" simplePos="0" relativeHeight="251696128" behindDoc="0" locked="0" layoutInCell="1" allowOverlap="1" wp14:anchorId="4C29BFAD" wp14:editId="333AD275">
                <wp:simplePos x="0" y="0"/>
                <wp:positionH relativeFrom="margin">
                  <wp:posOffset>148590</wp:posOffset>
                </wp:positionH>
                <wp:positionV relativeFrom="margin">
                  <wp:posOffset>796290</wp:posOffset>
                </wp:positionV>
                <wp:extent cx="5264785" cy="7143750"/>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264785" cy="7143750"/>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1"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B724CB" w:rsidRPr="0060068C" w:rsidRDefault="00B724CB"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2"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B724CB" w:rsidRPr="0060068C" w:rsidRDefault="00B724CB"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B724CB" w:rsidRPr="0060068C" w:rsidRDefault="00B724CB"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C29BFAD" id="Group 143" o:spid="_x0000_s1228" style="position:absolute;left:0;text-align:left;margin-left:11.7pt;margin-top:62.7pt;width:414.55pt;height:562.5pt;z-index:251696128;mso-position-horizontal-relative:margin;mso-position-vertical-relative:margin;mso-width-relative:margin;mso-height-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">
                <v:group id="Group 89" o:spid="_x0000_s1229"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0"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">
                    <v:imagedata r:id="rId64" o:title="" cropbottom="12469f"/>
                  </v:shape>
                  <v:shape id="Text Box 53" o:spid="_x0000_s1231"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B724CB" w:rsidRPr="0060068C" w:rsidRDefault="00B724CB" w:rsidP="00A67871">
                          <w:pPr>
                            <w:jc w:val="center"/>
                            <w:rPr>
                              <w:lang w:val="en-US"/>
                            </w:rPr>
                          </w:pPr>
                          <w:r>
                            <w:rPr>
                              <w:lang w:val="en-US"/>
                            </w:rPr>
                            <w:t>(a)</w:t>
                          </w:r>
                        </w:p>
                      </w:txbxContent>
                    </v:textbox>
                  </v:shape>
                </v:group>
                <v:group id="Group 90" o:spid="_x0000_s1232"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3"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">
                    <v:imagedata r:id="rId65" o:title="" croptop="3865f" cropbottom="8079f"/>
                  </v:shape>
                  <v:shape id="Text Box 54" o:spid="_x0000_s1234"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B724CB" w:rsidRPr="0060068C" w:rsidRDefault="00B724CB" w:rsidP="00A67871">
                          <w:pPr>
                            <w:jc w:val="center"/>
                            <w:rPr>
                              <w:lang w:val="en-US"/>
                            </w:rPr>
                          </w:pPr>
                          <w:r>
                            <w:rPr>
                              <w:lang w:val="en-US"/>
                            </w:rPr>
                            <w:t>(b)</w:t>
                          </w:r>
                        </w:p>
                      </w:txbxContent>
                    </v:textbox>
                  </v:shape>
                </v:group>
                <v:group id="Group 91" o:spid="_x0000_s1235"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6"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">
                    <v:imagedata r:id="rId66" o:title="" croptop="12902f"/>
                  </v:shape>
                  <v:shape id="Text Box 88" o:spid="_x0000_s1237"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B724CB" w:rsidRPr="0060068C" w:rsidRDefault="00B724CB"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291A0D">
        <w:fldChar w:fldCharType="begin"/>
      </w:r>
      <w:r w:rsidR="00291A0D">
        <w:instrText xml:space="preserve"> SEQ Figure \* ARABIC </w:instrText>
      </w:r>
      <w:r w:rsidR="00291A0D">
        <w:fldChar w:fldCharType="separate"/>
      </w:r>
      <w:r w:rsidR="00F17AAF">
        <w:rPr>
          <w:noProof/>
        </w:rPr>
        <w:t>43</w:t>
      </w:r>
      <w:r w:rsidR="00291A0D">
        <w:rPr>
          <w:noProof/>
        </w:rPr>
        <w:fldChar w:fldCharType="end"/>
      </w:r>
      <w:bookmarkEnd w:id="120"/>
      <w:r w:rsidR="00102651">
        <w:t xml:space="preserve"> - (a) The inferior surface of the constructed arm. (b) the superior surface of the constructed arm. (c) the arm being assembled, with the cover removed.</w:t>
      </w: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21" w:name="_Toc44077162"/>
      <w:r>
        <w:rPr>
          <w:color w:val="000000"/>
          <w:szCs w:val="32"/>
        </w:rPr>
        <w:lastRenderedPageBreak/>
        <w:t xml:space="preserve">Interim </w:t>
      </w:r>
      <w:r w:rsidR="00BF28BA">
        <w:rPr>
          <w:color w:val="000000"/>
          <w:szCs w:val="32"/>
        </w:rPr>
        <w:t>Demonstration Hardware and Software</w:t>
      </w:r>
      <w:bookmarkEnd w:id="121"/>
    </w:p>
    <w:p w14:paraId="2D7BFC2D" w14:textId="3C46E724" w:rsidR="00BF28BA" w:rsidRDefault="00BF28BA" w:rsidP="003C31EF">
      <w:pPr>
        <w:pStyle w:val="NormalWeb"/>
        <w:spacing w:before="0" w:beforeAutospacing="0" w:after="0" w:afterAutospacing="0" w:line="360" w:lineRule="auto"/>
        <w:ind w:left="360"/>
        <w:rPr>
          <w:color w:val="000000"/>
        </w:rPr>
      </w:pPr>
      <w:r>
        <w:rPr>
          <w:color w:val="000000"/>
        </w:rPr>
        <w:t xml:space="preserve">To facilitate demonstration of the arm during the interim seminar, a demonstration board possessing minimal functionality has been developed and fabricated. This board can </w:t>
      </w:r>
      <w:r w:rsidR="00C940C4">
        <w:rPr>
          <w:color w:val="000000"/>
        </w:rPr>
        <w:t>manage</w:t>
      </w:r>
      <w:r>
        <w:rPr>
          <w:color w:val="000000"/>
        </w:rPr>
        <w:t xml:space="preserv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2" w:name="_Toc44077163"/>
      <w:r>
        <w:t xml:space="preserve">Interim </w:t>
      </w:r>
      <w:r w:rsidR="00BF28BA">
        <w:t>Demonstration App</w:t>
      </w:r>
      <w:bookmarkEnd w:id="122"/>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9427E5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F17AAF">
        <w:t xml:space="preserve">Figure </w:t>
      </w:r>
      <w:r w:rsidR="00F17AAF">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3" w:name="_Toc44077164"/>
      <w:r>
        <w:t xml:space="preserve">Interim </w:t>
      </w:r>
      <w:r w:rsidR="003C31EF" w:rsidRPr="001917F8">
        <w:t>Demonstration Board Hardware</w:t>
      </w:r>
      <w:bookmarkEnd w:id="123"/>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3C7EF760" w:rsidR="00BF28BA" w:rsidRDefault="002C3FE7" w:rsidP="003E5CC3">
      <w:pPr>
        <w:pStyle w:val="Caption"/>
      </w:pPr>
      <w:bookmarkStart w:id="124" w:name="_Ref24022148"/>
      <w:r>
        <w:rPr>
          <w:noProof/>
          <w:color w:val="222222"/>
        </w:rPr>
        <w:lastRenderedPageBreak/>
        <w:drawing>
          <wp:anchor distT="0" distB="0" distL="114300" distR="114300" simplePos="0" relativeHeight="251699200" behindDoc="0" locked="0" layoutInCell="1" allowOverlap="1" wp14:anchorId="5562EFB3" wp14:editId="1E947E62">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291A0D">
        <w:fldChar w:fldCharType="begin"/>
      </w:r>
      <w:r w:rsidR="00291A0D">
        <w:instrText xml:space="preserve"> SEQ Figure \* ARABIC </w:instrText>
      </w:r>
      <w:r w:rsidR="00291A0D">
        <w:fldChar w:fldCharType="separate"/>
      </w:r>
      <w:r w:rsidR="00F17AAF">
        <w:rPr>
          <w:noProof/>
        </w:rPr>
        <w:t>44</w:t>
      </w:r>
      <w:r w:rsidR="00291A0D">
        <w:rPr>
          <w:noProof/>
        </w:rPr>
        <w:fldChar w:fldCharType="end"/>
      </w:r>
      <w:bookmarkEnd w:id="124"/>
      <w:r w:rsidR="003E5CC3">
        <w:t xml:space="preserve"> - A screenshot of the demonstration app.</w:t>
      </w:r>
    </w:p>
    <w:p w14:paraId="53C2AB17" w14:textId="7F18EC86"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F17AAF">
        <w:t xml:space="preserve">Figure </w:t>
      </w:r>
      <w:r w:rsidR="00F17AAF">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41C131F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9">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B724CB" w:rsidRPr="0060068C" w:rsidRDefault="00B724CB"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B724CB" w:rsidRPr="0060068C" w:rsidRDefault="00B724CB"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8"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zUCm+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k6kbddCLJ8RKYjgyrqW7KaE2txRbeZU&#10;4ZIEQODiZz7hkVcCm4mu5ZFCqC+v9dv5ODOMemSDS1fm6b/X1Fak6kOD05xZqOGW5ox4PA1hqP2R&#10;xf5Is66vBGgS4IopmWva+abqm7kS9SPuh5d2VwzRhmHvzDN988rAwgDul4xfXrp2W+jumnuJ8tgS&#10;32rpw/aRKtkJrsEBfhQ9fo50t53bQvwSpMtLJ8q7rALr1gCW/ytQQz7ay90O1A6L1g1g/xRQh2Hg&#10;x5Pwp0K1qxW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HNQKb4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39"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0"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70" o:title=""/>
                  </v:shape>
                  <v:shape id="Picture 34" o:spid="_x0000_s1241"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1" o:title="" croptop="1478f" cropbottom="1529f" cropleft="2903f" cropright="4943f"/>
                  </v:shape>
                </v:group>
                <v:shape id="Text Box 85" o:spid="_x0000_s1242"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B724CB" w:rsidRPr="0060068C" w:rsidRDefault="00B724CB" w:rsidP="0060068C">
                        <w:pPr>
                          <w:jc w:val="center"/>
                          <w:rPr>
                            <w:lang w:val="en-US"/>
                          </w:rPr>
                        </w:pPr>
                        <w:r>
                          <w:rPr>
                            <w:lang w:val="en-US"/>
                          </w:rPr>
                          <w:t>(a)</w:t>
                        </w:r>
                      </w:p>
                    </w:txbxContent>
                  </v:textbox>
                </v:shape>
                <v:shape id="Text Box 86" o:spid="_x0000_s1243"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B724CB" w:rsidRPr="0060068C" w:rsidRDefault="00B724CB" w:rsidP="0060068C">
                        <w:pPr>
                          <w:jc w:val="center"/>
                          <w:rPr>
                            <w:lang w:val="en-US"/>
                          </w:rPr>
                        </w:pPr>
                        <w:r>
                          <w:rPr>
                            <w:lang w:val="en-US"/>
                          </w:rPr>
                          <w:t>(b)</w:t>
                        </w:r>
                      </w:p>
                    </w:txbxContent>
                  </v:textbox>
                </v:shape>
                <w10:wrap type="topAndBottom"/>
              </v:group>
            </w:pict>
          </mc:Fallback>
        </mc:AlternateContent>
      </w:r>
    </w:p>
    <w:p w14:paraId="18FE60D8" w14:textId="1F0BD768" w:rsidR="0060068C" w:rsidRDefault="0060068C" w:rsidP="0060068C">
      <w:pPr>
        <w:pStyle w:val="Caption"/>
      </w:pPr>
      <w:bookmarkStart w:id="125" w:name="_Ref23794451"/>
      <w:r>
        <w:t xml:space="preserve">Figure </w:t>
      </w:r>
      <w:r w:rsidR="00291A0D">
        <w:fldChar w:fldCharType="begin"/>
      </w:r>
      <w:r w:rsidR="00291A0D">
        <w:instrText xml:space="preserve"> SEQ Figure \* ARABIC </w:instrText>
      </w:r>
      <w:r w:rsidR="00291A0D">
        <w:fldChar w:fldCharType="separate"/>
      </w:r>
      <w:r w:rsidR="00F17AAF">
        <w:rPr>
          <w:noProof/>
        </w:rPr>
        <w:t>45</w:t>
      </w:r>
      <w:r w:rsidR="00291A0D">
        <w:rPr>
          <w:noProof/>
        </w:rPr>
        <w:fldChar w:fldCharType="end"/>
      </w:r>
      <w:bookmarkEnd w:id="125"/>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6" w:name="_Toc44077165"/>
      <w:r>
        <w:t xml:space="preserve">Interim </w:t>
      </w:r>
      <w:r w:rsidR="00BF28BA" w:rsidRPr="001917F8">
        <w:t>Demonstration Board Software</w:t>
      </w:r>
      <w:bookmarkEnd w:id="126"/>
    </w:p>
    <w:p w14:paraId="29599C95" w14:textId="59C3CAB3"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F17AAF">
        <w:t xml:space="preserve">Figure </w:t>
      </w:r>
      <w:r w:rsidR="00F17AAF">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1920" behindDoc="0" locked="0" layoutInCell="1" allowOverlap="1" wp14:anchorId="6AD21EB4" wp14:editId="2BA7C68D">
            <wp:simplePos x="0" y="0"/>
            <wp:positionH relativeFrom="margin">
              <wp:posOffset>1991682</wp:posOffset>
            </wp:positionH>
            <wp:positionV relativeFrom="margin">
              <wp:posOffset>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EDB58B5" w:rsidR="00745CF6" w:rsidRDefault="0060068C" w:rsidP="0060068C">
      <w:pPr>
        <w:pStyle w:val="Caption"/>
      </w:pPr>
      <w:bookmarkStart w:id="127" w:name="_Ref23794570"/>
      <w:r>
        <w:t xml:space="preserve">Figure </w:t>
      </w:r>
      <w:r w:rsidR="00291A0D">
        <w:fldChar w:fldCharType="begin"/>
      </w:r>
      <w:r w:rsidR="00291A0D">
        <w:instrText xml:space="preserve"> SEQ Figure \* ARABIC </w:instrText>
      </w:r>
      <w:r w:rsidR="00291A0D">
        <w:fldChar w:fldCharType="separate"/>
      </w:r>
      <w:r w:rsidR="00F17AAF">
        <w:rPr>
          <w:noProof/>
        </w:rPr>
        <w:t>46</w:t>
      </w:r>
      <w:r w:rsidR="00291A0D">
        <w:rPr>
          <w:noProof/>
        </w:rPr>
        <w:fldChar w:fldCharType="end"/>
      </w:r>
      <w:bookmarkEnd w:id="127"/>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8" w:name="_Toc44077166"/>
      <w:r>
        <w:lastRenderedPageBreak/>
        <w:t>Modular Biosignal Front End</w:t>
      </w:r>
      <w:bookmarkEnd w:id="128"/>
    </w:p>
    <w:p w14:paraId="363D2DD2" w14:textId="3892159A"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5E78CA90">
            <wp:simplePos x="0" y="0"/>
            <wp:positionH relativeFrom="margin">
              <wp:align>center</wp:align>
            </wp:positionH>
            <wp:positionV relativeFrom="paragraph">
              <wp:posOffset>1836420</wp:posOffset>
            </wp:positionV>
            <wp:extent cx="4591050" cy="3820795"/>
            <wp:effectExtent l="0" t="0" r="0" b="8255"/>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91050" cy="382079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F429F2">
        <w:instrText xml:space="preserve"> ADDIN EN.CITE </w:instrText>
      </w:r>
      <w:r w:rsidR="00F429F2">
        <w:fldChar w:fldCharType="begin">
          <w:fldData xml:space="preserve">PEVuZE5vdGU+PENpdGU+PEF1dGhvcj5BY2hhcnlhPC9BdXRob3I+PFllYXI+MjAxNTwvWWVhcj48
UmVjTnVtPjI1PC9SZWNOdW0+PERpc3BsYXlUZXh0Pls0NiwgNTUsIDU3LCAxMj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F429F2">
        <w:instrText xml:space="preserve"> ADDIN EN.CITE.DATA </w:instrText>
      </w:r>
      <w:r w:rsidR="00F429F2">
        <w:fldChar w:fldCharType="end"/>
      </w:r>
      <w:r w:rsidR="00BD1798">
        <w:fldChar w:fldCharType="separate"/>
      </w:r>
      <w:r w:rsidR="00F429F2">
        <w:rPr>
          <w:noProof/>
        </w:rPr>
        <w:t>[46, 55, 57, 123]</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F17AAF">
        <w:t xml:space="preserve">Figure </w:t>
      </w:r>
      <w:r w:rsidR="00F17AAF">
        <w:rPr>
          <w:noProof/>
        </w:rPr>
        <w:t>47</w:t>
      </w:r>
      <w:r w:rsidR="00CE7E21">
        <w:fldChar w:fldCharType="end"/>
      </w:r>
      <w:r w:rsidR="009C5FE1">
        <w:t>.</w:t>
      </w:r>
    </w:p>
    <w:p w14:paraId="52C7A073" w14:textId="1EF64F0B" w:rsidR="00CE7E21" w:rsidRDefault="00CE7E21" w:rsidP="00CE7E21">
      <w:pPr>
        <w:pStyle w:val="Caption"/>
      </w:pPr>
      <w:bookmarkStart w:id="129" w:name="_Ref43368787"/>
      <w:r>
        <w:t xml:space="preserve">Figure </w:t>
      </w:r>
      <w:r w:rsidR="00291A0D">
        <w:fldChar w:fldCharType="begin"/>
      </w:r>
      <w:r w:rsidR="00291A0D">
        <w:instrText xml:space="preserve"> SEQ Figure \* ARABIC </w:instrText>
      </w:r>
      <w:r w:rsidR="00291A0D">
        <w:fldChar w:fldCharType="separate"/>
      </w:r>
      <w:r w:rsidR="00F17AAF">
        <w:rPr>
          <w:noProof/>
        </w:rPr>
        <w:t>47</w:t>
      </w:r>
      <w:r w:rsidR="00291A0D">
        <w:rPr>
          <w:noProof/>
        </w:rPr>
        <w:fldChar w:fldCharType="end"/>
      </w:r>
      <w:bookmarkEnd w:id="129"/>
      <w:r>
        <w:t xml:space="preserve"> – A photo of the Modular Biosignal Front End</w:t>
      </w:r>
    </w:p>
    <w:p w14:paraId="1CDB8609" w14:textId="18ECFDF9"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w:t>
      </w:r>
      <w:r w:rsidR="00286A76" w:rsidRPr="00286A76">
        <w:rPr>
          <w:sz w:val="12"/>
          <w:szCs w:val="12"/>
        </w:rPr>
        <w:t xml:space="preserve"> </w:t>
      </w:r>
      <w:r>
        <w:t xml:space="preserve">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F429F2">
        <w:instrText xml:space="preserve"> ADDIN EN.CITE &lt;EndNote&gt;&lt;Cite&gt;&lt;Author&gt;Jamal&lt;/Author&gt;&lt;Year&gt;2012&lt;/Year&gt;&lt;RecNum&gt;90&lt;/RecNum&gt;&lt;DisplayText&gt;[124]&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F429F2">
        <w:rPr>
          <w:noProof/>
        </w:rPr>
        <w:t>[124]</w:t>
      </w:r>
      <w:r>
        <w:fldChar w:fldCharType="end"/>
      </w:r>
      <w:r>
        <w:t xml:space="preserve">.  </w:t>
      </w:r>
    </w:p>
    <w:p w14:paraId="3CAE9C85" w14:textId="77777777" w:rsidR="008E0E35" w:rsidRDefault="008E0E35" w:rsidP="00BD1798">
      <w:pPr>
        <w:spacing w:line="360" w:lineRule="auto"/>
        <w:ind w:left="360"/>
      </w:pPr>
    </w:p>
    <w:p w14:paraId="50A6EABF" w14:textId="46A0AA45" w:rsidR="007E7046" w:rsidRDefault="008E0E35" w:rsidP="00BD1798">
      <w:pPr>
        <w:spacing w:line="360" w:lineRule="auto"/>
        <w:ind w:left="360"/>
      </w:pPr>
      <w:r>
        <w:lastRenderedPageBreak/>
        <w:t>This board, in conjunction with the software library developed to configure and control the ADS1299 (se</w:t>
      </w:r>
      <w:r w:rsidR="00413299">
        <w:t xml:space="preserve">e </w:t>
      </w:r>
      <w:r w:rsidR="00BD63FB">
        <w:fldChar w:fldCharType="begin"/>
      </w:r>
      <w:r w:rsidR="00BD63FB">
        <w:instrText xml:space="preserve"> REF _Ref44059514 \h </w:instrText>
      </w:r>
      <w:r w:rsidR="00BD63FB">
        <w:fldChar w:fldCharType="separate"/>
      </w:r>
      <w:r w:rsidR="00F17AAF">
        <w:t>Appendix D – Data Acquisition Software Documentation Excerpt</w:t>
      </w:r>
      <w:r w:rsidR="00BD63FB">
        <w:fldChar w:fldCharType="end"/>
      </w:r>
      <w:r w:rsidR="00BD63FB">
        <w:t xml:space="preserve"> </w:t>
      </w:r>
      <w:r>
        <w:t xml:space="preserve">and </w:t>
      </w:r>
      <w:hyperlink r:id="rId74"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6EC11F48"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F429F2">
        <w:instrText xml:space="preserve"> ADDIN EN.CITE &lt;EndNote&gt;&lt;Cite&gt;&lt;Author&gt;Singh&lt;/Author&gt;&lt;Year&gt;2018&lt;/Year&gt;&lt;RecNum&gt;91&lt;/RecNum&gt;&lt;DisplayText&gt;[12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429F2">
        <w:rPr>
          <w:noProof/>
        </w:rPr>
        <w:t>[125]</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F429F2">
        <w:instrText xml:space="preserve"> ADDIN EN.CITE &lt;EndNote&gt;&lt;Cite&gt;&lt;Author&gt;Singh&lt;/Author&gt;&lt;Year&gt;2018&lt;/Year&gt;&lt;RecNum&gt;91&lt;/RecNum&gt;&lt;DisplayText&gt;[12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429F2">
        <w:rPr>
          <w:noProof/>
        </w:rPr>
        <w:t>[125]</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FD5C23"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F429F2">
        <w:instrText xml:space="preserve"> ADDIN EN.CITE &lt;EndNote&gt;&lt;Cite&gt;&lt;Author&gt;The University of Newcastle&lt;/Author&gt;&lt;Year&gt;2017&lt;/Year&gt;&lt;RecNum&gt;93&lt;/RecNum&gt;&lt;DisplayText&gt;[126]&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F429F2">
        <w:rPr>
          <w:noProof/>
        </w:rPr>
        <w:t>[126]</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408EC71"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F429F2">
        <w:instrText xml:space="preserve"> ADDIN EN.CITE &lt;EndNote&gt;&lt;Cite&gt;&lt;Author&gt;Smith&lt;/Author&gt;&lt;Year&gt;2020&lt;/Year&gt;&lt;RecNum&gt;94&lt;/RecNum&gt;&lt;DisplayText&gt;[127]&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F429F2">
        <w:rPr>
          <w:noProof/>
        </w:rPr>
        <w:t>[127]</w:t>
      </w:r>
      <w:r w:rsidR="00AC6595">
        <w:fldChar w:fldCharType="end"/>
      </w:r>
      <w:r w:rsidR="00AC6595">
        <w:t xml:space="preserve"> that “often a barrier to applied work is the need to build the underlying hardware (which may be outside the skillet of the students or timeframe of the project</w:t>
      </w:r>
      <w:r w:rsidR="00BC611E">
        <w:t>)</w:t>
      </w:r>
      <w:r w:rsidR="00AC6595">
        <w:t xml:space="preserve">.” </w:t>
      </w:r>
      <w:r w:rsidR="00CE7E21">
        <w:t xml:space="preserve">Professor Rick Middleton, Head of the School of Electrical </w:t>
      </w:r>
      <w:r w:rsidR="00CE7E21">
        <w:lastRenderedPageBreak/>
        <w:t>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F429F2">
        <w:instrText xml:space="preserve"> ADDIN EN.CITE &lt;EndNote&gt;&lt;Cite&gt;&lt;Author&gt;Middleton&lt;/Author&gt;&lt;Year&gt;2020&lt;/Year&gt;&lt;RecNum&gt;97&lt;/RecNum&gt;&lt;DisplayText&gt;[128]&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F429F2">
        <w:rPr>
          <w:noProof/>
        </w:rPr>
        <w:t>[128]</w:t>
      </w:r>
      <w:r w:rsidR="0081391F">
        <w:fldChar w:fldCharType="end"/>
      </w:r>
      <w:r w:rsidR="00CE7E21">
        <w:t xml:space="preserve">. </w:t>
      </w:r>
      <w:r w:rsidR="0081391F">
        <w:t xml:space="preserve">A mock </w:t>
      </w:r>
      <w:r w:rsidR="00EA521B">
        <w:t xml:space="preserve">MENG3800 Medical Engineering Research project description </w:t>
      </w:r>
      <w:r w:rsidR="0081391F">
        <w:t xml:space="preserve">document detailing the set-up and operation of the modular biosignal front end can be found in </w:t>
      </w:r>
      <w:r w:rsidR="00413299">
        <w:fldChar w:fldCharType="begin"/>
      </w:r>
      <w:r w:rsidR="00413299">
        <w:instrText xml:space="preserve"> REF _Ref44006722 \h </w:instrText>
      </w:r>
      <w:r w:rsidR="00413299">
        <w:fldChar w:fldCharType="separate"/>
      </w:r>
      <w:r w:rsidR="00F17AAF">
        <w:t xml:space="preserve">Appendix H – Mock MENG3800 Project Description (Based on 2018 ENGG3850 Project List </w:t>
      </w:r>
      <w:r w:rsidR="00F17AAF">
        <w:rPr>
          <w:noProof/>
        </w:rPr>
        <w:t>[135]</w:t>
      </w:r>
      <w:r w:rsidR="00F17AAF">
        <w:t>)</w:t>
      </w:r>
      <w:r w:rsidR="00413299">
        <w:fldChar w:fldCharType="end"/>
      </w:r>
      <w:r w:rsidR="0081391F">
        <w: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30" w:name="_Toc44077167"/>
      <w:r>
        <w:rPr>
          <w:color w:val="000000"/>
          <w:szCs w:val="44"/>
        </w:rPr>
        <w:lastRenderedPageBreak/>
        <w:t>System Evaluation</w:t>
      </w:r>
      <w:bookmarkEnd w:id="130"/>
    </w:p>
    <w:p w14:paraId="5D7B7BBC" w14:textId="3CBAF391"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3E4D98">
        <w:rPr>
          <w:color w:val="222222"/>
        </w:rPr>
        <w:t>s</w:t>
      </w:r>
      <w:r w:rsidR="00BF28BA">
        <w:rPr>
          <w:color w:val="222222"/>
        </w:rPr>
        <w:t xml:space="preserve">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F429F2">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F429F2">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31" w:name="_Toc44077168"/>
      <w:r w:rsidRPr="0054577F">
        <w:rPr>
          <w:color w:val="000000"/>
          <w:szCs w:val="32"/>
        </w:rPr>
        <w:t xml:space="preserve">Testing </w:t>
      </w:r>
      <w:r>
        <w:rPr>
          <w:color w:val="000000"/>
          <w:szCs w:val="32"/>
        </w:rPr>
        <w:t xml:space="preserve">and Evaluation </w:t>
      </w:r>
      <w:r w:rsidRPr="0054577F">
        <w:rPr>
          <w:color w:val="000000"/>
          <w:szCs w:val="32"/>
        </w:rPr>
        <w:t>Processes</w:t>
      </w:r>
      <w:bookmarkEnd w:id="131"/>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2" w:name="_Toc44077169"/>
      <w:r>
        <w:t>Functionality Testing of ADS1299</w:t>
      </w:r>
      <w:bookmarkEnd w:id="132"/>
    </w:p>
    <w:p w14:paraId="10A0A623" w14:textId="35321D9A"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1.85</w:t>
      </w:r>
      <w:r w:rsidR="00286A76" w:rsidRPr="00286A76">
        <w:rPr>
          <w:color w:val="000000"/>
          <w:sz w:val="12"/>
          <w:szCs w:val="12"/>
        </w:rPr>
        <w:t xml:space="preserve"> </w:t>
      </w:r>
      <w:r w:rsidR="00086EFC">
        <w:rPr>
          <w:color w:val="000000"/>
        </w:rPr>
        <w:t xml:space="preserve">Hz, </w:t>
      </w:r>
      <w:r w:rsidR="00A06462">
        <w:rPr>
          <w:color w:val="000000"/>
        </w:rPr>
        <w:t>2</w:t>
      </w:r>
      <w:r w:rsidR="00086EFC">
        <w:rPr>
          <w:color w:val="000000"/>
        </w:rPr>
        <w:t>46</w:t>
      </w:r>
      <w:r w:rsidR="00286A76" w:rsidRPr="00286A76">
        <w:rPr>
          <w:color w:val="000000"/>
          <w:sz w:val="12"/>
          <w:szCs w:val="12"/>
        </w:rPr>
        <w:t xml:space="preserve"> </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286A76" w:rsidRPr="00286A76">
        <w:rPr>
          <w:color w:val="000000"/>
          <w:sz w:val="12"/>
          <w:szCs w:val="12"/>
        </w:rPr>
        <w:t xml:space="preserve"> </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w:t>
      </w:r>
      <w:r w:rsidR="00286A76" w:rsidRPr="00286A76">
        <w:rPr>
          <w:color w:val="000000"/>
          <w:sz w:val="12"/>
          <w:szCs w:val="12"/>
        </w:rPr>
        <w:t xml:space="preserve"> </w:t>
      </w:r>
      <w:r>
        <w:rPr>
          <w:color w:val="000000"/>
        </w:rPr>
        <w:t xml:space="preserve">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429F2">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429F2">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F17AAF">
        <w:t xml:space="preserve">Figure </w:t>
      </w:r>
      <w:r w:rsidR="00F17AAF">
        <w:rPr>
          <w:noProof/>
        </w:rPr>
        <w:t>48</w:t>
      </w:r>
      <w:r w:rsidR="00086EFC">
        <w:rPr>
          <w:color w:val="000000"/>
        </w:rPr>
        <w:fldChar w:fldCharType="end"/>
      </w:r>
      <w:r w:rsidR="00A06462">
        <w:rPr>
          <w:color w:val="000000"/>
        </w:rPr>
        <w:t xml:space="preserve">. </w:t>
      </w:r>
    </w:p>
    <w:p w14:paraId="6E44E029" w14:textId="57F2225E" w:rsidR="006B29B6" w:rsidRDefault="00500D75" w:rsidP="00086EFC">
      <w:pPr>
        <w:pStyle w:val="Caption"/>
        <w:rPr>
          <w:color w:val="000000"/>
        </w:rPr>
      </w:pPr>
      <w:bookmarkStart w:id="133" w:name="_Ref43321625"/>
      <w:r>
        <w:rPr>
          <w:noProof/>
          <w:color w:val="000000"/>
        </w:rPr>
        <w:drawing>
          <wp:anchor distT="0" distB="0" distL="114300" distR="114300" simplePos="0" relativeHeight="251742208" behindDoc="0" locked="0" layoutInCell="1" allowOverlap="1" wp14:anchorId="1C81736D" wp14:editId="5AFFF11E">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5">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r w:rsidR="00291A0D">
        <w:fldChar w:fldCharType="begin"/>
      </w:r>
      <w:r w:rsidR="00291A0D">
        <w:instrText xml:space="preserve"> SEQ Figure \* ARABIC </w:instrText>
      </w:r>
      <w:r w:rsidR="00291A0D">
        <w:fldChar w:fldCharType="separate"/>
      </w:r>
      <w:r w:rsidR="00F17AAF">
        <w:rPr>
          <w:noProof/>
        </w:rPr>
        <w:t>48</w:t>
      </w:r>
      <w:r w:rsidR="00291A0D">
        <w:rPr>
          <w:noProof/>
        </w:rPr>
        <w:fldChar w:fldCharType="end"/>
      </w:r>
      <w:bookmarkEnd w:id="133"/>
      <w:r w:rsidR="00086EFC">
        <w:t xml:space="preserve"> – A plot of the ADC output, converted to Volts, when a 1.85</w:t>
      </w:r>
      <w:r w:rsidR="00286A76" w:rsidRPr="00286A76">
        <w:rPr>
          <w:sz w:val="12"/>
          <w:szCs w:val="12"/>
        </w:rPr>
        <w:t xml:space="preserve"> </w:t>
      </w:r>
      <w:r w:rsidR="00086EFC">
        <w:t xml:space="preserve">Hz, </w:t>
      </w:r>
      <w:r w:rsidR="00086EFC">
        <w:rPr>
          <w:color w:val="000000"/>
        </w:rPr>
        <w:t>246</w:t>
      </w:r>
      <w:r w:rsidR="00086EFC" w:rsidRPr="00286A76">
        <w:rPr>
          <w:color w:val="000000"/>
          <w:sz w:val="12"/>
          <w:szCs w:val="12"/>
        </w:rPr>
        <w:t xml:space="preserve"> </w:t>
      </w:r>
      <w:r w:rsidR="00086EFC">
        <w:rPr>
          <w:color w:val="000000"/>
        </w:rPr>
        <w:t>mV</w:t>
      </w:r>
      <w:r w:rsidR="00086EFC">
        <w:rPr>
          <w:color w:val="000000"/>
          <w:vertAlign w:val="subscript"/>
        </w:rPr>
        <w:t>pp</w:t>
      </w:r>
      <w:r w:rsidR="00086EFC">
        <w:rPr>
          <w:color w:val="000000"/>
        </w:rPr>
        <w:t xml:space="preserve"> triangle wave with a DC offset of 159</w:t>
      </w:r>
      <w:r w:rsidR="00286A76" w:rsidRPr="00286A76">
        <w:rPr>
          <w:color w:val="000000"/>
          <w:sz w:val="12"/>
          <w:szCs w:val="12"/>
        </w:rPr>
        <w:t xml:space="preserve"> </w:t>
      </w:r>
      <w:r w:rsidR="00086EFC">
        <w:rPr>
          <w:color w:val="000000"/>
        </w:rPr>
        <w:t>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4" w:name="_Toc44077170"/>
      <w:r w:rsidRPr="0054577F">
        <w:t>Establishment of the Bluetooth Link</w:t>
      </w:r>
      <w:bookmarkEnd w:id="134"/>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5" w:name="_Toc44077171"/>
      <w:r w:rsidRPr="0054577F">
        <w:t xml:space="preserve">EEG Data Acquisition </w:t>
      </w:r>
      <w:r w:rsidR="0054577F">
        <w:t xml:space="preserve">using the </w:t>
      </w:r>
      <w:r w:rsidRPr="0054577F">
        <w:t>ADS1299</w:t>
      </w:r>
      <w:bookmarkEnd w:id="135"/>
    </w:p>
    <w:p w14:paraId="54A8A8D5" w14:textId="570D4E66"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w:t>
      </w:r>
      <w:r w:rsidR="00286A76" w:rsidRPr="00286A76">
        <w:rPr>
          <w:color w:val="000000"/>
          <w:sz w:val="12"/>
          <w:szCs w:val="12"/>
        </w:rPr>
        <w:t xml:space="preserve"> </w:t>
      </w:r>
      <w:r w:rsidR="006D7044">
        <w:rPr>
          <w:color w:val="000000"/>
        </w:rPr>
        <w:t>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w:t>
      </w:r>
      <w:r w:rsidR="009F5F46">
        <w:rPr>
          <w:color w:val="000000"/>
        </w:rPr>
        <w:fldChar w:fldCharType="begin"/>
      </w:r>
      <w:r w:rsidR="009F5F46">
        <w:rPr>
          <w:color w:val="000000"/>
        </w:rPr>
        <w:instrText xml:space="preserve"> REF _Ref44059362 \h </w:instrText>
      </w:r>
      <w:r w:rsidR="009F5F46">
        <w:rPr>
          <w:color w:val="000000"/>
        </w:rPr>
      </w:r>
      <w:r w:rsidR="009F5F46">
        <w:rPr>
          <w:color w:val="000000"/>
        </w:rPr>
        <w:fldChar w:fldCharType="separate"/>
      </w:r>
      <w:r w:rsidR="00F17AAF">
        <w:t xml:space="preserve">Figure </w:t>
      </w:r>
      <w:r w:rsidR="00F17AAF">
        <w:rPr>
          <w:noProof/>
        </w:rPr>
        <w:t>49</w:t>
      </w:r>
      <w:r w:rsidR="009F5F46">
        <w:rPr>
          <w:color w:val="000000"/>
        </w:rPr>
        <w:fldChar w:fldCharType="end"/>
      </w:r>
      <w:r w:rsidR="006D7044">
        <w:rPr>
          <w:color w:val="000000"/>
        </w:rPr>
        <w:t xml:space="preserve">,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F17AAF">
        <w:t xml:space="preserve">Figure </w:t>
      </w:r>
      <w:r w:rsidR="00F17AAF">
        <w:rPr>
          <w:noProof/>
        </w:rPr>
        <w:t>5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2FE15C33" w14:textId="77777777" w:rsidR="009F5F46" w:rsidRDefault="009F5F46" w:rsidP="002778E0">
      <w:pPr>
        <w:pStyle w:val="NormalWeb"/>
        <w:spacing w:before="0" w:beforeAutospacing="0" w:after="0" w:afterAutospacing="0" w:line="360" w:lineRule="auto"/>
        <w:ind w:left="900"/>
        <w:rPr>
          <w:color w:val="000000"/>
        </w:rPr>
      </w:pPr>
    </w:p>
    <w:p w14:paraId="14A5DD4C" w14:textId="77777777" w:rsidR="009F5F46" w:rsidRDefault="009F5F46" w:rsidP="002778E0">
      <w:pPr>
        <w:pStyle w:val="NormalWeb"/>
        <w:spacing w:before="0" w:beforeAutospacing="0" w:after="0" w:afterAutospacing="0" w:line="360" w:lineRule="auto"/>
        <w:ind w:left="900"/>
        <w:rPr>
          <w:color w:val="000000"/>
        </w:rPr>
      </w:pPr>
    </w:p>
    <w:p w14:paraId="12228EBD" w14:textId="77777777" w:rsidR="009F5F46" w:rsidRDefault="009F5F46" w:rsidP="002778E0">
      <w:pPr>
        <w:pStyle w:val="NormalWeb"/>
        <w:spacing w:before="0" w:beforeAutospacing="0" w:after="0" w:afterAutospacing="0" w:line="360" w:lineRule="auto"/>
        <w:ind w:left="900"/>
        <w:rPr>
          <w:color w:val="000000"/>
        </w:rPr>
      </w:pPr>
    </w:p>
    <w:p w14:paraId="2F118C14" w14:textId="4F308A52" w:rsidR="009F5F46" w:rsidRDefault="009F5F46" w:rsidP="00432C32">
      <w:pPr>
        <w:pStyle w:val="Caption"/>
        <w:rPr>
          <w:color w:val="000000"/>
        </w:rPr>
      </w:pPr>
      <w:bookmarkStart w:id="136" w:name="_Ref44059362"/>
      <w:r>
        <w:lastRenderedPageBreak/>
        <w:t xml:space="preserve">Figure </w:t>
      </w:r>
      <w:r>
        <w:fldChar w:fldCharType="begin"/>
      </w:r>
      <w:r>
        <w:instrText xml:space="preserve"> SEQ Figure \* ARABIC </w:instrText>
      </w:r>
      <w:r>
        <w:fldChar w:fldCharType="separate"/>
      </w:r>
      <w:r w:rsidR="00F17AAF">
        <w:rPr>
          <w:noProof/>
        </w:rPr>
        <w:t>49</w:t>
      </w:r>
      <w:r>
        <w:fldChar w:fldCharType="end"/>
      </w:r>
      <w:bookmarkEnd w:id="136"/>
      <w:r>
        <w:t xml:space="preserve"> – The experimental setup for recording EEG signals. Note total isolation from mains supply, including wireless data transmission. </w:t>
      </w:r>
      <w:r>
        <w:rPr>
          <w:noProof/>
          <w:color w:val="000000"/>
        </w:rPr>
        <w:drawing>
          <wp:anchor distT="0" distB="0" distL="114300" distR="114300" simplePos="0" relativeHeight="252158976" behindDoc="0" locked="0" layoutInCell="1" allowOverlap="1" wp14:anchorId="0B8F976B" wp14:editId="27D200F0">
            <wp:simplePos x="0" y="0"/>
            <wp:positionH relativeFrom="margin">
              <wp:align>center</wp:align>
            </wp:positionH>
            <wp:positionV relativeFrom="margin">
              <wp:align>top</wp:align>
            </wp:positionV>
            <wp:extent cx="5558155" cy="2703195"/>
            <wp:effectExtent l="0" t="0" r="4445" b="1905"/>
            <wp:wrapTopAndBottom/>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58155" cy="270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0AD5C" w14:textId="72FCD1CE" w:rsidR="00607D8C" w:rsidRDefault="009F5F46" w:rsidP="00607D8C">
      <w:pPr>
        <w:pStyle w:val="Caption"/>
      </w:pPr>
      <w:bookmarkStart w:id="137" w:name="_Ref43324779"/>
      <w:r>
        <w:rPr>
          <w:noProof/>
          <w:color w:val="222222"/>
        </w:rPr>
        <w:drawing>
          <wp:anchor distT="0" distB="0" distL="114300" distR="114300" simplePos="0" relativeHeight="251743232" behindDoc="0" locked="0" layoutInCell="1" allowOverlap="1" wp14:anchorId="500741E5" wp14:editId="3E7AC663">
            <wp:simplePos x="0" y="0"/>
            <wp:positionH relativeFrom="margin">
              <wp:posOffset>401955</wp:posOffset>
            </wp:positionH>
            <wp:positionV relativeFrom="margin">
              <wp:posOffset>3381375</wp:posOffset>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7">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rsidR="00607D8C">
        <w:t xml:space="preserve">Figure </w:t>
      </w:r>
      <w:r w:rsidR="00291A0D">
        <w:fldChar w:fldCharType="begin"/>
      </w:r>
      <w:r w:rsidR="00291A0D">
        <w:instrText xml:space="preserve"> SEQ Figure \* ARABIC </w:instrText>
      </w:r>
      <w:r w:rsidR="00291A0D">
        <w:fldChar w:fldCharType="separate"/>
      </w:r>
      <w:r w:rsidR="00F17AAF">
        <w:rPr>
          <w:noProof/>
        </w:rPr>
        <w:t>50</w:t>
      </w:r>
      <w:r w:rsidR="00291A0D">
        <w:rPr>
          <w:noProof/>
        </w:rPr>
        <w:fldChar w:fldCharType="end"/>
      </w:r>
      <w:bookmarkEnd w:id="137"/>
      <w:r w:rsidR="00607D8C">
        <w:t xml:space="preserve"> – The time domain EEG signal recorded with the Data Acquisition System.</w:t>
      </w:r>
    </w:p>
    <w:p w14:paraId="1E6707A5" w14:textId="38A91B30"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F17AAF">
        <w:t xml:space="preserve">Figure </w:t>
      </w:r>
      <w:r w:rsidR="00F17AAF">
        <w:rPr>
          <w:noProof/>
        </w:rPr>
        <w:t>51</w:t>
      </w:r>
      <w:r w:rsidR="003E1DEC">
        <w:fldChar w:fldCharType="end"/>
      </w:r>
      <w:r w:rsidR="003E1DEC">
        <w:t xml:space="preserve">. </w:t>
      </w:r>
    </w:p>
    <w:p w14:paraId="20BC4BEA" w14:textId="2601C485" w:rsidR="003E1DEC" w:rsidRDefault="003E1DEC" w:rsidP="00256172">
      <w:r>
        <w:rPr>
          <w:noProof/>
        </w:rPr>
        <w:lastRenderedPageBreak/>
        <w:drawing>
          <wp:anchor distT="0" distB="0" distL="114300" distR="114300" simplePos="0" relativeHeight="251744256" behindDoc="0" locked="0" layoutInCell="1" allowOverlap="1" wp14:anchorId="37931581" wp14:editId="07199D95">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8">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8" w:name="_Ref43323538"/>
      <w:r>
        <w:t xml:space="preserve">Figure </w:t>
      </w:r>
      <w:r w:rsidR="00291A0D">
        <w:fldChar w:fldCharType="begin"/>
      </w:r>
      <w:r w:rsidR="00291A0D">
        <w:instrText xml:space="preserve"> SEQ Figure \* ARABIC </w:instrText>
      </w:r>
      <w:r w:rsidR="00291A0D">
        <w:fldChar w:fldCharType="separate"/>
      </w:r>
      <w:r w:rsidR="00F17AAF">
        <w:rPr>
          <w:noProof/>
        </w:rPr>
        <w:t>51</w:t>
      </w:r>
      <w:r w:rsidR="00291A0D">
        <w:rPr>
          <w:noProof/>
        </w:rPr>
        <w:fldChar w:fldCharType="end"/>
      </w:r>
      <w:bookmarkEnd w:id="138"/>
      <w:r>
        <w:t xml:space="preserve"> – (Top) A heatmap of the DCT coefficients of each observation. (Bottom) The cue given to the subject. </w:t>
      </w:r>
    </w:p>
    <w:p w14:paraId="05A11DF7" w14:textId="77777777" w:rsidR="009F5F46" w:rsidRPr="00EB63A4" w:rsidRDefault="009F5F46" w:rsidP="00256172"/>
    <w:p w14:paraId="1CD8471B" w14:textId="14F0DFC9" w:rsidR="00BF28BA" w:rsidRPr="0054577F" w:rsidRDefault="00BF28BA" w:rsidP="00922F68">
      <w:pPr>
        <w:pStyle w:val="Heading3"/>
        <w:numPr>
          <w:ilvl w:val="2"/>
          <w:numId w:val="25"/>
        </w:numPr>
        <w:spacing w:before="0"/>
        <w:ind w:left="1620"/>
      </w:pPr>
      <w:bookmarkStart w:id="139" w:name="_Toc44077172"/>
      <w:r w:rsidRPr="0054577F">
        <w:t>Generation of the PWM Control Signal</w:t>
      </w:r>
      <w:bookmarkEnd w:id="13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40" w:name="_Toc44077173"/>
      <w:r w:rsidRPr="0054577F">
        <w:t>Calculating the DCT</w:t>
      </w:r>
      <w:bookmarkEnd w:id="140"/>
    </w:p>
    <w:p w14:paraId="04838813" w14:textId="27BA9C1A"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classification and control board was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F17AAF">
        <w:t xml:space="preserve">Figure </w:t>
      </w:r>
      <w:r w:rsidR="00F17AAF">
        <w:rPr>
          <w:noProof/>
        </w:rPr>
        <w:t>52</w:t>
      </w:r>
      <w:r w:rsidR="00DB4832">
        <w:rPr>
          <w:color w:val="000000"/>
        </w:rPr>
        <w:fldChar w:fldCharType="end"/>
      </w:r>
      <w:r w:rsidR="003D6CE1">
        <w:rPr>
          <w:color w:val="000000"/>
        </w:rPr>
        <w:t>, the output vectors matched identically. Therefore, this test was passed successfully.</w:t>
      </w:r>
    </w:p>
    <w:p w14:paraId="322618F4" w14:textId="606EE046" w:rsidR="00E81741" w:rsidRDefault="00E81741" w:rsidP="00E81741">
      <w:pPr>
        <w:pStyle w:val="Caption"/>
        <w:rPr>
          <w:color w:val="000000"/>
        </w:rPr>
      </w:pPr>
      <w:bookmarkStart w:id="141" w:name="_Ref43139950"/>
      <w:r>
        <w:lastRenderedPageBreak/>
        <w:t xml:space="preserve">Figure </w:t>
      </w:r>
      <w:r w:rsidR="00291A0D">
        <w:fldChar w:fldCharType="begin"/>
      </w:r>
      <w:r w:rsidR="00291A0D">
        <w:instrText xml:space="preserve"> SEQ Figure \* ARABIC </w:instrText>
      </w:r>
      <w:r w:rsidR="00291A0D">
        <w:fldChar w:fldCharType="separate"/>
      </w:r>
      <w:r w:rsidR="00F17AAF">
        <w:rPr>
          <w:noProof/>
        </w:rPr>
        <w:t>52</w:t>
      </w:r>
      <w:r w:rsidR="00291A0D">
        <w:rPr>
          <w:noProof/>
        </w:rPr>
        <w:fldChar w:fldCharType="end"/>
      </w:r>
      <w:bookmarkEnd w:id="141"/>
      <w:r>
        <w:rPr>
          <w:noProof/>
          <w:color w:val="000000"/>
        </w:rPr>
        <mc:AlternateContent>
          <mc:Choice Requires="wpg">
            <w:drawing>
              <wp:anchor distT="0" distB="0" distL="114300" distR="114300" simplePos="0" relativeHeight="251741184" behindDoc="0" locked="0" layoutInCell="1" allowOverlap="1" wp14:anchorId="1E3C0144" wp14:editId="7CBF19E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9">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80">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B724CB" w:rsidRPr="00E81741" w:rsidRDefault="00B724CB"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B724CB" w:rsidRPr="00E81741" w:rsidRDefault="00B724CB"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4"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">
                <v:group id="Group 145" o:spid="_x0000_s1245"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6"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1" o:title="" cropleft="3108f"/>
                  </v:shape>
                  <v:shape id="Picture 144" o:spid="_x0000_s1247"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2" o:title=""/>
                  </v:shape>
                </v:group>
                <v:shape id="Text Box 146" o:spid="_x0000_s1248"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B724CB" w:rsidRPr="00E81741" w:rsidRDefault="00B724CB" w:rsidP="00E81741">
                        <w:pPr>
                          <w:jc w:val="center"/>
                          <w:rPr>
                            <w:lang w:val="en-US"/>
                          </w:rPr>
                        </w:pPr>
                        <w:r>
                          <w:rPr>
                            <w:lang w:val="en-US"/>
                          </w:rPr>
                          <w:t>(a)</w:t>
                        </w:r>
                      </w:p>
                    </w:txbxContent>
                  </v:textbox>
                </v:shape>
                <v:shape id="Text Box 147" o:spid="_x0000_s1249"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B724CB" w:rsidRPr="00E81741" w:rsidRDefault="00B724CB"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42" w:name="_Toc44077174"/>
      <w:r w:rsidRPr="0054577F">
        <w:t>Testing the SVM</w:t>
      </w:r>
      <w:bookmarkEnd w:id="142"/>
    </w:p>
    <w:p w14:paraId="5D402769" w14:textId="0C0D4DBC"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F429F2">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F429F2">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w:t>
      </w:r>
      <w:r w:rsidR="00286A76">
        <w:rPr>
          <w:color w:val="000000"/>
        </w:rPr>
        <w:t>predicted</w:t>
      </w:r>
      <w:r w:rsidR="00F03954">
        <w:rPr>
          <w:color w:val="000000"/>
        </w:rPr>
        <w:t xml:space="preserve">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3" w:name="_Toc44077175"/>
      <w:r w:rsidRPr="0054577F">
        <w:lastRenderedPageBreak/>
        <w:t>Classifying Real Time Data</w:t>
      </w:r>
      <w:bookmarkEnd w:id="143"/>
    </w:p>
    <w:p w14:paraId="3D46192D" w14:textId="2E002CBF"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w:t>
      </w:r>
      <w:r w:rsidR="00801C95">
        <w:rPr>
          <w:color w:val="000000"/>
        </w:rPr>
        <w:t xml:space="preserve">sent </w:t>
      </w:r>
      <w:r w:rsidR="00F03954">
        <w:rPr>
          <w:color w:val="000000"/>
        </w:rPr>
        <w:t xml:space="preserve">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4" w:name="_Toc44077176"/>
      <w:r>
        <w:t>All Together Now!</w:t>
      </w:r>
      <w:bookmarkEnd w:id="144"/>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5" w:name="_Ref23797823"/>
      <w:bookmarkStart w:id="146" w:name="_Toc44077177"/>
      <w:r>
        <w:t>Generating Classifier Training Data</w:t>
      </w:r>
      <w:bookmarkEnd w:id="145"/>
      <w:bookmarkEnd w:id="146"/>
    </w:p>
    <w:p w14:paraId="2B48839B" w14:textId="57C16DE2"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F429F2">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F429F2">
        <w:rPr>
          <w:noProof/>
        </w:rPr>
        <w:t>[100]</w:t>
      </w:r>
      <w:r w:rsidR="001A0514">
        <w:fldChar w:fldCharType="end"/>
      </w:r>
      <w:r w:rsidR="001A0514">
        <w:t xml:space="preserve"> </w:t>
      </w:r>
      <w:r w:rsidR="00F03954">
        <w:t>was</w:t>
      </w:r>
      <w:r w:rsidR="001A0514">
        <w:t xml:space="preserve"> not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7" w:name="_Toc44077178"/>
      <w:r>
        <w:t>Training Data Acquisition Setup</w:t>
      </w:r>
      <w:bookmarkEnd w:id="147"/>
    </w:p>
    <w:p w14:paraId="7D90931C" w14:textId="68EEFA1C" w:rsidR="00CC4963" w:rsidRDefault="001A0514" w:rsidP="002778E0">
      <w:pPr>
        <w:spacing w:line="360" w:lineRule="auto"/>
        <w:ind w:left="900"/>
      </w:pPr>
      <w:r>
        <w:t xml:space="preserve">Since training is a memory-intensive process </w:t>
      </w:r>
      <w:r>
        <w:fldChar w:fldCharType="begin"/>
      </w:r>
      <w:r w:rsidR="00F429F2">
        <w:instrText xml:space="preserve"> ADDIN EN.CITE &lt;EndNote&gt;&lt;Cite&gt;&lt;Author&gt;Nalepa&lt;/Author&gt;&lt;Year&gt;2018&lt;/Year&gt;&lt;RecNum&gt;78&lt;/RecNum&gt;&lt;DisplayText&gt;[12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F429F2">
        <w:rPr>
          <w:noProof/>
        </w:rPr>
        <w:t>[129]</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8" w:name="_Toc44077179"/>
      <w:r>
        <w:t>Training Paradigm</w:t>
      </w:r>
      <w:bookmarkEnd w:id="148"/>
    </w:p>
    <w:p w14:paraId="146BBDEC" w14:textId="461CE70A" w:rsidR="00C816F4" w:rsidRDefault="00204921" w:rsidP="002778E0">
      <w:pPr>
        <w:spacing w:line="360" w:lineRule="auto"/>
        <w:ind w:left="900"/>
      </w:pPr>
      <w:r>
        <w:t>SVM</w:t>
      </w:r>
      <w:r w:rsidR="00C1083C">
        <w:t>s</w:t>
      </w:r>
      <w:r>
        <w:t xml:space="preserve"> are supervised classifiers </w:t>
      </w:r>
      <w:r w:rsidR="00C1083C">
        <w:fldChar w:fldCharType="begin"/>
      </w:r>
      <w:r w:rsidR="00F429F2">
        <w:instrText xml:space="preserve"> ADDIN EN.CITE &lt;EndNote&gt;&lt;Cite&gt;&lt;Author&gt;Winters-Hill&lt;/Author&gt;&lt;Year&gt;2007&lt;/Year&gt;&lt;RecNum&gt;79&lt;/RecNum&gt;&lt;DisplayText&gt;[13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F429F2">
        <w:rPr>
          <w:noProof/>
        </w:rPr>
        <w:t>[130]</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is</w:t>
      </w:r>
      <w:r w:rsidR="00C1083C">
        <w:t xml:space="preserve"> stored with the corresponding EEG data (similar to the “Marker” channel in the data published </w:t>
      </w:r>
      <w:r w:rsidR="00BA0765">
        <w:t>in</w:t>
      </w:r>
      <w:r w:rsidR="00C1083C">
        <w:t xml:space="preserve"> </w:t>
      </w:r>
      <w:r w:rsidR="00C1083C">
        <w:fldChar w:fldCharType="begin"/>
      </w:r>
      <w:r w:rsidR="00F429F2">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F429F2">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F17AAF">
        <w:t xml:space="preserve">Table </w:t>
      </w:r>
      <w:r w:rsidR="00F17AAF">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EF797DC" w:rsidR="0079595B" w:rsidRDefault="0079595B" w:rsidP="0079595B">
      <w:pPr>
        <w:pStyle w:val="Caption"/>
      </w:pPr>
      <w:bookmarkStart w:id="149" w:name="_Ref43058443"/>
      <w:r>
        <w:t xml:space="preserve">Table </w:t>
      </w:r>
      <w:r w:rsidR="00291A0D">
        <w:fldChar w:fldCharType="begin"/>
      </w:r>
      <w:r w:rsidR="00291A0D">
        <w:instrText xml:space="preserve"> SEQ Table \* ARABIC </w:instrText>
      </w:r>
      <w:r w:rsidR="00291A0D">
        <w:fldChar w:fldCharType="separate"/>
      </w:r>
      <w:r w:rsidR="00F17AAF">
        <w:rPr>
          <w:noProof/>
        </w:rPr>
        <w:t>10</w:t>
      </w:r>
      <w:r w:rsidR="00291A0D">
        <w:rPr>
          <w:noProof/>
        </w:rPr>
        <w:fldChar w:fldCharType="end"/>
      </w:r>
      <w:bookmarkEnd w:id="14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16A599F" w:rsidR="00D51689" w:rsidRDefault="0079595B" w:rsidP="002778E0">
      <w:pPr>
        <w:spacing w:line="360" w:lineRule="auto"/>
        <w:ind w:left="900"/>
      </w:pPr>
      <w:r>
        <w:t xml:space="preserve">This training paradigm is similar to that presented in </w:t>
      </w:r>
      <w:r>
        <w:fldChar w:fldCharType="begin"/>
      </w:r>
      <w:r w:rsidR="00F429F2">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F429F2">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F429F2">
        <w:instrText xml:space="preserve"> ADDIN EN.CITE &lt;EndNote&gt;&lt;Cite&gt;&lt;Author&gt;Nakatani&lt;/Author&gt;&lt;Year&gt;2011&lt;/Year&gt;&lt;RecNum&gt;80&lt;/RecNum&gt;&lt;DisplayText&gt;[13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F429F2">
        <w:rPr>
          <w:noProof/>
        </w:rPr>
        <w:t>[131]</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139A6D65" w14:textId="0125695A" w:rsidR="00E93D2A" w:rsidRDefault="00D51689" w:rsidP="00801C95">
      <w:pPr>
        <w:spacing w:line="360" w:lineRule="auto"/>
        <w:ind w:left="900"/>
      </w:pPr>
      <w:r>
        <w:t xml:space="preserve">The EEG data recorded from the COM port </w:t>
      </w:r>
      <w:r w:rsidR="004A3116">
        <w:t>was</w:t>
      </w:r>
      <w:r>
        <w:t xml:space="preserve"> saved as a vector (</w:t>
      </w:r>
      <w:r w:rsidR="00801C95">
        <w:t xml:space="preserve">the </w:t>
      </w:r>
      <w:r>
        <w:t>vector length</w:t>
      </w:r>
      <w:r w:rsidR="00801C95">
        <w:t xml:space="preserve"> is</w:t>
      </w:r>
      <w:r>
        <w:t xml:space="preserve"> 4 seconds </w:t>
      </w:r>
      <w:r w:rsidR="00B10AB2">
        <w:t>×</w:t>
      </w:r>
      <w:r>
        <w:t xml:space="preserve"> 250 samples per second = 1000 samples). This vector form</w:t>
      </w:r>
      <w:r w:rsidR="00801C95">
        <w:t>s</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r w:rsidR="00801C95">
        <w:t xml:space="preserve"> </w:t>
      </w:r>
      <w:r>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r w:rsidR="00B36114">
        <w:t>This small dataset increases the likelihood of overfitting, which may result in decreased classification accuracy.</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50" w:name="_Toc44077180"/>
      <w:r>
        <w:t>Training Results</w:t>
      </w:r>
      <w:bookmarkEnd w:id="150"/>
    </w:p>
    <w:p w14:paraId="78D6D355" w14:textId="0B87E22B"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F17AAF">
        <w:t>3.4</w:t>
      </w:r>
      <w:r w:rsidR="00C908B1">
        <w:fldChar w:fldCharType="end"/>
      </w:r>
      <w:r w:rsidR="00C908B1">
        <w:t xml:space="preserve"> with an accuracy of 68.75%. While this is lower than the accuracy achieved using the same classifier </w:t>
      </w:r>
      <w:r w:rsidR="00C908B1">
        <w:lastRenderedPageBreak/>
        <w:t xml:space="preserve">and the data from </w:t>
      </w:r>
      <w:r w:rsidR="00C908B1">
        <w:fldChar w:fldCharType="begin"/>
      </w:r>
      <w:r w:rsidR="00F429F2">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F429F2">
        <w:rPr>
          <w:noProof/>
        </w:rPr>
        <w:t>[100]</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F429F2">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F429F2">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308F2241"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w:t>
      </w:r>
      <w:r w:rsidR="006B0322">
        <w:t xml:space="preserve"> This increases the likelihood of overfitting.</w:t>
      </w:r>
      <w:r>
        <w:t xml:space="preserve"> Due to the lack of BCI experience of the subject, they found it difficult to totally focus on modulating their neural activity for an extended period (longer than 30 minutes). This could be improved with practice.</w:t>
      </w:r>
    </w:p>
    <w:p w14:paraId="191D5BBF" w14:textId="1B2D3A9A" w:rsidR="00E80552" w:rsidRDefault="00C473B2" w:rsidP="002778E0">
      <w:pPr>
        <w:pStyle w:val="ListParagraph"/>
        <w:numPr>
          <w:ilvl w:val="0"/>
          <w:numId w:val="32"/>
        </w:numPr>
        <w:spacing w:line="360" w:lineRule="auto"/>
        <w:ind w:left="1530"/>
      </w:pPr>
      <w:r>
        <w:t>Increased prevalence of EMI. The 50</w:t>
      </w:r>
      <w:r w:rsidR="00E55599" w:rsidRPr="00E55599">
        <w:rPr>
          <w:sz w:val="12"/>
          <w:szCs w:val="12"/>
        </w:rPr>
        <w:t xml:space="preserve"> </w:t>
      </w:r>
      <w:r>
        <w:t>Hz component of the recorded EEG signals is much greater than the 60</w:t>
      </w:r>
      <w:r w:rsidR="00E55599" w:rsidRPr="00E55599">
        <w:rPr>
          <w:sz w:val="12"/>
          <w:szCs w:val="12"/>
        </w:rPr>
        <w:t xml:space="preserve"> </w:t>
      </w:r>
      <w:r>
        <w:t xml:space="preserve">Hz component of the data from </w:t>
      </w:r>
      <w:r>
        <w:fldChar w:fldCharType="begin"/>
      </w:r>
      <w:r w:rsidR="00F429F2">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F429F2">
        <w:rPr>
          <w:noProof/>
        </w:rPr>
        <w:t>[100]</w:t>
      </w:r>
      <w:r>
        <w:fldChar w:fldCharType="end"/>
      </w:r>
      <w:r>
        <w:t>. This may be due to the proximity of the recording equipment to</w:t>
      </w:r>
      <w:r w:rsidR="00E80552">
        <w:t xml:space="preserve"> 50Hz equipment (a computer, lighting, etc.)</w:t>
      </w:r>
      <w:r w:rsidR="00E55599">
        <w:t xml:space="preserve">, and additional inductance introduced by running the system on a breadboard. </w:t>
      </w:r>
      <w:r w:rsidR="00E80552">
        <w:t xml:space="preserve">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w:t>
      </w:r>
      <w:r w:rsidR="00E55599">
        <w:t>external</w:t>
      </w:r>
      <w:r w:rsidR="00E80552">
        <w:t xml:space="preserve"> noise sources using an EMI protected recording room, with Faraday cage shielding, and DC lighting systems.</w:t>
      </w:r>
    </w:p>
    <w:p w14:paraId="5A4BA76C" w14:textId="657E9475"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F17AAF">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F429F2">
        <w:instrText xml:space="preserve"> ADDIN EN.CITE &lt;EndNote&gt;&lt;Cite&gt;&lt;Author&gt;Mahmood&lt;/Author&gt;&lt;Year&gt;2019&lt;/Year&gt;&lt;RecNum&gt;95&lt;/RecNum&gt;&lt;DisplayText&gt;[132]&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F429F2">
        <w:rPr>
          <w:noProof/>
        </w:rPr>
        <w:t>[132]</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F429F2">
        <w:instrText xml:space="preserve"> ADDIN EN.CITE &lt;EndNote&gt;&lt;Cite&gt;&lt;Author&gt;Grayden&lt;/Author&gt;&lt;Year&gt;2020&lt;/Year&gt;&lt;RecNum&gt;96&lt;/RecNum&gt;&lt;DisplayText&gt;[133]&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F429F2">
        <w:rPr>
          <w:noProof/>
        </w:rPr>
        <w:t>[133]</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51" w:name="_Ref44068182"/>
      <w:bookmarkStart w:id="152" w:name="_Toc44077181"/>
      <w:r>
        <w:lastRenderedPageBreak/>
        <w:t>Conclusion</w:t>
      </w:r>
      <w:r w:rsidR="00B34AFF">
        <w:t>s and Future Work</w:t>
      </w:r>
      <w:bookmarkEnd w:id="151"/>
      <w:bookmarkEnd w:id="152"/>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bookmarkStart w:id="153" w:name="_Ref44068180"/>
      <w:bookmarkStart w:id="154" w:name="_Toc44077182"/>
      <w:r>
        <w:t>Software Expansions</w:t>
      </w:r>
      <w:bookmarkEnd w:id="153"/>
      <w:bookmarkEnd w:id="154"/>
    </w:p>
    <w:p w14:paraId="068FB160" w14:textId="12C7BAC6"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though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F17AAF">
        <w:t xml:space="preserve">Figure </w:t>
      </w:r>
      <w:r w:rsidR="00F17AAF">
        <w:rPr>
          <w:noProof/>
        </w:rPr>
        <w:t>53</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1DF5B689" w:rsidR="00A4625C" w:rsidRDefault="00612526" w:rsidP="00AC5746">
      <w:pPr>
        <w:pStyle w:val="Caption"/>
      </w:pPr>
      <w:bookmarkStart w:id="155" w:name="_Ref43896868"/>
      <w:r>
        <w:rPr>
          <w:noProof/>
        </w:rPr>
        <w:lastRenderedPageBreak/>
        <w:drawing>
          <wp:anchor distT="0" distB="0" distL="114300" distR="114300" simplePos="0" relativeHeight="252140544" behindDoc="0" locked="0" layoutInCell="1" allowOverlap="1" wp14:anchorId="2EBD91AF" wp14:editId="4A514BF2">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r w:rsidR="00AC5746">
        <w:fldChar w:fldCharType="begin"/>
      </w:r>
      <w:r w:rsidR="00AC5746">
        <w:instrText xml:space="preserve"> SEQ Figure \* ARABIC </w:instrText>
      </w:r>
      <w:r w:rsidR="00AC5746">
        <w:fldChar w:fldCharType="separate"/>
      </w:r>
      <w:r w:rsidR="00F17AAF">
        <w:rPr>
          <w:noProof/>
        </w:rPr>
        <w:t>53</w:t>
      </w:r>
      <w:r w:rsidR="00AC5746">
        <w:fldChar w:fldCharType="end"/>
      </w:r>
      <w:bookmarkEnd w:id="155"/>
      <w:r w:rsidR="00AC5746">
        <w:t xml:space="preserve"> – An example of a 16-sample direct DCT computation algorithm </w:t>
      </w:r>
      <w:r w:rsidR="00AC5746">
        <w:fldChar w:fldCharType="begin"/>
      </w:r>
      <w:r w:rsidR="00F429F2">
        <w:instrText xml:space="preserve"> ADDIN EN.CITE &lt;EndNote&gt;&lt;Cite&gt;&lt;Author&gt;Vashkevich&lt;/Author&gt;&lt;Year&gt;2012&lt;/Year&gt;&lt;RecNum&gt;126&lt;/RecNum&gt;&lt;DisplayText&gt;[134]&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F429F2">
        <w:rPr>
          <w:noProof/>
        </w:rPr>
        <w:t>[134]</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bookmarkStart w:id="156" w:name="_Toc44077183"/>
      <w:r>
        <w:t>Hardware Expansions</w:t>
      </w:r>
      <w:bookmarkEnd w:id="156"/>
    </w:p>
    <w:p w14:paraId="2EC7EA14" w14:textId="3F057A33"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F17AAF">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7" w:name="_Toc44077184"/>
      <w:r>
        <w:lastRenderedPageBreak/>
        <w:t>Reference List</w:t>
      </w:r>
      <w:bookmarkEnd w:id="157"/>
    </w:p>
    <w:p w14:paraId="636BA8A7" w14:textId="77777777" w:rsidR="00692810" w:rsidRDefault="00692810" w:rsidP="00B56F23"/>
    <w:p w14:paraId="77C7640C" w14:textId="77777777" w:rsidR="00F429F2" w:rsidRPr="00F429F2" w:rsidRDefault="00692810" w:rsidP="00801C95">
      <w:pPr>
        <w:pStyle w:val="EndNoteBibliography"/>
        <w:ind w:left="720" w:hanging="720"/>
        <w:jc w:val="left"/>
      </w:pPr>
      <w:r>
        <w:fldChar w:fldCharType="begin"/>
      </w:r>
      <w:r>
        <w:instrText xml:space="preserve"> ADDIN EN.REFLIST </w:instrText>
      </w:r>
      <w:r>
        <w:fldChar w:fldCharType="separate"/>
      </w:r>
      <w:r w:rsidR="00F429F2" w:rsidRPr="00F429F2">
        <w:t>[1]</w:t>
      </w:r>
      <w:r w:rsidR="00F429F2" w:rsidRPr="00F429F2">
        <w:tab/>
        <w:t xml:space="preserve">L. Walters. (n.d., 3/11/2019). </w:t>
      </w:r>
      <w:r w:rsidR="00F429F2" w:rsidRPr="00F429F2">
        <w:rPr>
          <w:i/>
        </w:rPr>
        <w:t>Statistics on Hand and Arm Loss</w:t>
      </w:r>
      <w:r w:rsidR="00F429F2" w:rsidRPr="00F429F2">
        <w:t>. Available: http://www.aboutonehandtyping.com/statistics.html</w:t>
      </w:r>
    </w:p>
    <w:p w14:paraId="4E825A24" w14:textId="77777777" w:rsidR="00F429F2" w:rsidRPr="00F429F2" w:rsidRDefault="00F429F2" w:rsidP="00801C95">
      <w:pPr>
        <w:pStyle w:val="EndNoteBibliography"/>
        <w:ind w:left="720" w:hanging="720"/>
        <w:jc w:val="left"/>
      </w:pPr>
      <w:r w:rsidRPr="00F429F2">
        <w:t>[2]</w:t>
      </w:r>
      <w:r w:rsidRPr="00F429F2">
        <w:tab/>
        <w:t xml:space="preserve">Physiopedia contributors. (2019, 3/11/2019). </w:t>
      </w:r>
      <w:r w:rsidRPr="00F429F2">
        <w:rPr>
          <w:i/>
        </w:rPr>
        <w:t>Upper Limb Function in Spinal Cord Injury</w:t>
      </w:r>
      <w:r w:rsidRPr="00F429F2">
        <w:t>. Available: https://www.physio-pedia.com/index.php?title=Upper_Limb_Function_in_Spinal_Cord_Injury&amp;oldid=215844</w:t>
      </w:r>
    </w:p>
    <w:p w14:paraId="639A884A" w14:textId="77777777" w:rsidR="00F429F2" w:rsidRPr="00F429F2" w:rsidRDefault="00F429F2" w:rsidP="00801C95">
      <w:pPr>
        <w:pStyle w:val="EndNoteBibliography"/>
        <w:ind w:left="720" w:hanging="720"/>
        <w:jc w:val="left"/>
      </w:pPr>
      <w:r w:rsidRPr="00F429F2">
        <w:t>[3]</w:t>
      </w:r>
      <w:r w:rsidRPr="00F429F2">
        <w:tab/>
        <w:t>L. Poltawski</w:t>
      </w:r>
      <w:r w:rsidRPr="00F429F2">
        <w:rPr>
          <w:i/>
        </w:rPr>
        <w:t xml:space="preserve"> et al.</w:t>
      </w:r>
      <w:r w:rsidRPr="00F429F2">
        <w:t xml:space="preserve">, "Assessing the impact of upper limb disability following stroke: a qualitative enquiry using internet-based personal accounts of stroke survivors," </w:t>
      </w:r>
      <w:r w:rsidRPr="00F429F2">
        <w:rPr>
          <w:i/>
        </w:rPr>
        <w:t xml:space="preserve">Disability and Rehabilitation, </w:t>
      </w:r>
      <w:r w:rsidRPr="00F429F2">
        <w:t>vol. 38, no. 10, pp. 945-951, 7 May 2016 2015.</w:t>
      </w:r>
    </w:p>
    <w:p w14:paraId="4B5F787D" w14:textId="77777777" w:rsidR="00F429F2" w:rsidRPr="00F429F2" w:rsidRDefault="00F429F2" w:rsidP="00801C95">
      <w:pPr>
        <w:pStyle w:val="EndNoteBibliography"/>
        <w:ind w:left="720" w:hanging="720"/>
        <w:jc w:val="left"/>
      </w:pPr>
      <w:r w:rsidRPr="00F429F2">
        <w:t>[4]</w:t>
      </w:r>
      <w:r w:rsidRPr="00F429F2">
        <w:tab/>
        <w:t xml:space="preserve">Disability Benefits Help. (2019, 3/11/2019). </w:t>
      </w:r>
      <w:r w:rsidRPr="00F429F2">
        <w:rPr>
          <w:i/>
        </w:rPr>
        <w:t>How Disability is an Upper Extremity Amputation</w:t>
      </w:r>
      <w:r w:rsidRPr="00F429F2">
        <w:t>. Available: https://www.disability-benefits-help.org/how-disabling-is-my-condition/upper-extremity-amputation</w:t>
      </w:r>
    </w:p>
    <w:p w14:paraId="59ECA2E2" w14:textId="77777777" w:rsidR="00F429F2" w:rsidRPr="00F429F2" w:rsidRDefault="00F429F2" w:rsidP="00801C95">
      <w:pPr>
        <w:pStyle w:val="EndNoteBibliography"/>
        <w:ind w:left="720" w:hanging="720"/>
        <w:jc w:val="left"/>
      </w:pPr>
      <w:r w:rsidRPr="00F429F2">
        <w:t>[5]</w:t>
      </w:r>
      <w:r w:rsidRPr="00F429F2">
        <w:tab/>
        <w:t xml:space="preserve">The Christopher and Dana Reeve Foundation. (2013, 15/09/2019). </w:t>
      </w:r>
      <w:r w:rsidRPr="00F429F2">
        <w:rPr>
          <w:i/>
        </w:rPr>
        <w:t>Prevalence of paralysis in the United States</w:t>
      </w:r>
      <w:r w:rsidRPr="00F429F2">
        <w:t>. Available: https://www.christopherreeve.org/living-with-paralysis/stats-about-paralysis</w:t>
      </w:r>
    </w:p>
    <w:p w14:paraId="6C75E881" w14:textId="77777777" w:rsidR="00F429F2" w:rsidRPr="00F429F2" w:rsidRDefault="00F429F2" w:rsidP="00801C95">
      <w:pPr>
        <w:pStyle w:val="EndNoteBibliography"/>
        <w:ind w:left="720" w:hanging="720"/>
        <w:jc w:val="left"/>
      </w:pPr>
      <w:r w:rsidRPr="00F429F2">
        <w:t>[6]</w:t>
      </w:r>
      <w:r w:rsidRPr="00F429F2">
        <w:tab/>
        <w:t xml:space="preserve">L. Garcia, V. Lespinet-Najib, M. Menoret, B. Claverie, J. M.André, and R. Ron-Angevin, "Brain–Computer Interface: Analysis of Different Virtual Keyboards for Improving Usability," </w:t>
      </w:r>
      <w:r w:rsidRPr="00F429F2">
        <w:rPr>
          <w:i/>
        </w:rPr>
        <w:t xml:space="preserve">Neuroergonomics, </w:t>
      </w:r>
      <w:r w:rsidRPr="00F429F2">
        <w:t>pp. 269-270, 30/11/2018 2018.</w:t>
      </w:r>
    </w:p>
    <w:p w14:paraId="3D9880F2" w14:textId="77777777" w:rsidR="00F429F2" w:rsidRPr="00F429F2" w:rsidRDefault="00F429F2" w:rsidP="00801C95">
      <w:pPr>
        <w:pStyle w:val="EndNoteBibliography"/>
        <w:ind w:left="720" w:hanging="720"/>
        <w:jc w:val="left"/>
      </w:pPr>
      <w:r w:rsidRPr="00F429F2">
        <w:t>[7]</w:t>
      </w:r>
      <w:r w:rsidRPr="00F429F2">
        <w:tab/>
        <w:t xml:space="preserve">The University of Pittsburgh. (2019, 03/11/2019). </w:t>
      </w:r>
      <w:r w:rsidRPr="00F429F2">
        <w:rPr>
          <w:i/>
        </w:rPr>
        <w:t>Neuroprosthetics | Rehabilitation and Neural Engineering Laboratory | The University of Pittsburgh</w:t>
      </w:r>
      <w:r w:rsidRPr="00F429F2">
        <w:t>. Available: http://www.rnel.pitt.edu/research/neuroprosthetics</w:t>
      </w:r>
    </w:p>
    <w:p w14:paraId="544DB6BB" w14:textId="77777777" w:rsidR="00F429F2" w:rsidRPr="00F429F2" w:rsidRDefault="00F429F2" w:rsidP="00801C95">
      <w:pPr>
        <w:pStyle w:val="EndNoteBibliography"/>
        <w:ind w:left="720" w:hanging="720"/>
        <w:jc w:val="left"/>
      </w:pPr>
      <w:r w:rsidRPr="00F429F2">
        <w:t>[8]</w:t>
      </w:r>
      <w:r w:rsidRPr="00F429F2">
        <w:tab/>
        <w:t xml:space="preserve">Amputee Coalition. (2019, 03/11/2019). </w:t>
      </w:r>
      <w:r w:rsidRPr="00F429F2">
        <w:rPr>
          <w:i/>
        </w:rPr>
        <w:t>Promising Neuroprosthetic Research Projects to Keep an Eye On - Amputee Coalition</w:t>
      </w:r>
      <w:r w:rsidRPr="00F429F2">
        <w:t>. Available: https://www.amputee-coalition.org/neuroprosthetic-research-projects-2019/</w:t>
      </w:r>
    </w:p>
    <w:p w14:paraId="356C7FF0" w14:textId="77777777" w:rsidR="00F429F2" w:rsidRPr="00F429F2" w:rsidRDefault="00F429F2" w:rsidP="00801C95">
      <w:pPr>
        <w:pStyle w:val="EndNoteBibliography"/>
        <w:ind w:left="720" w:hanging="720"/>
        <w:jc w:val="left"/>
      </w:pPr>
      <w:r w:rsidRPr="00F429F2">
        <w:t>[9]</w:t>
      </w:r>
      <w:r w:rsidRPr="00F429F2">
        <w:tab/>
        <w:t xml:space="preserve">A. P. Tsu, M. J. Burish, J. GodLove, and K. Ganguly, "Cortical Neuroprosthetics from a Clinical Perspective," </w:t>
      </w:r>
      <w:r w:rsidRPr="00F429F2">
        <w:rPr>
          <w:i/>
        </w:rPr>
        <w:t xml:space="preserve">Neurobiology of Disease, </w:t>
      </w:r>
      <w:r w:rsidRPr="00F429F2">
        <w:t>vol. 83, pp. 154-160, 25/09/2017 2017.</w:t>
      </w:r>
    </w:p>
    <w:p w14:paraId="580F3B49" w14:textId="77777777" w:rsidR="00F429F2" w:rsidRPr="00F429F2" w:rsidRDefault="00F429F2" w:rsidP="00801C95">
      <w:pPr>
        <w:pStyle w:val="EndNoteBibliography"/>
        <w:ind w:left="720" w:hanging="720"/>
        <w:jc w:val="left"/>
      </w:pPr>
      <w:r w:rsidRPr="00F429F2">
        <w:t>[10]</w:t>
      </w:r>
      <w:r w:rsidRPr="00F429F2">
        <w:tab/>
        <w:t xml:space="preserve">S. M. Engdahl, B. P. Christie, B. Kelly, A. Davis, C. A. Chestek, and D. H. Gates, "Surveying the interest of individuals with upper limb loss in novel prosthetic control techniques," </w:t>
      </w:r>
      <w:r w:rsidRPr="00F429F2">
        <w:rPr>
          <w:i/>
        </w:rPr>
        <w:t xml:space="preserve">Journal of NeuroEngineering and Rehabilitation, </w:t>
      </w:r>
      <w:r w:rsidRPr="00F429F2">
        <w:t>vol. 12, no. 53, 13/08/2015 2015.</w:t>
      </w:r>
    </w:p>
    <w:p w14:paraId="430E86AF" w14:textId="77777777" w:rsidR="00F429F2" w:rsidRPr="00F429F2" w:rsidRDefault="00F429F2" w:rsidP="00801C95">
      <w:pPr>
        <w:pStyle w:val="EndNoteBibliography"/>
        <w:ind w:left="720" w:hanging="720"/>
        <w:jc w:val="left"/>
      </w:pPr>
      <w:r w:rsidRPr="00F429F2">
        <w:t>[11]</w:t>
      </w:r>
      <w:r w:rsidRPr="00F429F2">
        <w:tab/>
        <w:t xml:space="preserve">M. Misaki, Y. Kim, P. A. Bandettini, and N. Kriegeskorte, "Comparison of multivariate classifiers and response normalizations for pattern-information fMRI," </w:t>
      </w:r>
      <w:r w:rsidRPr="00F429F2">
        <w:rPr>
          <w:i/>
        </w:rPr>
        <w:t xml:space="preserve">NeuroImage, </w:t>
      </w:r>
      <w:r w:rsidRPr="00F429F2">
        <w:t>vol. 53, no. 1, pp. 103-118, 15/10/2010 2010.</w:t>
      </w:r>
    </w:p>
    <w:p w14:paraId="1DA9BA5D" w14:textId="77777777" w:rsidR="00F429F2" w:rsidRPr="00F429F2" w:rsidRDefault="00F429F2" w:rsidP="00801C95">
      <w:pPr>
        <w:pStyle w:val="EndNoteBibliography"/>
        <w:ind w:left="720" w:hanging="720"/>
        <w:jc w:val="left"/>
      </w:pPr>
      <w:r w:rsidRPr="00F429F2">
        <w:t>[12]</w:t>
      </w:r>
      <w:r w:rsidRPr="00F429F2">
        <w:tab/>
        <w:t xml:space="preserve">A. B. Roy, D. Dey, D. Banerjee, and B. Mohanty, "Comparison of FFT, DCT, DWT, WHT Compression," </w:t>
      </w:r>
      <w:r w:rsidRPr="00F429F2">
        <w:rPr>
          <w:i/>
        </w:rPr>
        <w:t xml:space="preserve">International Journal of Computer Applications </w:t>
      </w:r>
      <w:r w:rsidRPr="00F429F2">
        <w:t>vol. 975, no. 8887, 2018.</w:t>
      </w:r>
    </w:p>
    <w:p w14:paraId="1289210B" w14:textId="77777777" w:rsidR="00F429F2" w:rsidRPr="00F429F2" w:rsidRDefault="00F429F2" w:rsidP="00801C95">
      <w:pPr>
        <w:pStyle w:val="EndNoteBibliography"/>
        <w:ind w:left="720" w:hanging="720"/>
        <w:jc w:val="left"/>
      </w:pPr>
      <w:r w:rsidRPr="00F429F2">
        <w:t>[13]</w:t>
      </w:r>
      <w:r w:rsidRPr="00F429F2">
        <w:tab/>
        <w:t xml:space="preserve">B. Szuflitowska and P. Orlowski, "Comparison of the EEG Signal Classifiers LDA, NBC and GNBC Based on Time-Frequency Features," </w:t>
      </w:r>
      <w:r w:rsidRPr="00F429F2">
        <w:rPr>
          <w:i/>
        </w:rPr>
        <w:t xml:space="preserve">Pomiary Automatyka Robotyka, </w:t>
      </w:r>
      <w:r w:rsidRPr="00F429F2">
        <w:t>vol. 21, pp. 39-45, June 2017 2017.</w:t>
      </w:r>
    </w:p>
    <w:p w14:paraId="6DBD1C84" w14:textId="77777777" w:rsidR="00F429F2" w:rsidRPr="00F429F2" w:rsidRDefault="00F429F2" w:rsidP="00801C95">
      <w:pPr>
        <w:pStyle w:val="EndNoteBibliography"/>
        <w:ind w:left="720" w:hanging="720"/>
        <w:jc w:val="left"/>
      </w:pPr>
      <w:r w:rsidRPr="00F429F2">
        <w:t>[14]</w:t>
      </w:r>
      <w:r w:rsidRPr="00F429F2">
        <w:tab/>
        <w:t xml:space="preserve">B. Wang, C. M. Wong, F. Wan, P. U. Mak, P. I. Mak, and M. I. Vai, "Comparison of different classification methods for EEG-based brain computer interfaces: A case study," presented at the International Conference on Information and </w:t>
      </w:r>
      <w:r w:rsidRPr="00F429F2">
        <w:lastRenderedPageBreak/>
        <w:t>Automation, Zhuhai, China, 22/06/2009, 2009. Available: https://ieeexplore-ieee-org.ezproxy.newcastle.edu.au/stamp/stamp.jsp?tp=&amp;arnumber=5205138</w:t>
      </w:r>
    </w:p>
    <w:p w14:paraId="7BBBF7C4" w14:textId="77777777" w:rsidR="00F429F2" w:rsidRPr="00F429F2" w:rsidRDefault="00F429F2" w:rsidP="00801C95">
      <w:pPr>
        <w:pStyle w:val="EndNoteBibliography"/>
        <w:ind w:left="720" w:hanging="720"/>
        <w:jc w:val="left"/>
      </w:pPr>
      <w:r w:rsidRPr="00F429F2">
        <w:t>[15]</w:t>
      </w:r>
      <w:r w:rsidRPr="00F429F2">
        <w:tab/>
        <w:t xml:space="preserve">W. B. Fye, "Julien Jean César Legallois," </w:t>
      </w:r>
      <w:r w:rsidRPr="00F429F2">
        <w:rPr>
          <w:i/>
        </w:rPr>
        <w:t xml:space="preserve">Clinical Cardiology, </w:t>
      </w:r>
      <w:r w:rsidRPr="00F429F2">
        <w:t>vol. 18, no. 10, 1995.</w:t>
      </w:r>
    </w:p>
    <w:p w14:paraId="318120B3" w14:textId="77777777" w:rsidR="00F429F2" w:rsidRPr="00F429F2" w:rsidRDefault="00F429F2" w:rsidP="00801C95">
      <w:pPr>
        <w:pStyle w:val="EndNoteBibliography"/>
        <w:ind w:left="720" w:hanging="720"/>
        <w:jc w:val="left"/>
      </w:pPr>
      <w:r w:rsidRPr="00F429F2">
        <w:t>[16]</w:t>
      </w:r>
      <w:r w:rsidRPr="00F429F2">
        <w:tab/>
        <w:t xml:space="preserve">The Virtual Brain. (n.d., 15/09/1009). </w:t>
      </w:r>
      <w:r w:rsidRPr="00F429F2">
        <w:rPr>
          <w:i/>
        </w:rPr>
        <w:t>The Virtual Brain: Scalable Brain Simulation</w:t>
      </w:r>
      <w:r w:rsidRPr="00F429F2">
        <w:t>. Available: https://www.thevirtualbrain.org/tvb/zwei/neuroscience-simulation</w:t>
      </w:r>
    </w:p>
    <w:p w14:paraId="6B2DDFD7" w14:textId="77777777" w:rsidR="00F429F2" w:rsidRPr="00F429F2" w:rsidRDefault="00F429F2" w:rsidP="00801C95">
      <w:pPr>
        <w:pStyle w:val="EndNoteBibliography"/>
        <w:ind w:left="720" w:hanging="720"/>
        <w:jc w:val="left"/>
      </w:pPr>
      <w:r w:rsidRPr="00F429F2">
        <w:t>[17]</w:t>
      </w:r>
      <w:r w:rsidRPr="00F429F2">
        <w:tab/>
        <w:t xml:space="preserve">A. Woodruff. (2019, 15/09/2019). </w:t>
      </w:r>
      <w:r w:rsidRPr="00F429F2">
        <w:rPr>
          <w:i/>
        </w:rPr>
        <w:t>What is a neuron? = Queensland Brain Institute - University of Queensland</w:t>
      </w:r>
      <w:r w:rsidRPr="00F429F2">
        <w:t>. Available: https://qbi.uq.edu.au/brain/brain-anatomy/what-neuron</w:t>
      </w:r>
    </w:p>
    <w:p w14:paraId="67EB1FEC" w14:textId="77777777" w:rsidR="00F429F2" w:rsidRPr="00F429F2" w:rsidRDefault="00F429F2" w:rsidP="00801C95">
      <w:pPr>
        <w:pStyle w:val="EndNoteBibliography"/>
        <w:ind w:left="720" w:hanging="720"/>
        <w:jc w:val="left"/>
      </w:pPr>
      <w:r w:rsidRPr="00F429F2">
        <w:t>[18]</w:t>
      </w:r>
      <w:r w:rsidRPr="00F429F2">
        <w:tab/>
        <w:t xml:space="preserve">lumenlearning. (n.d., 15/09/2019). </w:t>
      </w:r>
      <w:r w:rsidRPr="00F429F2">
        <w:rPr>
          <w:i/>
        </w:rPr>
        <w:t>Resting Membrane Potential | Biology for Majors II</w:t>
      </w:r>
      <w:r w:rsidRPr="00F429F2">
        <w:t>. Available: https://courses.lumenlearning.com/wm-biology2/chapter/resting-membrane-potential/</w:t>
      </w:r>
    </w:p>
    <w:p w14:paraId="55D2100D" w14:textId="77777777" w:rsidR="00F429F2" w:rsidRPr="00F429F2" w:rsidRDefault="00F429F2" w:rsidP="00801C95">
      <w:pPr>
        <w:pStyle w:val="EndNoteBibliography"/>
        <w:ind w:left="720" w:hanging="720"/>
        <w:jc w:val="left"/>
      </w:pPr>
      <w:r w:rsidRPr="00F429F2">
        <w:t>[19]</w:t>
      </w:r>
      <w:r w:rsidRPr="00F429F2">
        <w:tab/>
        <w:t xml:space="preserve">KhanAcademy. (n.d., 15/09/2019). </w:t>
      </w:r>
      <w:r w:rsidRPr="00F429F2">
        <w:rPr>
          <w:i/>
        </w:rPr>
        <w:t>Membrane potential (resting membrane potential) (article) | Khan Academcy</w:t>
      </w:r>
      <w:r w:rsidRPr="00F429F2">
        <w:t>. Available: https://www.khanacademy.org/science/biology/human-biology/neuron-nervous-system/a/the-membrane-potential</w:t>
      </w:r>
    </w:p>
    <w:p w14:paraId="3C95408B" w14:textId="77777777" w:rsidR="00F429F2" w:rsidRPr="00F429F2" w:rsidRDefault="00F429F2" w:rsidP="00801C95">
      <w:pPr>
        <w:pStyle w:val="EndNoteBibliography"/>
        <w:ind w:left="720" w:hanging="720"/>
        <w:jc w:val="left"/>
      </w:pPr>
      <w:r w:rsidRPr="00F429F2">
        <w:t>[20]</w:t>
      </w:r>
      <w:r w:rsidRPr="00F429F2">
        <w:tab/>
        <w:t xml:space="preserve">Rice University. (n.d., 15/09/2019). </w:t>
      </w:r>
      <w:r w:rsidRPr="00F429F2">
        <w:rPr>
          <w:i/>
        </w:rPr>
        <w:t>12.4 The Action Potential - Anatomy and Physiology</w:t>
      </w:r>
      <w:r w:rsidRPr="00F429F2">
        <w:t>. Available: https://opentextbc.ca/anatomyandphysiology/chapter/12-4-the-action-potential/</w:t>
      </w:r>
    </w:p>
    <w:p w14:paraId="794A0851" w14:textId="77777777" w:rsidR="00F429F2" w:rsidRPr="00F429F2" w:rsidRDefault="00F429F2" w:rsidP="00801C95">
      <w:pPr>
        <w:pStyle w:val="EndNoteBibliography"/>
        <w:ind w:left="720" w:hanging="720"/>
        <w:jc w:val="left"/>
      </w:pPr>
      <w:r w:rsidRPr="00F429F2">
        <w:t>[21]</w:t>
      </w:r>
      <w:r w:rsidRPr="00F429F2">
        <w:tab/>
        <w:t xml:space="preserve">Queensland Brain Institute. (2017, 15/09/2019). </w:t>
      </w:r>
      <w:r w:rsidRPr="00F429F2">
        <w:rPr>
          <w:i/>
        </w:rPr>
        <w:t>Action potentials and synapses - Queensland Brain Institute - University of Queensland</w:t>
      </w:r>
      <w:r w:rsidRPr="00F429F2">
        <w:t>. Available: https://qbi.uq.edu.au/brain-basics/brain/brain-physiology/action-potentials-and-synapses</w:t>
      </w:r>
    </w:p>
    <w:p w14:paraId="08D47900" w14:textId="77777777" w:rsidR="00F429F2" w:rsidRPr="00F429F2" w:rsidRDefault="00F429F2" w:rsidP="00801C95">
      <w:pPr>
        <w:pStyle w:val="EndNoteBibliography"/>
        <w:ind w:left="720" w:hanging="720"/>
        <w:jc w:val="left"/>
      </w:pPr>
      <w:r w:rsidRPr="00F429F2">
        <w:t>[22]</w:t>
      </w:r>
      <w:r w:rsidRPr="00F429F2">
        <w:tab/>
        <w:t xml:space="preserve">S. Schwerin. (2013, 15/09/2019). </w:t>
      </w:r>
      <w:r w:rsidRPr="00F429F2">
        <w:rPr>
          <w:i/>
        </w:rPr>
        <w:t>The Anatomy of Movement - Brain Connection</w:t>
      </w:r>
      <w:r w:rsidRPr="00F429F2">
        <w:t>. Available: https://brainconnection.brainhq.com/2013/03/05/the-anatomy-of-movement/</w:t>
      </w:r>
    </w:p>
    <w:p w14:paraId="46D36A34" w14:textId="77777777" w:rsidR="00F429F2" w:rsidRPr="00F429F2" w:rsidRDefault="00F429F2" w:rsidP="00801C95">
      <w:pPr>
        <w:pStyle w:val="EndNoteBibliography"/>
        <w:ind w:left="720" w:hanging="720"/>
        <w:jc w:val="left"/>
      </w:pPr>
      <w:r w:rsidRPr="00F429F2">
        <w:t>[23]</w:t>
      </w:r>
      <w:r w:rsidRPr="00F429F2">
        <w:tab/>
        <w:t xml:space="preserve">OperativeNeurosurgery. (2016, 15/09/2019). </w:t>
      </w:r>
      <w:r w:rsidRPr="00F429F2">
        <w:rPr>
          <w:i/>
        </w:rPr>
        <w:t>motor_cortex [Operative Neurosurgery]</w:t>
      </w:r>
      <w:r w:rsidRPr="00F429F2">
        <w:t>. Available: https://operativeneurosurgery.com/doku.php?id=motor_cortex</w:t>
      </w:r>
    </w:p>
    <w:p w14:paraId="58360961" w14:textId="77777777" w:rsidR="00F429F2" w:rsidRPr="00F429F2" w:rsidRDefault="00F429F2" w:rsidP="00801C95">
      <w:pPr>
        <w:pStyle w:val="EndNoteBibliography"/>
        <w:ind w:left="720" w:hanging="720"/>
        <w:jc w:val="left"/>
      </w:pPr>
      <w:r w:rsidRPr="00F429F2">
        <w:t>[24]</w:t>
      </w:r>
      <w:r w:rsidRPr="00F429F2">
        <w:tab/>
        <w:t xml:space="preserve">J. Knierim. (n.d., 15/09/2019). </w:t>
      </w:r>
      <w:r w:rsidRPr="00F429F2">
        <w:rPr>
          <w:i/>
        </w:rPr>
        <w:t>Motor Cortex (Section 3, Chapter 3) Neuroscience Online: An Electronic Textbook for the Neurosciences | Department of Neurobiology and Anatomy - The University of Texas Medical School at Houston</w:t>
      </w:r>
      <w:r w:rsidRPr="00F429F2">
        <w:t>. Available: https://nba.uth.tmc.edu/neuroscience/m/s3/chapter03.html</w:t>
      </w:r>
    </w:p>
    <w:p w14:paraId="7EFAD2FA" w14:textId="77777777" w:rsidR="00F429F2" w:rsidRPr="00F429F2" w:rsidRDefault="00F429F2" w:rsidP="00801C95">
      <w:pPr>
        <w:pStyle w:val="EndNoteBibliography"/>
        <w:ind w:left="720" w:hanging="720"/>
        <w:jc w:val="left"/>
      </w:pPr>
      <w:r w:rsidRPr="00F429F2">
        <w:t>[25]</w:t>
      </w:r>
      <w:r w:rsidRPr="00F429F2">
        <w:tab/>
        <w:t xml:space="preserve">K. Nakayashiki, M. Saeki, Y. Takata, Y. Hayashi, and T. Kondo, "Modulation of event-related desynchronization during kinematic and kinetic hand movements," </w:t>
      </w:r>
      <w:r w:rsidRPr="00F429F2">
        <w:rPr>
          <w:i/>
        </w:rPr>
        <w:t xml:space="preserve">Journal of NeuroEngineering and Rehabilitation, </w:t>
      </w:r>
      <w:r w:rsidRPr="00F429F2">
        <w:t>vol. 11, no. 90, 30/05/2014 2014.</w:t>
      </w:r>
    </w:p>
    <w:p w14:paraId="6B1CA76D" w14:textId="77777777" w:rsidR="00F429F2" w:rsidRPr="00F429F2" w:rsidRDefault="00F429F2" w:rsidP="00801C95">
      <w:pPr>
        <w:pStyle w:val="EndNoteBibliography"/>
        <w:ind w:left="720" w:hanging="720"/>
        <w:jc w:val="left"/>
      </w:pPr>
      <w:r w:rsidRPr="00F429F2">
        <w:t>[26]</w:t>
      </w:r>
      <w:r w:rsidRPr="00F429F2">
        <w:tab/>
        <w:t xml:space="preserve">G. Pfurtscheller. (2016, 15/09/2019). </w:t>
      </w:r>
      <w:r w:rsidRPr="00F429F2">
        <w:rPr>
          <w:i/>
        </w:rPr>
        <w:t>EEG Event-Related Desynchronization (ERD) and Event-Related Synchronization (ERS) | Neuropsy Key</w:t>
      </w:r>
      <w:r w:rsidRPr="00F429F2">
        <w:t>. Available: https://neupsykey.com/eeg-event-related-desynchronization-erd-and-event-related-synchronization-ers/</w:t>
      </w:r>
    </w:p>
    <w:p w14:paraId="4957EC25" w14:textId="77777777" w:rsidR="00F429F2" w:rsidRPr="00F429F2" w:rsidRDefault="00F429F2" w:rsidP="00801C95">
      <w:pPr>
        <w:pStyle w:val="EndNoteBibliography"/>
        <w:ind w:left="720" w:hanging="720"/>
        <w:jc w:val="left"/>
      </w:pPr>
      <w:r w:rsidRPr="00F429F2">
        <w:t>[27]</w:t>
      </w:r>
      <w:r w:rsidRPr="00F429F2">
        <w:tab/>
        <w:t xml:space="preserve">E. Thomas, J. Fruitet, and M. Clerc, "Investigating brief motor imagery for an ERD/ERS based BCI," in </w:t>
      </w:r>
      <w:r w:rsidRPr="00F429F2">
        <w:rPr>
          <w:i/>
        </w:rPr>
        <w:t>Annual International Conference of the IEEE Engineering in Medicine and Biology Society</w:t>
      </w:r>
      <w:r w:rsidRPr="00F429F2">
        <w:t>, San Diego, USA, 2012, vol. 32.</w:t>
      </w:r>
    </w:p>
    <w:p w14:paraId="0852D403" w14:textId="77777777" w:rsidR="00F429F2" w:rsidRPr="00F429F2" w:rsidRDefault="00F429F2" w:rsidP="00801C95">
      <w:pPr>
        <w:pStyle w:val="EndNoteBibliography"/>
        <w:ind w:left="720" w:hanging="720"/>
        <w:jc w:val="left"/>
      </w:pPr>
      <w:r w:rsidRPr="00F429F2">
        <w:t>[28]</w:t>
      </w:r>
      <w:r w:rsidRPr="00F429F2">
        <w:tab/>
        <w:t xml:space="preserve">Z. Tang, S. Sun, S. Zhang, Y. Chen, C. Li, and S. Chen, "A Brain-Machine Interface Based on ERD/ERS for an Upper-Limb Exoskeleton Control," </w:t>
      </w:r>
      <w:r w:rsidRPr="00F429F2">
        <w:rPr>
          <w:i/>
        </w:rPr>
        <w:t xml:space="preserve">Sensors, </w:t>
      </w:r>
      <w:r w:rsidRPr="00F429F2">
        <w:t>vol. 16, no. 12, 02/12/2016 2016.</w:t>
      </w:r>
    </w:p>
    <w:p w14:paraId="63174CB9" w14:textId="77777777" w:rsidR="00F429F2" w:rsidRPr="00F429F2" w:rsidRDefault="00F429F2" w:rsidP="00801C95">
      <w:pPr>
        <w:pStyle w:val="EndNoteBibliography"/>
        <w:ind w:left="720" w:hanging="720"/>
        <w:jc w:val="left"/>
      </w:pPr>
      <w:r w:rsidRPr="00F429F2">
        <w:lastRenderedPageBreak/>
        <w:t>[29]</w:t>
      </w:r>
      <w:r w:rsidRPr="00F429F2">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386B52D4" w14:textId="77777777" w:rsidR="00F429F2" w:rsidRPr="00F429F2" w:rsidRDefault="00F429F2" w:rsidP="00801C95">
      <w:pPr>
        <w:pStyle w:val="EndNoteBibliography"/>
        <w:ind w:left="720" w:hanging="720"/>
        <w:jc w:val="left"/>
      </w:pPr>
      <w:r w:rsidRPr="00F429F2">
        <w:t>[30]</w:t>
      </w:r>
      <w:r w:rsidRPr="00F429F2">
        <w:tab/>
        <w:t xml:space="preserve">A. P. Burgess, "Towards a Unified Understanding of Event-Related Changes in the EEG: The Firefly Model of Synchronization through Cross-Frequency Phase Modulation," </w:t>
      </w:r>
      <w:r w:rsidRPr="00F429F2">
        <w:rPr>
          <w:i/>
        </w:rPr>
        <w:t xml:space="preserve">PLoS ONE, </w:t>
      </w:r>
      <w:r w:rsidRPr="00F429F2">
        <w:t>vol. 7, no. 9, 25/09/2012 2012.</w:t>
      </w:r>
    </w:p>
    <w:p w14:paraId="1BB433FC" w14:textId="77777777" w:rsidR="00F429F2" w:rsidRPr="00F429F2" w:rsidRDefault="00F429F2" w:rsidP="00801C95">
      <w:pPr>
        <w:pStyle w:val="EndNoteBibliography"/>
        <w:ind w:left="720" w:hanging="720"/>
        <w:jc w:val="left"/>
      </w:pPr>
      <w:r w:rsidRPr="00F429F2">
        <w:t>[31]</w:t>
      </w:r>
      <w:r w:rsidRPr="00F429F2">
        <w:tab/>
        <w:t xml:space="preserve">S. Hrishkesan. (2018, 16/09/2019). </w:t>
      </w:r>
      <w:r w:rsidRPr="00F429F2">
        <w:rPr>
          <w:i/>
        </w:rPr>
        <w:t>Advantages, Disadvantages and Applications of EEG - Electronics and Communication Study Materials</w:t>
      </w:r>
      <w:r w:rsidRPr="00F429F2">
        <w:t>. Available: https://www.electronicsandcommunications.com/2018/08/advantages-disadvantages-applications-of-eeg.html</w:t>
      </w:r>
    </w:p>
    <w:p w14:paraId="13DEFF79" w14:textId="77777777" w:rsidR="00F429F2" w:rsidRPr="00F429F2" w:rsidRDefault="00F429F2" w:rsidP="00801C95">
      <w:pPr>
        <w:pStyle w:val="EndNoteBibliography"/>
        <w:ind w:left="720" w:hanging="720"/>
        <w:jc w:val="left"/>
      </w:pPr>
      <w:r w:rsidRPr="00F429F2">
        <w:t>[32]</w:t>
      </w:r>
      <w:r w:rsidRPr="00F429F2">
        <w:tab/>
        <w:t xml:space="preserve">B. Burle, L. Spieser, C. Roger, L. Casini, T. Hasbroucq, and F. Vidal, "Spatial and temporal resolutions of EEG: Is it really black and white? A scalp current density view," </w:t>
      </w:r>
      <w:r w:rsidRPr="00F429F2">
        <w:rPr>
          <w:i/>
        </w:rPr>
        <w:t xml:space="preserve">International Journal of Psychophysiology, </w:t>
      </w:r>
      <w:r w:rsidRPr="00F429F2">
        <w:t>vol. 97, no. 3, pp. 210-220, September 2015 2015.</w:t>
      </w:r>
    </w:p>
    <w:p w14:paraId="055696DD" w14:textId="77777777" w:rsidR="00F429F2" w:rsidRPr="00F429F2" w:rsidRDefault="00F429F2" w:rsidP="00801C95">
      <w:pPr>
        <w:pStyle w:val="EndNoteBibliography"/>
        <w:ind w:left="720" w:hanging="720"/>
        <w:jc w:val="left"/>
      </w:pPr>
      <w:r w:rsidRPr="00F429F2">
        <w:t>[33]</w:t>
      </w:r>
      <w:r w:rsidRPr="00F429F2">
        <w:tab/>
        <w:t xml:space="preserve">R. Degabriele and J. Lagopoulos, "Techniques for effective EEG subject preparation," </w:t>
      </w:r>
      <w:r w:rsidRPr="00F429F2">
        <w:rPr>
          <w:i/>
        </w:rPr>
        <w:t xml:space="preserve">Acta Neuropsychiatrica, </w:t>
      </w:r>
      <w:r w:rsidRPr="00F429F2">
        <w:t>vol. 20, no. 4, pp. 218-219, August 2008 2008.</w:t>
      </w:r>
    </w:p>
    <w:p w14:paraId="243C731B" w14:textId="77777777" w:rsidR="00F429F2" w:rsidRPr="00F429F2" w:rsidRDefault="00F429F2" w:rsidP="00801C95">
      <w:pPr>
        <w:pStyle w:val="EndNoteBibliography"/>
        <w:ind w:left="720" w:hanging="720"/>
        <w:jc w:val="left"/>
      </w:pPr>
      <w:r w:rsidRPr="00F429F2">
        <w:t>[34]</w:t>
      </w:r>
      <w:r w:rsidRPr="00F429F2">
        <w:tab/>
        <w:t xml:space="preserve">M. A. Lopez-Gordo, D. Sanchez-Morillo, and F. P. Valle, "Dry EEG Electrodes," </w:t>
      </w:r>
      <w:r w:rsidRPr="00F429F2">
        <w:rPr>
          <w:i/>
        </w:rPr>
        <w:t xml:space="preserve">Sensors, </w:t>
      </w:r>
      <w:r w:rsidRPr="00F429F2">
        <w:t>vol. 14, no. 7, pp. 12647-12870, 18/07/2014 2014.</w:t>
      </w:r>
    </w:p>
    <w:p w14:paraId="52E317C8" w14:textId="77777777" w:rsidR="00F429F2" w:rsidRPr="00F429F2" w:rsidRDefault="00F429F2" w:rsidP="00801C95">
      <w:pPr>
        <w:pStyle w:val="EndNoteBibliography"/>
        <w:ind w:left="720" w:hanging="720"/>
        <w:jc w:val="left"/>
      </w:pPr>
      <w:r w:rsidRPr="00F429F2">
        <w:t>[35]</w:t>
      </w:r>
      <w:r w:rsidRPr="00F429F2">
        <w:tab/>
        <w:t>J. W. Y. Kama</w:t>
      </w:r>
      <w:r w:rsidRPr="00F429F2">
        <w:rPr>
          <w:i/>
        </w:rPr>
        <w:t xml:space="preserve"> et al.</w:t>
      </w:r>
      <w:r w:rsidRPr="00F429F2">
        <w:t xml:space="preserve">, "Systematic comparison between a wireless EEG system with dry electrodes and a wired EEG system with wet electrodes," </w:t>
      </w:r>
      <w:r w:rsidRPr="00F429F2">
        <w:rPr>
          <w:i/>
        </w:rPr>
        <w:t xml:space="preserve">NeuroImage, </w:t>
      </w:r>
      <w:r w:rsidRPr="00F429F2">
        <w:t>vol. 184, pp. 119-129, 01/01/2019 2019.</w:t>
      </w:r>
    </w:p>
    <w:p w14:paraId="3D6F4CCA" w14:textId="77777777" w:rsidR="00F429F2" w:rsidRPr="00F429F2" w:rsidRDefault="00F429F2" w:rsidP="00801C95">
      <w:pPr>
        <w:pStyle w:val="EndNoteBibliography"/>
        <w:ind w:left="720" w:hanging="720"/>
        <w:jc w:val="left"/>
      </w:pPr>
      <w:r w:rsidRPr="00F429F2">
        <w:t>[36]</w:t>
      </w:r>
      <w:r w:rsidRPr="00F429F2">
        <w:tab/>
        <w:t xml:space="preserve">K. E. Matthewson, T. J. Harrison, and S. A. Kizuk, "High and dry? Comparing active dry EEG electrodes to active and passive wet electrodes.," </w:t>
      </w:r>
      <w:r w:rsidRPr="00F429F2">
        <w:rPr>
          <w:i/>
        </w:rPr>
        <w:t xml:space="preserve">Psychophysiology, </w:t>
      </w:r>
      <w:r w:rsidRPr="00F429F2">
        <w:t>vol. 54, no. 1, pp. 74-82, Jan 2017 2017.</w:t>
      </w:r>
    </w:p>
    <w:p w14:paraId="4032E304" w14:textId="77777777" w:rsidR="00F429F2" w:rsidRPr="00F429F2" w:rsidRDefault="00F429F2" w:rsidP="00801C95">
      <w:pPr>
        <w:pStyle w:val="EndNoteBibliography"/>
        <w:ind w:left="720" w:hanging="720"/>
        <w:jc w:val="left"/>
      </w:pPr>
      <w:r w:rsidRPr="00F429F2">
        <w:t>[37]</w:t>
      </w:r>
      <w:r w:rsidRPr="00F429F2">
        <w:tab/>
        <w:t xml:space="preserve">Natus Neuro. (n.d., 04/11/2019). </w:t>
      </w:r>
      <w:r w:rsidRPr="00F429F2">
        <w:rPr>
          <w:i/>
        </w:rPr>
        <w:t>Grass Reusable Stamped-Cup EEG Electrodes | Natus</w:t>
      </w:r>
      <w:r w:rsidRPr="00F429F2">
        <w:t>. Available: https://neuro.natus.com/products-services/grass-reusable-stamped-cup-eeg-electrodes</w:t>
      </w:r>
    </w:p>
    <w:p w14:paraId="4601BBAA" w14:textId="77777777" w:rsidR="00F429F2" w:rsidRPr="00F429F2" w:rsidRDefault="00F429F2" w:rsidP="00801C95">
      <w:pPr>
        <w:pStyle w:val="EndNoteBibliography"/>
        <w:ind w:left="720" w:hanging="720"/>
        <w:jc w:val="left"/>
      </w:pPr>
      <w:r w:rsidRPr="00F429F2">
        <w:t>[38]</w:t>
      </w:r>
      <w:r w:rsidRPr="00F429F2">
        <w:tab/>
        <w:t xml:space="preserve">Florida Research Instruments. (n.d., 04/11/2019). </w:t>
      </w:r>
      <w:r w:rsidRPr="00F429F2">
        <w:rPr>
          <w:i/>
        </w:rPr>
        <w:t>New Longer 5mm Spike disposable/reuseable dry EEG Electrode TDE 210 - Florida Research Instruments Inc</w:t>
      </w:r>
      <w:r w:rsidRPr="00F429F2">
        <w:t>. Available: https://www.fri-fl-shop.com/product/new-longer-5mm-spike-disposable-reusable-dry-eeg-electrode-tde-210/</w:t>
      </w:r>
    </w:p>
    <w:p w14:paraId="57A21C5A" w14:textId="77777777" w:rsidR="00F429F2" w:rsidRPr="00F429F2" w:rsidRDefault="00F429F2" w:rsidP="00801C95">
      <w:pPr>
        <w:pStyle w:val="EndNoteBibliography"/>
        <w:ind w:left="720" w:hanging="720"/>
        <w:jc w:val="left"/>
      </w:pPr>
      <w:r w:rsidRPr="00F429F2">
        <w:t>[39]</w:t>
      </w:r>
      <w:r w:rsidRPr="00F429F2">
        <w:tab/>
        <w:t xml:space="preserve">Y. Wang, X. Gao, B. Hong, and S. Gao, "Practical Designs of Brain–Computer Interfaces Based on the Modulation of EEG Rhythms," in </w:t>
      </w:r>
      <w:r w:rsidRPr="00F429F2">
        <w:rPr>
          <w:i/>
        </w:rPr>
        <w:t>Brain-Computer Interfaces</w:t>
      </w:r>
      <w:r w:rsidRPr="00F429F2">
        <w:t>, B. Graimann, G. Pfurtscheller, and B. Allison, Eds. (The Frontiers Collection, Berlin, Heidelberg: Springer, 2010, pp. 137-154.</w:t>
      </w:r>
    </w:p>
    <w:p w14:paraId="0D0FFC34" w14:textId="77777777" w:rsidR="00F429F2" w:rsidRPr="00F429F2" w:rsidRDefault="00F429F2" w:rsidP="00801C95">
      <w:pPr>
        <w:pStyle w:val="EndNoteBibliography"/>
        <w:ind w:left="720" w:hanging="720"/>
        <w:jc w:val="left"/>
      </w:pPr>
      <w:r w:rsidRPr="00F429F2">
        <w:t>[40]</w:t>
      </w:r>
      <w:r w:rsidRPr="00F429F2">
        <w:tab/>
        <w:t>P. Shenoy, K. J. Miller, J. G. Ojemann, and R. P. N. Rao, "Generalized Features for Electrocorticographic BCIs,"</w:t>
      </w:r>
      <w:r w:rsidRPr="00F429F2">
        <w:rPr>
          <w:i/>
        </w:rPr>
        <w:t xml:space="preserve"> IEEE Transactions on Biomedical Engineering, </w:t>
      </w:r>
      <w:r w:rsidRPr="00F429F2">
        <w:t>vol. 55, no. 1, pp. 273-280, Jan. 2008 2008.</w:t>
      </w:r>
    </w:p>
    <w:p w14:paraId="6660B2A4" w14:textId="77777777" w:rsidR="00F429F2" w:rsidRPr="00F429F2" w:rsidRDefault="00F429F2" w:rsidP="00801C95">
      <w:pPr>
        <w:pStyle w:val="EndNoteBibliography"/>
        <w:ind w:left="720" w:hanging="720"/>
        <w:jc w:val="left"/>
      </w:pPr>
      <w:r w:rsidRPr="00F429F2">
        <w:t>[41]</w:t>
      </w:r>
      <w:r w:rsidRPr="00F429F2">
        <w:tab/>
        <w:t xml:space="preserve">New York University. (n.d., 18/08/2019). </w:t>
      </w:r>
      <w:r w:rsidRPr="00F429F2">
        <w:rPr>
          <w:i/>
        </w:rPr>
        <w:t>Electrocorticography (ECoG) | NYU Cognitive Neurophysiology Laboratory</w:t>
      </w:r>
      <w:r w:rsidRPr="00F429F2">
        <w:t>. Available: https://med.nyu.edu/thesenlab/research-0/intracranial-eeg/</w:t>
      </w:r>
    </w:p>
    <w:p w14:paraId="1AC8C392" w14:textId="77777777" w:rsidR="00F429F2" w:rsidRPr="00F429F2" w:rsidRDefault="00F429F2" w:rsidP="00801C95">
      <w:pPr>
        <w:pStyle w:val="EndNoteBibliography"/>
        <w:ind w:left="720" w:hanging="720"/>
        <w:jc w:val="left"/>
      </w:pPr>
      <w:r w:rsidRPr="00F429F2">
        <w:t>[42]</w:t>
      </w:r>
      <w:r w:rsidRPr="00F429F2">
        <w:tab/>
        <w:t xml:space="preserve">B. Farnsworth. (2019, 25/09/2019). </w:t>
      </w:r>
      <w:r w:rsidRPr="00F429F2">
        <w:rPr>
          <w:i/>
        </w:rPr>
        <w:t>EEG vs. MRI vs. fMRI – What are the Differences?</w:t>
      </w:r>
      <w:r w:rsidRPr="00F429F2">
        <w:t xml:space="preserve"> Available: https://imotions.com/blog/eeg-vs-mri-vs-fmri-differences/</w:t>
      </w:r>
    </w:p>
    <w:p w14:paraId="235A6A59" w14:textId="77777777" w:rsidR="00F429F2" w:rsidRPr="00F429F2" w:rsidRDefault="00F429F2" w:rsidP="00801C95">
      <w:pPr>
        <w:pStyle w:val="EndNoteBibliography"/>
        <w:ind w:left="720" w:hanging="720"/>
        <w:jc w:val="left"/>
      </w:pPr>
      <w:r w:rsidRPr="00F429F2">
        <w:t>[43]</w:t>
      </w:r>
      <w:r w:rsidRPr="00F429F2">
        <w:tab/>
        <w:t>C. S. Nayak and A. C. Anilkumar, "EEG Normal Waveforms,"</w:t>
      </w:r>
      <w:r w:rsidRPr="00F429F2">
        <w:rPr>
          <w:i/>
        </w:rPr>
        <w:t xml:space="preserve"> </w:t>
      </w:r>
      <w:r w:rsidRPr="00F429F2">
        <w:t>Available: https://www.ncbi.nlm.nih.gov/books/NBK539805/</w:t>
      </w:r>
    </w:p>
    <w:p w14:paraId="15C9027F" w14:textId="77777777" w:rsidR="00F429F2" w:rsidRPr="00F429F2" w:rsidRDefault="00F429F2" w:rsidP="00801C95">
      <w:pPr>
        <w:pStyle w:val="EndNoteBibliography"/>
        <w:ind w:left="720" w:hanging="720"/>
        <w:jc w:val="left"/>
      </w:pPr>
      <w:r w:rsidRPr="00F429F2">
        <w:lastRenderedPageBreak/>
        <w:t>[44]</w:t>
      </w:r>
      <w:r w:rsidRPr="00F429F2">
        <w:tab/>
        <w:t xml:space="preserve">J. Cionek. (2020, 21 June 2020). </w:t>
      </w:r>
      <w:r w:rsidRPr="00F429F2">
        <w:rPr>
          <w:i/>
        </w:rPr>
        <w:t>Wet, dry, active and passive electrodes. What are they, and what to choose?</w:t>
      </w:r>
      <w:r w:rsidRPr="00F429F2">
        <w:t xml:space="preserve"> Available: https://www.brainlatam.com/blog/wet-dry-active-and-passive-electrodes.-what-are-they-and-what-to-choose-413</w:t>
      </w:r>
    </w:p>
    <w:p w14:paraId="7552CA93" w14:textId="77777777" w:rsidR="00F429F2" w:rsidRPr="00F429F2" w:rsidRDefault="00F429F2" w:rsidP="00801C95">
      <w:pPr>
        <w:pStyle w:val="EndNoteBibliography"/>
        <w:ind w:left="720" w:hanging="720"/>
        <w:jc w:val="left"/>
      </w:pPr>
      <w:r w:rsidRPr="00F429F2">
        <w:t>[45]</w:t>
      </w:r>
      <w:r w:rsidRPr="00F429F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830EDE4" w14:textId="77777777" w:rsidR="00F429F2" w:rsidRPr="00F429F2" w:rsidRDefault="00F429F2" w:rsidP="00801C95">
      <w:pPr>
        <w:pStyle w:val="EndNoteBibliography"/>
        <w:ind w:left="720" w:hanging="720"/>
        <w:jc w:val="left"/>
      </w:pPr>
      <w:r w:rsidRPr="00F429F2">
        <w:t>[46]</w:t>
      </w:r>
      <w:r w:rsidRPr="00F429F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0427F56" w14:textId="77777777" w:rsidR="00F429F2" w:rsidRPr="00F429F2" w:rsidRDefault="00F429F2" w:rsidP="00801C95">
      <w:pPr>
        <w:pStyle w:val="EndNoteBibliography"/>
        <w:ind w:left="720" w:hanging="720"/>
        <w:jc w:val="left"/>
      </w:pPr>
      <w:r w:rsidRPr="00F429F2">
        <w:t>[47]</w:t>
      </w:r>
      <w:r w:rsidRPr="00F429F2">
        <w:tab/>
        <w:t xml:space="preserve">Texas Instruments. (2012, 16/08/2019). </w:t>
      </w:r>
      <w:r w:rsidRPr="00F429F2">
        <w:rPr>
          <w:i/>
        </w:rPr>
        <w:t xml:space="preserve">EEG Front-End Performance Demonstration Kit (B ed.) </w:t>
      </w:r>
      <w:r w:rsidRPr="00F429F2">
        <w:t>[Datasheet]. Available: http://www.ti.com/lit/ug/slau443b/slau443b.pdf</w:t>
      </w:r>
    </w:p>
    <w:p w14:paraId="0FD172BD" w14:textId="77777777" w:rsidR="00F429F2" w:rsidRPr="00F429F2" w:rsidRDefault="00F429F2" w:rsidP="00801C95">
      <w:pPr>
        <w:pStyle w:val="EndNoteBibliography"/>
        <w:ind w:left="720" w:hanging="720"/>
        <w:jc w:val="left"/>
      </w:pPr>
      <w:r w:rsidRPr="00F429F2">
        <w:t>[48]</w:t>
      </w:r>
      <w:r w:rsidRPr="00F429F2">
        <w:tab/>
        <w:t xml:space="preserve">Maxim Integrated. (1996, 16/08/2019). </w:t>
      </w:r>
      <w:r w:rsidRPr="00F429F2">
        <w:rPr>
          <w:i/>
        </w:rPr>
        <w:t>Circuit Tradeoffs Minimize Noise in Battery-Input Power Supplies</w:t>
      </w:r>
      <w:r w:rsidRPr="00F429F2">
        <w:t>. Available: https://www.maximintegrated.com/en/app-notes/index.mvp/id/653</w:t>
      </w:r>
    </w:p>
    <w:p w14:paraId="3D056044" w14:textId="77777777" w:rsidR="00F429F2" w:rsidRPr="00F429F2" w:rsidRDefault="00F429F2" w:rsidP="00801C95">
      <w:pPr>
        <w:pStyle w:val="EndNoteBibliography"/>
        <w:ind w:left="720" w:hanging="720"/>
        <w:jc w:val="left"/>
      </w:pPr>
      <w:r w:rsidRPr="00F429F2">
        <w:t>[49]</w:t>
      </w:r>
      <w:r w:rsidRPr="00F429F2">
        <w:tab/>
        <w:t xml:space="preserve">X. Yang, J. Hu, Z. Chen, and H. Yang. (2017, 18/08/2019). </w:t>
      </w:r>
      <w:r w:rsidRPr="00F429F2">
        <w:rPr>
          <w:i/>
        </w:rPr>
        <w:t>An 8-Channel General-Purpose Analog Front-End for Biopotential Signal Measurement</w:t>
      </w:r>
      <w:r w:rsidRPr="00F429F2">
        <w:t>. Available: https://pdfs.semanticscholar.org/99e1/47917ea94e804a7c021bcacb8f58ed8dd3ed.pdf</w:t>
      </w:r>
    </w:p>
    <w:p w14:paraId="5BB36F18" w14:textId="77777777" w:rsidR="00F429F2" w:rsidRPr="00F429F2" w:rsidRDefault="00F429F2" w:rsidP="00801C95">
      <w:pPr>
        <w:pStyle w:val="EndNoteBibliography"/>
        <w:ind w:left="720" w:hanging="720"/>
        <w:jc w:val="left"/>
      </w:pPr>
      <w:r w:rsidRPr="00F429F2">
        <w:t>[50]</w:t>
      </w:r>
      <w:r w:rsidRPr="00F429F2">
        <w:tab/>
        <w:t xml:space="preserve">T. Uktveris and V. Jusas, "Development of a Modular Board for EEG Signal Acquisition," </w:t>
      </w:r>
      <w:r w:rsidRPr="00F429F2">
        <w:rPr>
          <w:i/>
        </w:rPr>
        <w:t xml:space="preserve">Sensors, </w:t>
      </w:r>
      <w:r w:rsidRPr="00F429F2">
        <w:t>vol. 18, no. 7, 03/07/2018 2018.</w:t>
      </w:r>
    </w:p>
    <w:p w14:paraId="663280D9" w14:textId="77777777" w:rsidR="00F429F2" w:rsidRPr="00F429F2" w:rsidRDefault="00F429F2" w:rsidP="00801C95">
      <w:pPr>
        <w:pStyle w:val="EndNoteBibliography"/>
        <w:ind w:left="720" w:hanging="720"/>
        <w:jc w:val="left"/>
      </w:pPr>
      <w:r w:rsidRPr="00F429F2">
        <w:t>[51]</w:t>
      </w:r>
      <w:r w:rsidRPr="00F429F2">
        <w:tab/>
        <w:t xml:space="preserve">S. Feng, M. Tang, F. Quivira, T. Dyson, F. Cuckov, and G. Schirner, "EEGu2: an embedded device for brain/body signal acquisition and processing," in </w:t>
      </w:r>
      <w:r w:rsidRPr="00F429F2">
        <w:rPr>
          <w:i/>
        </w:rPr>
        <w:t>27th International Symposium on Rapid System Prototyping: Shortening the Path from Specification to Prototype</w:t>
      </w:r>
      <w:r w:rsidRPr="00F429F2">
        <w:t>, Pittsburgh, Pennsylvania, 2016, pp. 19 - 25.</w:t>
      </w:r>
    </w:p>
    <w:p w14:paraId="5F265CB2" w14:textId="77777777" w:rsidR="00F429F2" w:rsidRPr="00F429F2" w:rsidRDefault="00F429F2" w:rsidP="00801C95">
      <w:pPr>
        <w:pStyle w:val="EndNoteBibliography"/>
        <w:ind w:left="720" w:hanging="720"/>
        <w:jc w:val="left"/>
      </w:pPr>
      <w:r w:rsidRPr="00F429F2">
        <w:t>[52]</w:t>
      </w:r>
      <w:r w:rsidRPr="00F429F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B307DF1" w14:textId="77777777" w:rsidR="00F429F2" w:rsidRPr="00F429F2" w:rsidRDefault="00F429F2" w:rsidP="00801C95">
      <w:pPr>
        <w:pStyle w:val="EndNoteBibliography"/>
        <w:ind w:left="720" w:hanging="720"/>
        <w:jc w:val="left"/>
      </w:pPr>
      <w:r w:rsidRPr="00F429F2">
        <w:t>[53]</w:t>
      </w:r>
      <w:r w:rsidRPr="00F429F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3B6EA8E" w14:textId="77777777" w:rsidR="00F429F2" w:rsidRPr="00F429F2" w:rsidRDefault="00F429F2" w:rsidP="00801C95">
      <w:pPr>
        <w:pStyle w:val="EndNoteBibliography"/>
        <w:ind w:left="720" w:hanging="720"/>
        <w:jc w:val="left"/>
      </w:pPr>
      <w:r w:rsidRPr="00F429F2">
        <w:t>[54]</w:t>
      </w:r>
      <w:r w:rsidRPr="00F429F2">
        <w:tab/>
        <w:t xml:space="preserve">M. Wild, R. Pegan, and M. Lara. (2015, 18/08/2019). </w:t>
      </w:r>
      <w:r w:rsidRPr="00F429F2">
        <w:rPr>
          <w:i/>
        </w:rPr>
        <w:t>Wearable Bluetooth Brain-Computer Interface for Detection and Analysis of Ear-EEG Signals</w:t>
      </w:r>
      <w:r w:rsidRPr="00F429F2">
        <w:t>. Available: https://pdfs.semanticscholar.org/bae8/2d84b4384bd86cf942139ac9a45326f3083d.pdf?_ga=2.179954020.1547926640.1568593385-769052707.1568593385</w:t>
      </w:r>
    </w:p>
    <w:p w14:paraId="286CA47E" w14:textId="77777777" w:rsidR="00F429F2" w:rsidRPr="00F429F2" w:rsidRDefault="00F429F2" w:rsidP="00801C95">
      <w:pPr>
        <w:pStyle w:val="EndNoteBibliography"/>
        <w:ind w:left="720" w:hanging="720"/>
        <w:jc w:val="left"/>
      </w:pPr>
      <w:r w:rsidRPr="00F429F2">
        <w:t>[55]</w:t>
      </w:r>
      <w:r w:rsidRPr="00F429F2">
        <w:tab/>
        <w:t xml:space="preserve">Texas Instruments. (n.d., 21/08/2019). </w:t>
      </w:r>
      <w:r w:rsidRPr="00F429F2">
        <w:rPr>
          <w:i/>
        </w:rPr>
        <w:t>ADS1299 Low-Noise, 8-Channel, 24-Bit Analog-to-Digital Converter for Biopotential Measurements | TI.com</w:t>
      </w:r>
      <w:r w:rsidRPr="00F429F2">
        <w:t>. Available: http://www.ti.com/product/ADS1299</w:t>
      </w:r>
    </w:p>
    <w:p w14:paraId="78DC9691" w14:textId="77777777" w:rsidR="00F429F2" w:rsidRPr="00F429F2" w:rsidRDefault="00F429F2" w:rsidP="00801C95">
      <w:pPr>
        <w:pStyle w:val="EndNoteBibliography"/>
        <w:ind w:left="720" w:hanging="720"/>
        <w:jc w:val="left"/>
      </w:pPr>
      <w:r w:rsidRPr="00F429F2">
        <w:t>[56]</w:t>
      </w:r>
      <w:r w:rsidRPr="00F429F2">
        <w:tab/>
        <w:t>J. Moeller, "EEG Montages," ed: YouTube, 2015.</w:t>
      </w:r>
    </w:p>
    <w:p w14:paraId="60A58187" w14:textId="77777777" w:rsidR="00F429F2" w:rsidRPr="00F429F2" w:rsidRDefault="00F429F2" w:rsidP="00801C95">
      <w:pPr>
        <w:pStyle w:val="EndNoteBibliography"/>
        <w:ind w:left="720" w:hanging="720"/>
        <w:jc w:val="left"/>
      </w:pPr>
      <w:r w:rsidRPr="00F429F2">
        <w:lastRenderedPageBreak/>
        <w:t>[57]</w:t>
      </w:r>
      <w:r w:rsidRPr="00F429F2">
        <w:tab/>
        <w:t>Texas Instruments, "ADS1299-x Low-Noise, 4-, 6-, 8-Channel, 24-Bit, Analog-to-Digital Converter for EEG and Biopotential Measurements," Jan. 2017 2017, Available: http://www.ti.com/lit/ds/symlink/ads1299.pdf.</w:t>
      </w:r>
    </w:p>
    <w:p w14:paraId="62EBC7ED" w14:textId="77777777" w:rsidR="00F429F2" w:rsidRPr="00F429F2" w:rsidRDefault="00F429F2" w:rsidP="00801C95">
      <w:pPr>
        <w:pStyle w:val="EndNoteBibliography"/>
        <w:ind w:left="720" w:hanging="720"/>
        <w:jc w:val="left"/>
      </w:pPr>
      <w:r w:rsidRPr="00F429F2">
        <w:t>[58]</w:t>
      </w:r>
      <w:r w:rsidRPr="00F429F2">
        <w:tab/>
        <w:t xml:space="preserve">E. Parzen, "Autoregressive spectral estimation," in </w:t>
      </w:r>
      <w:r w:rsidRPr="00F429F2">
        <w:rPr>
          <w:i/>
        </w:rPr>
        <w:t>Handbook of Statistics</w:t>
      </w:r>
      <w:r w:rsidRPr="00F429F2">
        <w:t>, vol. 3, 1983, pp. 221 - 247.</w:t>
      </w:r>
    </w:p>
    <w:p w14:paraId="5FD16E67" w14:textId="77777777" w:rsidR="00F429F2" w:rsidRPr="00F429F2" w:rsidRDefault="00F429F2" w:rsidP="00801C95">
      <w:pPr>
        <w:pStyle w:val="EndNoteBibliography"/>
        <w:ind w:left="720" w:hanging="720"/>
        <w:jc w:val="left"/>
      </w:pPr>
      <w:r w:rsidRPr="00F429F2">
        <w:t>[59]</w:t>
      </w:r>
      <w:r w:rsidRPr="00F429F2">
        <w:tab/>
        <w:t xml:space="preserve">F. S. Schlindwein and D. H. Evans, "Autoregressive spectral analysis as an alternative to fast Fourier transform analysis of Doppler ultrasound signals," in </w:t>
      </w:r>
      <w:r w:rsidRPr="00F429F2">
        <w:rPr>
          <w:i/>
        </w:rPr>
        <w:t>Diagnostic Vascular Ultrasound</w:t>
      </w:r>
      <w:r w:rsidRPr="00F429F2">
        <w:t>: Edward Arnold, 1992, pp. 74 - 84.</w:t>
      </w:r>
    </w:p>
    <w:p w14:paraId="78F7C6A5" w14:textId="77777777" w:rsidR="00F429F2" w:rsidRPr="00F429F2" w:rsidRDefault="00F429F2" w:rsidP="00801C95">
      <w:pPr>
        <w:pStyle w:val="EndNoteBibliography"/>
        <w:ind w:left="720" w:hanging="720"/>
        <w:jc w:val="left"/>
      </w:pPr>
      <w:r w:rsidRPr="00F429F2">
        <w:t>[60]</w:t>
      </w:r>
      <w:r w:rsidRPr="00F429F2">
        <w:tab/>
        <w:t xml:space="preserve">A. R. Rao and A. Durgunoglu, "AR and ARMA spectral estimation," </w:t>
      </w:r>
      <w:r w:rsidRPr="00F429F2">
        <w:rPr>
          <w:i/>
        </w:rPr>
        <w:t xml:space="preserve">Stochastic Hydrology and Hydraulics, </w:t>
      </w:r>
      <w:r w:rsidRPr="00F429F2">
        <w:t>vol. 2, pp. 35 - 50, March 1988 1988.</w:t>
      </w:r>
    </w:p>
    <w:p w14:paraId="707BBCA7" w14:textId="77777777" w:rsidR="00F429F2" w:rsidRPr="00F429F2" w:rsidRDefault="00F429F2" w:rsidP="00801C95">
      <w:pPr>
        <w:pStyle w:val="EndNoteBibliography"/>
        <w:ind w:left="720" w:hanging="720"/>
        <w:jc w:val="left"/>
      </w:pPr>
      <w:r w:rsidRPr="00F429F2">
        <w:t>[61]</w:t>
      </w:r>
      <w:r w:rsidRPr="00F429F2">
        <w:tab/>
        <w:t xml:space="preserve">D. F. Gingras and E. Masry, "Autoregressive spectral estimation in additive noise," </w:t>
      </w:r>
      <w:r w:rsidRPr="00F429F2">
        <w:rPr>
          <w:i/>
        </w:rPr>
        <w:t xml:space="preserve">IEEE Transactions on Acoustics, Speech, and Signal Processing, </w:t>
      </w:r>
      <w:r w:rsidRPr="00F429F2">
        <w:t>vol. 36, no. 4, pp. 490 - 501, April 1988 1988.</w:t>
      </w:r>
    </w:p>
    <w:p w14:paraId="0A201A6B" w14:textId="77777777" w:rsidR="00F429F2" w:rsidRPr="00F429F2" w:rsidRDefault="00F429F2" w:rsidP="00801C95">
      <w:pPr>
        <w:pStyle w:val="EndNoteBibliography"/>
        <w:ind w:left="720" w:hanging="720"/>
        <w:jc w:val="left"/>
      </w:pPr>
      <w:r w:rsidRPr="00F429F2">
        <w:t>[62]</w:t>
      </w:r>
      <w:r w:rsidRPr="00F429F2">
        <w:tab/>
        <w:t xml:space="preserve">N. Beamish and M. B. Priestley, "A Study of Autoregressive and Window Spectral Estimation," </w:t>
      </w:r>
      <w:r w:rsidRPr="00F429F2">
        <w:rPr>
          <w:i/>
        </w:rPr>
        <w:t xml:space="preserve">Journal of the Royal Statistical Society, </w:t>
      </w:r>
      <w:r w:rsidRPr="00F429F2">
        <w:t>vol. 30, no. 1, pp. 41-58, 1981 1981.</w:t>
      </w:r>
    </w:p>
    <w:p w14:paraId="26ED1FE0" w14:textId="77777777" w:rsidR="00F429F2" w:rsidRPr="00F429F2" w:rsidRDefault="00F429F2" w:rsidP="00801C95">
      <w:pPr>
        <w:pStyle w:val="EndNoteBibliography"/>
        <w:ind w:left="720" w:hanging="720"/>
        <w:jc w:val="left"/>
      </w:pPr>
      <w:r w:rsidRPr="00F429F2">
        <w:t>[63]</w:t>
      </w:r>
      <w:r w:rsidRPr="00F429F2">
        <w:tab/>
        <w:t xml:space="preserve">W. Klonowski, "Everything you wanted to ask about EEG but were afraid to get the right answer," </w:t>
      </w:r>
      <w:r w:rsidRPr="00F429F2">
        <w:rPr>
          <w:i/>
        </w:rPr>
        <w:t xml:space="preserve">Nonlinear Biomedical Physics, </w:t>
      </w:r>
      <w:r w:rsidRPr="00F429F2">
        <w:t>vol. 3, no. 1, 26/5/2009 2009.</w:t>
      </w:r>
    </w:p>
    <w:p w14:paraId="47400611" w14:textId="77777777" w:rsidR="00F429F2" w:rsidRPr="00F429F2" w:rsidRDefault="00F429F2" w:rsidP="00801C95">
      <w:pPr>
        <w:pStyle w:val="EndNoteBibliography"/>
        <w:ind w:left="720" w:hanging="720"/>
        <w:jc w:val="left"/>
      </w:pPr>
      <w:r w:rsidRPr="00F429F2">
        <w:t>[64]</w:t>
      </w:r>
      <w:r w:rsidRPr="00F429F2">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6637893F" w14:textId="77777777" w:rsidR="00F429F2" w:rsidRPr="00F429F2" w:rsidRDefault="00F429F2" w:rsidP="00801C95">
      <w:pPr>
        <w:pStyle w:val="EndNoteBibliography"/>
        <w:ind w:left="720" w:hanging="720"/>
        <w:jc w:val="left"/>
      </w:pPr>
      <w:r w:rsidRPr="00F429F2">
        <w:t>[65]</w:t>
      </w:r>
      <w:r w:rsidRPr="00F429F2">
        <w:tab/>
        <w:t>S. Roberts, "Lecture 4 - Spectral Estimation,"</w:t>
      </w:r>
      <w:r w:rsidRPr="00F429F2">
        <w:rPr>
          <w:i/>
        </w:rPr>
        <w:t xml:space="preserve"> </w:t>
      </w:r>
      <w:r w:rsidRPr="00F429F2">
        <w:t>Lecture. Available: http://www.robots.ox.ac.uk/~sjrob/Teaching/B14_SP/b14_sp_lect4.pdf</w:t>
      </w:r>
    </w:p>
    <w:p w14:paraId="6035D193" w14:textId="77777777" w:rsidR="00F429F2" w:rsidRPr="00F429F2" w:rsidRDefault="00F429F2" w:rsidP="00801C95">
      <w:pPr>
        <w:pStyle w:val="EndNoteBibliography"/>
        <w:ind w:left="720" w:hanging="720"/>
        <w:jc w:val="left"/>
      </w:pPr>
      <w:r w:rsidRPr="00F429F2">
        <w:t>[66]</w:t>
      </w:r>
      <w:r w:rsidRPr="00F429F2">
        <w:tab/>
        <w:t xml:space="preserve">S. S. Haykin, </w:t>
      </w:r>
      <w:r w:rsidRPr="00F429F2">
        <w:rPr>
          <w:i/>
        </w:rPr>
        <w:t>Adaptive Filter Theory</w:t>
      </w:r>
      <w:r w:rsidRPr="00F429F2">
        <w:t>, 4 ed. (Prentice-Hall information and system sciences series). Prentice Hall, 2002, p. 920.</w:t>
      </w:r>
    </w:p>
    <w:p w14:paraId="2F3CBBAD" w14:textId="77777777" w:rsidR="00F429F2" w:rsidRPr="00F429F2" w:rsidRDefault="00F429F2" w:rsidP="00801C95">
      <w:pPr>
        <w:pStyle w:val="EndNoteBibliography"/>
        <w:ind w:left="720" w:hanging="720"/>
        <w:jc w:val="left"/>
      </w:pPr>
      <w:r w:rsidRPr="00F429F2">
        <w:t>[67]</w:t>
      </w:r>
      <w:r w:rsidRPr="00F429F2">
        <w:tab/>
        <w:t xml:space="preserve">F. S. Schlindwein and D. H. Evans, "Selection of the order of autoregressive models for spectral analysis of doppler ultrasound signals," </w:t>
      </w:r>
      <w:r w:rsidRPr="00F429F2">
        <w:rPr>
          <w:i/>
        </w:rPr>
        <w:t xml:space="preserve">Ultrasound in  Medicine &amp; Biology, </w:t>
      </w:r>
      <w:r w:rsidRPr="00F429F2">
        <w:t>vol. 16, no. 1, pp. 81 - 91, 1990.</w:t>
      </w:r>
    </w:p>
    <w:p w14:paraId="26B32869" w14:textId="77777777" w:rsidR="00F429F2" w:rsidRPr="00F429F2" w:rsidRDefault="00F429F2" w:rsidP="00801C95">
      <w:pPr>
        <w:pStyle w:val="EndNoteBibliography"/>
        <w:ind w:left="720" w:hanging="720"/>
        <w:jc w:val="left"/>
      </w:pPr>
      <w:r w:rsidRPr="00F429F2">
        <w:t>[68]</w:t>
      </w:r>
      <w:r w:rsidRPr="00F429F2">
        <w:tab/>
        <w:t xml:space="preserve">G. Rodríguez-Bermúdez and P. J. García-Laencina, "Automatic and Adaptive Classification of Electroencephalographic Signals for Brain Computer Interfaces," </w:t>
      </w:r>
      <w:r w:rsidRPr="00F429F2">
        <w:rPr>
          <w:i/>
        </w:rPr>
        <w:t xml:space="preserve">Journal of Medical Systems, </w:t>
      </w:r>
      <w:r w:rsidRPr="00F429F2">
        <w:t>vol. 36, pp. 51-63, 02/11/2012 2012.</w:t>
      </w:r>
    </w:p>
    <w:p w14:paraId="3C1C79E2" w14:textId="77777777" w:rsidR="00F429F2" w:rsidRPr="00F429F2" w:rsidRDefault="00F429F2" w:rsidP="00801C95">
      <w:pPr>
        <w:pStyle w:val="EndNoteBibliography"/>
        <w:ind w:left="720" w:hanging="720"/>
        <w:jc w:val="left"/>
      </w:pPr>
      <w:r w:rsidRPr="00F429F2">
        <w:t>[69]</w:t>
      </w:r>
      <w:r w:rsidRPr="00F429F2">
        <w:tab/>
        <w:t xml:space="preserve">F. J. Harris, </w:t>
      </w:r>
      <w:r w:rsidRPr="00F429F2">
        <w:rPr>
          <w:i/>
        </w:rPr>
        <w:t>Handbook of Digital Signal Processing: Engineering Applications</w:t>
      </w:r>
      <w:r w:rsidRPr="00F429F2">
        <w:t>. 1987.</w:t>
      </w:r>
    </w:p>
    <w:p w14:paraId="0FEF64D6" w14:textId="77777777" w:rsidR="00F429F2" w:rsidRPr="00F429F2" w:rsidRDefault="00F429F2" w:rsidP="00801C95">
      <w:pPr>
        <w:pStyle w:val="EndNoteBibliography"/>
        <w:ind w:left="720" w:hanging="720"/>
        <w:jc w:val="left"/>
      </w:pPr>
      <w:r w:rsidRPr="00F429F2">
        <w:t>[70]</w:t>
      </w:r>
      <w:r w:rsidRPr="00F429F2">
        <w:tab/>
        <w:t xml:space="preserve">F. Tabassum, M. I. Islam, and M. R. Amin, "Comparison of filter banks of DWT in recovery of image using one dimensional signal vector," </w:t>
      </w:r>
      <w:r w:rsidRPr="00F429F2">
        <w:rPr>
          <w:i/>
        </w:rPr>
        <w:t xml:space="preserve">Journal of King Saud University - Computer and Information Sciences, </w:t>
      </w:r>
      <w:r w:rsidRPr="00F429F2">
        <w:t>5 March 2019 2019.</w:t>
      </w:r>
    </w:p>
    <w:p w14:paraId="7BD345D7" w14:textId="77777777" w:rsidR="00F429F2" w:rsidRPr="00F429F2" w:rsidRDefault="00F429F2" w:rsidP="00801C95">
      <w:pPr>
        <w:pStyle w:val="EndNoteBibliography"/>
        <w:ind w:left="720" w:hanging="720"/>
        <w:jc w:val="left"/>
        <w:rPr>
          <w:i/>
        </w:rPr>
      </w:pPr>
      <w:r w:rsidRPr="00F429F2">
        <w:t>[71]</w:t>
      </w:r>
      <w:r w:rsidRPr="00F429F2">
        <w:tab/>
        <w:t xml:space="preserve">A. A. Suraj, M. Francis, T. S. Kavya, and T. M. Nirmal, "Discrete wavelet transform based image fusion and de-noising in FPGA," </w:t>
      </w:r>
    </w:p>
    <w:p w14:paraId="41FBC7E7" w14:textId="77777777" w:rsidR="00F429F2" w:rsidRPr="00F429F2" w:rsidRDefault="00F429F2" w:rsidP="00801C95">
      <w:pPr>
        <w:pStyle w:val="EndNoteBibliography"/>
        <w:ind w:left="720" w:hanging="720"/>
        <w:jc w:val="left"/>
      </w:pPr>
      <w:r w:rsidRPr="00F429F2">
        <w:rPr>
          <w:i/>
        </w:rPr>
        <w:t xml:space="preserve">Journal of Electrical Systems and Information Technology, </w:t>
      </w:r>
      <w:r w:rsidRPr="00F429F2">
        <w:t>vol. 1, no. 1, pp. 72-81, May 2014 2014.</w:t>
      </w:r>
    </w:p>
    <w:p w14:paraId="32196DBA" w14:textId="77777777" w:rsidR="00F429F2" w:rsidRPr="00F429F2" w:rsidRDefault="00F429F2" w:rsidP="00801C95">
      <w:pPr>
        <w:pStyle w:val="EndNoteBibliography"/>
        <w:ind w:left="720" w:hanging="720"/>
        <w:jc w:val="left"/>
      </w:pPr>
      <w:r w:rsidRPr="00F429F2">
        <w:t>[72]</w:t>
      </w:r>
      <w:r w:rsidRPr="00F429F2">
        <w:tab/>
        <w:t xml:space="preserve">A. M. Wink and J. B. T. M. Roerdink, "Polyphase decompositions and shift-invariant discrete wavelet transforms in the frequency domain," </w:t>
      </w:r>
      <w:r w:rsidRPr="00F429F2">
        <w:rPr>
          <w:i/>
        </w:rPr>
        <w:t xml:space="preserve">Signal Processing, </w:t>
      </w:r>
      <w:r w:rsidRPr="00F429F2">
        <w:t>vol. 90, no. 6, pp. 1779-1787, 12 November 2009 2010.</w:t>
      </w:r>
    </w:p>
    <w:p w14:paraId="606A3C00" w14:textId="77777777" w:rsidR="00F429F2" w:rsidRPr="00F429F2" w:rsidRDefault="00F429F2" w:rsidP="00801C95">
      <w:pPr>
        <w:pStyle w:val="EndNoteBibliography"/>
        <w:ind w:left="720" w:hanging="720"/>
        <w:jc w:val="left"/>
      </w:pPr>
      <w:r w:rsidRPr="00F429F2">
        <w:t>[73]</w:t>
      </w:r>
      <w:r w:rsidRPr="00F429F2">
        <w:tab/>
        <w:t xml:space="preserve">J. Zhou, M. Meng, Y. Gao, Y. Ma, and Q. Zhang, "Classification of motor imagery eeg using wavelet envelope analysis and LSTM networks," presented at the </w:t>
      </w:r>
      <w:r w:rsidRPr="00F429F2">
        <w:lastRenderedPageBreak/>
        <w:t>Chinese Control And Decision Conference (CCDC), Shenyang, China, 09/06/2018, 2018. Available: https://ieeexplore-ieee-org.ezproxy.newcastle.edu.au/stamp/stamp.jsp?tp=&amp;arnumber=8408108</w:t>
      </w:r>
    </w:p>
    <w:p w14:paraId="3A386B01" w14:textId="77777777" w:rsidR="00F429F2" w:rsidRPr="00F429F2" w:rsidRDefault="00F429F2" w:rsidP="00801C95">
      <w:pPr>
        <w:pStyle w:val="EndNoteBibliography"/>
        <w:ind w:left="720" w:hanging="720"/>
        <w:jc w:val="left"/>
      </w:pPr>
      <w:r w:rsidRPr="00F429F2">
        <w:t>[74]</w:t>
      </w:r>
      <w:r w:rsidRPr="00F429F2">
        <w:tab/>
        <w:t xml:space="preserve">G. Huang, J. Meng, D. Zhang, and X. Zhu, "Window Function for EEG Power Density Estimation and Its Application in SSVEP Based BCIs," in </w:t>
      </w:r>
      <w:r w:rsidRPr="00F429F2">
        <w:rPr>
          <w:i/>
        </w:rPr>
        <w:t>International Conference on Intelligent Robotics and Applications</w:t>
      </w:r>
      <w:r w:rsidRPr="00F429F2">
        <w:t>, Aachen, Germany, 2011, vol. 7102, pp. 135-144: Springer, Berlin, Germany.</w:t>
      </w:r>
    </w:p>
    <w:p w14:paraId="67F52638" w14:textId="77777777" w:rsidR="00F429F2" w:rsidRPr="00F429F2" w:rsidRDefault="00F429F2" w:rsidP="00801C95">
      <w:pPr>
        <w:pStyle w:val="EndNoteBibliography"/>
        <w:ind w:left="720" w:hanging="720"/>
        <w:jc w:val="left"/>
      </w:pPr>
      <w:r w:rsidRPr="00F429F2">
        <w:t>[75]</w:t>
      </w:r>
      <w:r w:rsidRPr="00F429F2">
        <w:tab/>
        <w:t xml:space="preserve">D. Coyle, G. Prasad, and T. M. McGinnity, </w:t>
      </w:r>
      <w:r w:rsidRPr="00F429F2">
        <w:rPr>
          <w:i/>
        </w:rPr>
        <w:t xml:space="preserve">A Time-Frequency Approach to Feature Extraction for a Brain-Computer Interface with a Comparative Analysis of Performance Measures, </w:t>
      </w:r>
      <w:r w:rsidRPr="00F429F2">
        <w:t>vol. 19, pp. 3141-3151, 04/11/2004 2004.</w:t>
      </w:r>
    </w:p>
    <w:p w14:paraId="1017F248" w14:textId="77777777" w:rsidR="00F429F2" w:rsidRPr="00F429F2" w:rsidRDefault="00F429F2" w:rsidP="00801C95">
      <w:pPr>
        <w:pStyle w:val="EndNoteBibliography"/>
        <w:ind w:left="720" w:hanging="720"/>
        <w:jc w:val="left"/>
      </w:pPr>
      <w:r w:rsidRPr="00F429F2">
        <w:t>[76]</w:t>
      </w:r>
      <w:r w:rsidRPr="00F429F2">
        <w:tab/>
        <w:t>"DCT/IDCT Customer Tutorial," ed: Xilinx, 2000.</w:t>
      </w:r>
    </w:p>
    <w:p w14:paraId="73573A85" w14:textId="77777777" w:rsidR="00F429F2" w:rsidRPr="00F429F2" w:rsidRDefault="00F429F2" w:rsidP="00801C95">
      <w:pPr>
        <w:pStyle w:val="EndNoteBibliography"/>
        <w:ind w:left="720" w:hanging="720"/>
        <w:jc w:val="left"/>
      </w:pPr>
      <w:r w:rsidRPr="00F429F2">
        <w:t>[77]</w:t>
      </w:r>
      <w:r w:rsidRPr="00F429F2">
        <w:tab/>
        <w:t xml:space="preserve">W.-H. Chen and W. K. Pratt, "Scene Adaptive Coder," in </w:t>
      </w:r>
      <w:r w:rsidRPr="00F429F2">
        <w:rPr>
          <w:i/>
        </w:rPr>
        <w:t>IEEE Transactions on Communications</w:t>
      </w:r>
      <w:r w:rsidRPr="00F429F2">
        <w:t>, Dallas, 1984, vol. 32, pp. 225-323: IEEE.</w:t>
      </w:r>
    </w:p>
    <w:p w14:paraId="112D68EF" w14:textId="77777777" w:rsidR="00F429F2" w:rsidRPr="00F429F2" w:rsidRDefault="00F429F2" w:rsidP="00801C95">
      <w:pPr>
        <w:pStyle w:val="EndNoteBibliography"/>
        <w:ind w:left="720" w:hanging="720"/>
        <w:jc w:val="left"/>
      </w:pPr>
      <w:r w:rsidRPr="00F429F2">
        <w:t>[78]</w:t>
      </w:r>
      <w:r w:rsidRPr="00F429F2">
        <w:tab/>
        <w:t>E. Roberts, "Lossy Data Compression: JPEG," ed: Stanford, n.d.</w:t>
      </w:r>
    </w:p>
    <w:p w14:paraId="16B01FC6" w14:textId="77777777" w:rsidR="00F429F2" w:rsidRPr="00F429F2" w:rsidRDefault="00F429F2" w:rsidP="00801C95">
      <w:pPr>
        <w:pStyle w:val="EndNoteBibliography"/>
        <w:ind w:left="720" w:hanging="720"/>
        <w:jc w:val="left"/>
      </w:pPr>
      <w:r w:rsidRPr="00F429F2">
        <w:t>[79]</w:t>
      </w:r>
      <w:r w:rsidRPr="00F429F2">
        <w:tab/>
        <w:t xml:space="preserve">J. Princen and A. Bradley, "Analysis/Synthesis filter bank design based on time domain aliasing cancellation," in </w:t>
      </w:r>
      <w:r w:rsidRPr="00F429F2">
        <w:rPr>
          <w:i/>
        </w:rPr>
        <w:t>IEEE Transactions on Acoustics, Speech, and Signal Processing</w:t>
      </w:r>
      <w:r w:rsidRPr="00F429F2">
        <w:t>, London, 1986, vol. 34, pp. 1153-1161: IEEE.</w:t>
      </w:r>
    </w:p>
    <w:p w14:paraId="3D670EB4" w14:textId="77777777" w:rsidR="00F429F2" w:rsidRPr="00F429F2" w:rsidRDefault="00F429F2" w:rsidP="00801C95">
      <w:pPr>
        <w:pStyle w:val="EndNoteBibliography"/>
        <w:ind w:left="720" w:hanging="720"/>
        <w:jc w:val="left"/>
      </w:pPr>
      <w:r w:rsidRPr="00F429F2">
        <w:t>[80]</w:t>
      </w:r>
      <w:r w:rsidRPr="00F429F2">
        <w:tab/>
        <w:t>B. Lincoln, "Modified Discrete Cosine Transform (MDCT)," ed: Stanford University, 1998.</w:t>
      </w:r>
    </w:p>
    <w:p w14:paraId="52F1E4EC" w14:textId="77777777" w:rsidR="00F429F2" w:rsidRPr="00F429F2" w:rsidRDefault="00F429F2" w:rsidP="00801C95">
      <w:pPr>
        <w:pStyle w:val="EndNoteBibliography"/>
        <w:ind w:left="720" w:hanging="720"/>
        <w:jc w:val="left"/>
      </w:pPr>
      <w:r w:rsidRPr="00F429F2">
        <w:t>[81]</w:t>
      </w:r>
      <w:r w:rsidRPr="00F429F2">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0A7290AC" w14:textId="77777777" w:rsidR="00F429F2" w:rsidRPr="00F429F2" w:rsidRDefault="00F429F2" w:rsidP="00801C95">
      <w:pPr>
        <w:pStyle w:val="EndNoteBibliography"/>
        <w:ind w:left="720" w:hanging="720"/>
        <w:jc w:val="left"/>
      </w:pPr>
      <w:r w:rsidRPr="00F429F2">
        <w:t>[82]</w:t>
      </w:r>
      <w:r w:rsidRPr="00F429F2">
        <w:tab/>
        <w:t xml:space="preserve">M. Mesbah, A. Khorshidtalab, H. Baali, and A. Al-Ani, "Motor Imagery Task Classification Using a Signal-Dependent Orthogonal Transform Based Feature Extraction," in </w:t>
      </w:r>
      <w:r w:rsidRPr="00F429F2">
        <w:rPr>
          <w:i/>
        </w:rPr>
        <w:t>International Conference on Neural Information Processing</w:t>
      </w:r>
      <w:r w:rsidRPr="00F429F2">
        <w:t>, Doha, Qatar, 2015, vol. 9490, pp. 1 - 9.</w:t>
      </w:r>
    </w:p>
    <w:p w14:paraId="699ACF0D" w14:textId="77777777" w:rsidR="00F429F2" w:rsidRPr="00F429F2" w:rsidRDefault="00F429F2" w:rsidP="00801C95">
      <w:pPr>
        <w:pStyle w:val="EndNoteBibliography"/>
        <w:ind w:left="720" w:hanging="720"/>
        <w:jc w:val="left"/>
      </w:pPr>
      <w:r w:rsidRPr="00F429F2">
        <w:t>[83]</w:t>
      </w:r>
      <w:r w:rsidRPr="00F429F2">
        <w:tab/>
        <w:t xml:space="preserve">A. Garg and R. Jain, "Classification of EEG Signals using various Dimensionality Reduction Techniques," </w:t>
      </w:r>
      <w:r w:rsidRPr="00F429F2">
        <w:rPr>
          <w:i/>
        </w:rPr>
        <w:t xml:space="preserve">International Journal of Computational Intelligence Research, </w:t>
      </w:r>
      <w:r w:rsidRPr="00F429F2">
        <w:t>vol. 13, no. 10, pp. 2309-2331, 2017 2017.</w:t>
      </w:r>
    </w:p>
    <w:p w14:paraId="693414BA" w14:textId="77777777" w:rsidR="00F429F2" w:rsidRPr="00F429F2" w:rsidRDefault="00F429F2" w:rsidP="00801C95">
      <w:pPr>
        <w:pStyle w:val="EndNoteBibliography"/>
        <w:ind w:left="720" w:hanging="720"/>
        <w:jc w:val="left"/>
      </w:pPr>
      <w:r w:rsidRPr="00F429F2">
        <w:t>[84]</w:t>
      </w:r>
      <w:r w:rsidRPr="00F429F2">
        <w:tab/>
        <w:t xml:space="preserve">S. K. Bashar and M. I. H. Bhuiyan, "Classification of motor imagery movements using multivariate empirical mode decomposition and short time Fourier transform based hybrid method," </w:t>
      </w:r>
      <w:r w:rsidRPr="00F429F2">
        <w:rPr>
          <w:i/>
        </w:rPr>
        <w:t xml:space="preserve">Engineering Science and Technology, an International Journal, </w:t>
      </w:r>
      <w:r w:rsidRPr="00F429F2">
        <w:t>vol. 19, no. 3, pp. 1457-1464, Sept. 2016 2016.</w:t>
      </w:r>
    </w:p>
    <w:p w14:paraId="3D25C10D" w14:textId="77777777" w:rsidR="00F429F2" w:rsidRPr="00F429F2" w:rsidRDefault="00F429F2" w:rsidP="00801C95">
      <w:pPr>
        <w:pStyle w:val="EndNoteBibliography"/>
        <w:ind w:left="720" w:hanging="720"/>
        <w:jc w:val="left"/>
      </w:pPr>
      <w:r w:rsidRPr="00F429F2">
        <w:t>[85]</w:t>
      </w:r>
      <w:r w:rsidRPr="00F429F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455010CA" w14:textId="77777777" w:rsidR="00F429F2" w:rsidRPr="00F429F2" w:rsidRDefault="00F429F2" w:rsidP="00801C95">
      <w:pPr>
        <w:pStyle w:val="EndNoteBibliography"/>
        <w:ind w:left="720" w:hanging="720"/>
        <w:jc w:val="left"/>
      </w:pPr>
      <w:r w:rsidRPr="00F429F2">
        <w:t>[86]</w:t>
      </w:r>
      <w:r w:rsidRPr="00F429F2">
        <w:tab/>
        <w:t xml:space="preserve">Y. Pang, S. Wang, and Y. Yuan, "Learning Regularized LDA by Clustering," in </w:t>
      </w:r>
      <w:r w:rsidRPr="00F429F2">
        <w:rPr>
          <w:i/>
        </w:rPr>
        <w:t>IEEE Transactions on Neural Networks and Learning Systems</w:t>
      </w:r>
      <w:r w:rsidRPr="00F429F2">
        <w:t>, 2014, vol. 25, no. 12, pp. 2191-2201: IEEE.</w:t>
      </w:r>
    </w:p>
    <w:p w14:paraId="55686D83" w14:textId="77777777" w:rsidR="00F429F2" w:rsidRPr="00F429F2" w:rsidRDefault="00F429F2" w:rsidP="00801C95">
      <w:pPr>
        <w:pStyle w:val="EndNoteBibliography"/>
        <w:ind w:left="720" w:hanging="720"/>
        <w:jc w:val="left"/>
      </w:pPr>
      <w:r w:rsidRPr="00F429F2">
        <w:t>[87]</w:t>
      </w:r>
      <w:r w:rsidRPr="00F429F2">
        <w:tab/>
        <w:t xml:space="preserve">F. Lauer. (2014, 21/08/2019). </w:t>
      </w:r>
      <w:r w:rsidRPr="00F429F2">
        <w:rPr>
          <w:i/>
        </w:rPr>
        <w:t>Linear and Quadratic Discriminant Analysis (LDA / QDA)</w:t>
      </w:r>
      <w:r w:rsidRPr="00F429F2">
        <w:t>. Available: http://mlweb.loria.fr/book/en/lda.html</w:t>
      </w:r>
    </w:p>
    <w:p w14:paraId="52338642" w14:textId="77777777" w:rsidR="00F429F2" w:rsidRPr="00F429F2" w:rsidRDefault="00F429F2" w:rsidP="00801C95">
      <w:pPr>
        <w:pStyle w:val="EndNoteBibliography"/>
        <w:ind w:left="720" w:hanging="720"/>
        <w:jc w:val="left"/>
      </w:pPr>
      <w:r w:rsidRPr="00F429F2">
        <w:t>[88]</w:t>
      </w:r>
      <w:r w:rsidRPr="00F429F2">
        <w:tab/>
        <w:t xml:space="preserve">Penn State University. (n.d., 21/08/2019). </w:t>
      </w:r>
      <w:r w:rsidRPr="00F429F2">
        <w:rPr>
          <w:i/>
        </w:rPr>
        <w:t>9.2.8 - Quadratic Discriminant Analysis (QDA)</w:t>
      </w:r>
      <w:r w:rsidRPr="00F429F2">
        <w:t>. Available: https://onlinecourses.science.psu.edu/stat508/book/export/html/696</w:t>
      </w:r>
    </w:p>
    <w:p w14:paraId="5FA2D0D2" w14:textId="77777777" w:rsidR="00F429F2" w:rsidRPr="00F429F2" w:rsidRDefault="00F429F2" w:rsidP="00801C95">
      <w:pPr>
        <w:pStyle w:val="EndNoteBibliography"/>
        <w:ind w:left="720" w:hanging="720"/>
        <w:jc w:val="left"/>
      </w:pPr>
      <w:r w:rsidRPr="00F429F2">
        <w:lastRenderedPageBreak/>
        <w:t>[89]</w:t>
      </w:r>
      <w:r w:rsidRPr="00F429F2">
        <w:tab/>
        <w:t xml:space="preserve">V. Vapnik and C. Cortes, "Support-Vector Networks," </w:t>
      </w:r>
      <w:r w:rsidRPr="00F429F2">
        <w:rPr>
          <w:i/>
        </w:rPr>
        <w:t xml:space="preserve">Machine Learning, </w:t>
      </w:r>
      <w:r w:rsidRPr="00F429F2">
        <w:t>vol. 20, pp. 273-297, 1995.</w:t>
      </w:r>
    </w:p>
    <w:p w14:paraId="49E2E0BD" w14:textId="77777777" w:rsidR="00F429F2" w:rsidRPr="00F429F2" w:rsidRDefault="00F429F2" w:rsidP="00801C95">
      <w:pPr>
        <w:pStyle w:val="EndNoteBibliography"/>
        <w:ind w:left="720" w:hanging="720"/>
        <w:jc w:val="left"/>
      </w:pPr>
      <w:r w:rsidRPr="00F429F2">
        <w:t>[90]</w:t>
      </w:r>
      <w:r w:rsidRPr="00F429F2">
        <w:tab/>
      </w:r>
      <w:r w:rsidRPr="00F429F2">
        <w:rPr>
          <w:sz w:val="20"/>
        </w:rPr>
        <w:t>R. Pupale</w:t>
      </w:r>
      <w:r w:rsidRPr="00F429F2">
        <w:t xml:space="preserve">. (2018, 21/08/2019). </w:t>
      </w:r>
      <w:r w:rsidRPr="00F429F2">
        <w:rPr>
          <w:i/>
        </w:rPr>
        <w:t>Support Vector Machines(SVM) -- An Overview - Towards Data Science</w:t>
      </w:r>
      <w:r w:rsidRPr="00F429F2">
        <w:t>. Available: https://towardsdatascience.com/https-medium-com-pupalerushikesh-svm-f4b42800e989</w:t>
      </w:r>
    </w:p>
    <w:p w14:paraId="3683CEAB" w14:textId="77777777" w:rsidR="00F429F2" w:rsidRPr="00F429F2" w:rsidRDefault="00F429F2" w:rsidP="00801C95">
      <w:pPr>
        <w:pStyle w:val="EndNoteBibliography"/>
        <w:ind w:left="720" w:hanging="720"/>
        <w:jc w:val="left"/>
      </w:pPr>
      <w:r w:rsidRPr="00F429F2">
        <w:t>[91]</w:t>
      </w:r>
      <w:r w:rsidRPr="00F429F2">
        <w:tab/>
        <w:t>D. Sontage, "Support Vector Machines (SVMs) Lecture 2," ed: Massachusetts Institute of Technology, n.d.</w:t>
      </w:r>
    </w:p>
    <w:p w14:paraId="3D8A3582" w14:textId="77777777" w:rsidR="00F429F2" w:rsidRPr="00F429F2" w:rsidRDefault="00F429F2" w:rsidP="00801C95">
      <w:pPr>
        <w:pStyle w:val="EndNoteBibliography"/>
        <w:ind w:left="720" w:hanging="720"/>
        <w:jc w:val="left"/>
      </w:pPr>
      <w:r w:rsidRPr="00F429F2">
        <w:t>[92]</w:t>
      </w:r>
      <w:r w:rsidRPr="00F429F2">
        <w:tab/>
        <w:t>Clarinda-Academy, "paraboloid," A5paraboloid, Ed., ed: yourdictionary.com, n.d.</w:t>
      </w:r>
    </w:p>
    <w:p w14:paraId="518C55FF" w14:textId="77777777" w:rsidR="00F429F2" w:rsidRPr="00F429F2" w:rsidRDefault="00F429F2" w:rsidP="00801C95">
      <w:pPr>
        <w:pStyle w:val="EndNoteBibliography"/>
        <w:ind w:left="720" w:hanging="720"/>
        <w:jc w:val="left"/>
      </w:pPr>
      <w:r w:rsidRPr="00F429F2">
        <w:t>[93]</w:t>
      </w:r>
      <w:r w:rsidRPr="00F429F2">
        <w:tab/>
        <w:t xml:space="preserve">S. Bhattacharyya. (2018, 22 June 2020). </w:t>
      </w:r>
      <w:r w:rsidRPr="00F429F2">
        <w:rPr>
          <w:i/>
        </w:rPr>
        <w:t>Support Vector Machine: Complete Theory</w:t>
      </w:r>
      <w:r w:rsidRPr="00F429F2">
        <w:t>. Available: https://towardsdatascience.com/understanding-support-vector-machine-part-1-lagrange-multipliers-5c24a52ffc5e</w:t>
      </w:r>
    </w:p>
    <w:p w14:paraId="1D12D178" w14:textId="77777777" w:rsidR="00F429F2" w:rsidRPr="00F429F2" w:rsidRDefault="00F429F2" w:rsidP="00801C95">
      <w:pPr>
        <w:pStyle w:val="EndNoteBibliography"/>
        <w:ind w:left="720" w:hanging="720"/>
        <w:jc w:val="left"/>
      </w:pPr>
      <w:r w:rsidRPr="00F429F2">
        <w:t>[94]</w:t>
      </w:r>
      <w:r w:rsidRPr="00F429F2">
        <w:tab/>
        <w:t>R. Berwick, "An Idiot’s guide to Support vector machines (SVMs)," ed: Massachusetts Institute of Technology, n.d.</w:t>
      </w:r>
    </w:p>
    <w:p w14:paraId="5758647C" w14:textId="77777777" w:rsidR="00F429F2" w:rsidRPr="00F429F2" w:rsidRDefault="00F429F2" w:rsidP="00801C95">
      <w:pPr>
        <w:pStyle w:val="EndNoteBibliography"/>
        <w:ind w:left="720" w:hanging="720"/>
        <w:jc w:val="left"/>
      </w:pPr>
      <w:r w:rsidRPr="00F429F2">
        <w:t>[95]</w:t>
      </w:r>
      <w:r w:rsidRPr="00F429F2">
        <w:tab/>
        <w:t xml:space="preserve">K. Teknomo. (n.d., 21/08/2019). </w:t>
      </w:r>
      <w:r w:rsidRPr="00F429F2">
        <w:rPr>
          <w:i/>
        </w:rPr>
        <w:t>K Nearest Neighbors Tutorial: How K-Nearest Neighbour (KNN) Algorithm works?</w:t>
      </w:r>
      <w:r w:rsidRPr="00F429F2">
        <w:t xml:space="preserve"> Available: https://people.revoledu.com/kardi/tutorial/KNN/HowTo_KNN.html</w:t>
      </w:r>
    </w:p>
    <w:p w14:paraId="14085A8B" w14:textId="77777777" w:rsidR="00F429F2" w:rsidRPr="00F429F2" w:rsidRDefault="00F429F2" w:rsidP="00801C95">
      <w:pPr>
        <w:pStyle w:val="EndNoteBibliography"/>
        <w:ind w:left="720" w:hanging="720"/>
        <w:jc w:val="left"/>
      </w:pPr>
      <w:r w:rsidRPr="00F429F2">
        <w:t>[96]</w:t>
      </w:r>
      <w:r w:rsidRPr="00F429F2">
        <w:tab/>
        <w:t xml:space="preserve">(n.d., 21/08/2019). </w:t>
      </w:r>
      <w:r w:rsidRPr="00F429F2">
        <w:rPr>
          <w:i/>
        </w:rPr>
        <w:t>kNN</w:t>
      </w:r>
      <w:r w:rsidRPr="00F429F2">
        <w:t>. Available: http://cs.carleton.edu/cs_comps/0910/netflixprize/final_results/knn/index.html</w:t>
      </w:r>
    </w:p>
    <w:p w14:paraId="7FF2A788" w14:textId="77777777" w:rsidR="00F429F2" w:rsidRPr="00F429F2" w:rsidRDefault="00F429F2" w:rsidP="00801C95">
      <w:pPr>
        <w:pStyle w:val="EndNoteBibliography"/>
        <w:ind w:left="720" w:hanging="720"/>
        <w:jc w:val="left"/>
      </w:pPr>
      <w:r w:rsidRPr="00F429F2">
        <w:t>[97]</w:t>
      </w:r>
      <w:r w:rsidRPr="00F429F2">
        <w:tab/>
        <w:t xml:space="preserve">(2018, 21/09/2019). </w:t>
      </w:r>
      <w:r w:rsidRPr="00F429F2">
        <w:rPr>
          <w:i/>
        </w:rPr>
        <w:t>Lecture 2: k-nearest neighbors / Curese of Dimensionality</w:t>
      </w:r>
      <w:r w:rsidRPr="00F429F2">
        <w:t>. Available: http://www.cs.cornell.edu/courses/cs4780/2018fa/lectures/lecturenote02_kNN.html</w:t>
      </w:r>
    </w:p>
    <w:p w14:paraId="081C91DB" w14:textId="77777777" w:rsidR="00F429F2" w:rsidRPr="00F429F2" w:rsidRDefault="00F429F2" w:rsidP="00801C95">
      <w:pPr>
        <w:pStyle w:val="EndNoteBibliography"/>
        <w:ind w:left="720" w:hanging="720"/>
        <w:jc w:val="left"/>
      </w:pPr>
      <w:r w:rsidRPr="00F429F2">
        <w:t>[98]</w:t>
      </w:r>
      <w:r w:rsidRPr="00F429F2">
        <w:tab/>
        <w:t xml:space="preserve">D. Soni. (2018, 22 June 2020). </w:t>
      </w:r>
      <w:r w:rsidRPr="00F429F2">
        <w:rPr>
          <w:i/>
        </w:rPr>
        <w:t>Introduction to k-Nearest Neighbors</w:t>
      </w:r>
      <w:r w:rsidRPr="00F429F2">
        <w:t>. Available: https://towardsdatascience.com/introduction-to-k-nearest-neighbors-3b534bb11d26</w:t>
      </w:r>
    </w:p>
    <w:p w14:paraId="62DB7D67" w14:textId="77777777" w:rsidR="00F429F2" w:rsidRPr="00F429F2" w:rsidRDefault="00F429F2" w:rsidP="00801C95">
      <w:pPr>
        <w:pStyle w:val="EndNoteBibliography"/>
        <w:ind w:left="720" w:hanging="720"/>
        <w:jc w:val="left"/>
      </w:pPr>
      <w:r w:rsidRPr="00F429F2">
        <w:t>[99]</w:t>
      </w:r>
      <w:r w:rsidRPr="00F429F2">
        <w:tab/>
        <w:t>B. M. Kaya M, Ozbay E, Yanar H, Mishchenko Y, "A large electroencephalographic motor imagery dataset for electroencephalographic brain computer interfaces," ed: figshare, 2018.</w:t>
      </w:r>
    </w:p>
    <w:p w14:paraId="5FEBE433" w14:textId="77777777" w:rsidR="00F429F2" w:rsidRPr="00F429F2" w:rsidRDefault="00F429F2" w:rsidP="00801C95">
      <w:pPr>
        <w:pStyle w:val="EndNoteBibliography"/>
        <w:ind w:left="720" w:hanging="720"/>
        <w:jc w:val="left"/>
      </w:pPr>
      <w:r w:rsidRPr="00F429F2">
        <w:t>[100]</w:t>
      </w:r>
      <w:r w:rsidRPr="00F429F2">
        <w:tab/>
        <w:t xml:space="preserve">B. M. Kaya M, Ozbay E, Yanar H, Mishchenko Y, "A large electroencephalographic motor imagery dataset for electroencephalographic brain computer interfaces," </w:t>
      </w:r>
      <w:r w:rsidRPr="00F429F2">
        <w:rPr>
          <w:i/>
        </w:rPr>
        <w:t xml:space="preserve">Scientific Data, </w:t>
      </w:r>
      <w:r w:rsidRPr="00F429F2">
        <w:t>vol. 5, no. 180211, 2018.</w:t>
      </w:r>
    </w:p>
    <w:p w14:paraId="10ADFF3A" w14:textId="77777777" w:rsidR="00F429F2" w:rsidRPr="00F429F2" w:rsidRDefault="00F429F2" w:rsidP="00801C95">
      <w:pPr>
        <w:pStyle w:val="EndNoteBibliography"/>
        <w:ind w:left="720" w:hanging="720"/>
        <w:jc w:val="left"/>
      </w:pPr>
      <w:r w:rsidRPr="00F429F2">
        <w:t>[101]</w:t>
      </w:r>
      <w:r w:rsidRPr="00F429F2">
        <w:tab/>
        <w:t xml:space="preserve">K. Cabeen and P. Gent. (n.d., 03/11/2019). </w:t>
      </w:r>
      <w:r w:rsidRPr="00F429F2">
        <w:rPr>
          <w:i/>
        </w:rPr>
        <w:t>Image Compression and the Discrete Cosine Transform</w:t>
      </w:r>
      <w:r w:rsidRPr="00F429F2">
        <w:t>. Available: https://www.math.cuhk.edu.hk/~lmlui/dct.pdf</w:t>
      </w:r>
    </w:p>
    <w:p w14:paraId="6F5CE37C" w14:textId="77777777" w:rsidR="00F429F2" w:rsidRPr="00F429F2" w:rsidRDefault="00F429F2" w:rsidP="00801C95">
      <w:pPr>
        <w:pStyle w:val="EndNoteBibliography"/>
        <w:ind w:left="720" w:hanging="720"/>
        <w:jc w:val="left"/>
      </w:pPr>
      <w:r w:rsidRPr="00F429F2">
        <w:t>[102]</w:t>
      </w:r>
      <w:r w:rsidRPr="00F429F2">
        <w:tab/>
        <w:t xml:space="preserve">A. B. Watson, "Image Compression Using the Discrete Cosine Transform," </w:t>
      </w:r>
      <w:r w:rsidRPr="00F429F2">
        <w:rPr>
          <w:i/>
        </w:rPr>
        <w:t xml:space="preserve">Mathematica, </w:t>
      </w:r>
      <w:r w:rsidRPr="00F429F2">
        <w:t>vol. 4, no. 1, pp. 81-88, 1994.</w:t>
      </w:r>
    </w:p>
    <w:p w14:paraId="4BC47BF3" w14:textId="77777777" w:rsidR="00F429F2" w:rsidRPr="00F429F2" w:rsidRDefault="00F429F2" w:rsidP="00801C95">
      <w:pPr>
        <w:pStyle w:val="EndNoteBibliography"/>
        <w:ind w:left="720" w:hanging="720"/>
        <w:jc w:val="left"/>
      </w:pPr>
      <w:r w:rsidRPr="00F429F2">
        <w:t>[103]</w:t>
      </w:r>
      <w:r w:rsidRPr="00F429F2">
        <w:tab/>
        <w:t xml:space="preserve">Florida Research Instruments. (n.d., 04/11/2019). </w:t>
      </w:r>
      <w:r w:rsidRPr="00F429F2">
        <w:rPr>
          <w:i/>
        </w:rPr>
        <w:t>EEG Headband Packages - Florida Research Instruments Inc</w:t>
      </w:r>
      <w:r w:rsidRPr="00F429F2">
        <w:t>. Available: https://www.fri-fl-shop.com/product/eeg-headband-packages/</w:t>
      </w:r>
    </w:p>
    <w:p w14:paraId="1ECC1B6F" w14:textId="77777777" w:rsidR="00F429F2" w:rsidRPr="00F429F2" w:rsidRDefault="00F429F2" w:rsidP="00801C95">
      <w:pPr>
        <w:pStyle w:val="EndNoteBibliography"/>
        <w:ind w:left="720" w:hanging="720"/>
        <w:jc w:val="left"/>
      </w:pPr>
      <w:r w:rsidRPr="00F429F2">
        <w:t>[104]</w:t>
      </w:r>
      <w:r w:rsidRPr="00F429F2">
        <w:tab/>
        <w:t>Microchip, "Analog and Interface Guide," vol. 1, n.d.</w:t>
      </w:r>
    </w:p>
    <w:p w14:paraId="5B6F8D0D" w14:textId="77777777" w:rsidR="00F429F2" w:rsidRPr="00F429F2" w:rsidRDefault="00F429F2" w:rsidP="00801C95">
      <w:pPr>
        <w:pStyle w:val="EndNoteBibliography"/>
        <w:ind w:left="720" w:hanging="720"/>
        <w:jc w:val="left"/>
      </w:pPr>
      <w:r w:rsidRPr="00F429F2">
        <w:t>[105]</w:t>
      </w:r>
      <w:r w:rsidRPr="00F429F2">
        <w:tab/>
        <w:t>ST Electronics, "AN5043: Layout recommendations for the design of boards with ST25R3911B/ST25R391x devices," January 2018 2018.</w:t>
      </w:r>
    </w:p>
    <w:p w14:paraId="7A45794F" w14:textId="77777777" w:rsidR="00F429F2" w:rsidRPr="00F429F2" w:rsidRDefault="00F429F2" w:rsidP="00801C95">
      <w:pPr>
        <w:pStyle w:val="EndNoteBibliography"/>
        <w:ind w:left="720" w:hanging="720"/>
        <w:jc w:val="left"/>
      </w:pPr>
      <w:r w:rsidRPr="00F429F2">
        <w:t>[106]</w:t>
      </w:r>
      <w:r w:rsidRPr="00F429F2">
        <w:tab/>
        <w:t>L. Harms, "EEG Subject Biasing," L. Harms, Ed., ed, 2019.</w:t>
      </w:r>
    </w:p>
    <w:p w14:paraId="346733D7" w14:textId="77777777" w:rsidR="00F429F2" w:rsidRPr="00F429F2" w:rsidRDefault="00F429F2" w:rsidP="00801C95">
      <w:pPr>
        <w:pStyle w:val="EndNoteBibliography"/>
        <w:ind w:left="720" w:hanging="720"/>
        <w:jc w:val="left"/>
      </w:pPr>
      <w:r w:rsidRPr="00F429F2">
        <w:t>[107]</w:t>
      </w:r>
      <w:r w:rsidRPr="00F429F2">
        <w:tab/>
        <w:t>E. Vita, "Arduino Nano - Rev 3.2," 30 December 2014 2014.</w:t>
      </w:r>
    </w:p>
    <w:p w14:paraId="0AB390E5" w14:textId="77777777" w:rsidR="00F429F2" w:rsidRPr="00F429F2" w:rsidRDefault="00F429F2" w:rsidP="00801C95">
      <w:pPr>
        <w:pStyle w:val="EndNoteBibliography"/>
        <w:ind w:left="720" w:hanging="720"/>
        <w:jc w:val="left"/>
      </w:pPr>
      <w:r w:rsidRPr="00F429F2">
        <w:t>[108]</w:t>
      </w:r>
      <w:r w:rsidRPr="00F429F2">
        <w:tab/>
        <w:t>Atmel, "AVR910: In-System Programming Application Note," 11/2016 2016.</w:t>
      </w:r>
    </w:p>
    <w:p w14:paraId="2D57486D" w14:textId="77777777" w:rsidR="00F429F2" w:rsidRPr="00F429F2" w:rsidRDefault="00F429F2" w:rsidP="00801C95">
      <w:pPr>
        <w:pStyle w:val="EndNoteBibliography"/>
        <w:ind w:left="720" w:hanging="720"/>
        <w:jc w:val="left"/>
      </w:pPr>
      <w:r w:rsidRPr="00F429F2">
        <w:t>[109]</w:t>
      </w:r>
      <w:r w:rsidRPr="00F429F2">
        <w:tab/>
        <w:t>Analog Devices, "ADuM4160 Full/Low Speed 5kV USB Digital Isolator,"  vol. D, ed. analog.com, 2012.</w:t>
      </w:r>
    </w:p>
    <w:p w14:paraId="37CA4228" w14:textId="77777777" w:rsidR="00F429F2" w:rsidRPr="00F429F2" w:rsidRDefault="00F429F2" w:rsidP="00801C95">
      <w:pPr>
        <w:pStyle w:val="EndNoteBibliography"/>
        <w:ind w:left="720" w:hanging="720"/>
        <w:jc w:val="left"/>
      </w:pPr>
      <w:r w:rsidRPr="00F429F2">
        <w:t>[110]</w:t>
      </w:r>
      <w:r w:rsidRPr="00F429F2">
        <w:tab/>
        <w:t xml:space="preserve">Thought Technology Ltd. (n.d., 18 June 2020). </w:t>
      </w:r>
      <w:r w:rsidRPr="00F429F2">
        <w:rPr>
          <w:i/>
        </w:rPr>
        <w:t>Thought Technology Ltd. Voltage Isolator 4 Infinity</w:t>
      </w:r>
      <w:r w:rsidRPr="00F429F2">
        <w:t>. Available: http://thoughttechnology.com/index.php/hardware/voltage-isolator-4-infiniti.html</w:t>
      </w:r>
    </w:p>
    <w:p w14:paraId="1C1551FA" w14:textId="77777777" w:rsidR="00F429F2" w:rsidRPr="00F429F2" w:rsidRDefault="00F429F2" w:rsidP="00801C95">
      <w:pPr>
        <w:pStyle w:val="EndNoteBibliography"/>
        <w:ind w:left="720" w:hanging="720"/>
        <w:jc w:val="left"/>
      </w:pPr>
      <w:r w:rsidRPr="00F429F2">
        <w:lastRenderedPageBreak/>
        <w:t>[111]</w:t>
      </w:r>
      <w:r w:rsidRPr="00F429F2">
        <w:tab/>
        <w:t xml:space="preserve">Digikey. (n.d., 18 June 2020). </w:t>
      </w:r>
      <w:r w:rsidRPr="00F429F2">
        <w:rPr>
          <w:i/>
        </w:rPr>
        <w:t>ADUM4160BRWZ-RL Analog Devices Inc. | Isolators | DigiKey</w:t>
      </w:r>
      <w:r w:rsidRPr="00F429F2">
        <w:t>. Available: https://www.digikey.com.au/product-detail/en/analog-devices-inc/ADUM4160BRWZ-RL/ADUM4160BRWZ-RLCT-ND/3828874</w:t>
      </w:r>
    </w:p>
    <w:p w14:paraId="3C04A8F8" w14:textId="77777777" w:rsidR="00F429F2" w:rsidRPr="00F429F2" w:rsidRDefault="00F429F2" w:rsidP="00801C95">
      <w:pPr>
        <w:pStyle w:val="EndNoteBibliography"/>
        <w:ind w:left="720" w:hanging="720"/>
        <w:jc w:val="left"/>
      </w:pPr>
      <w:r w:rsidRPr="00F429F2">
        <w:t>[112]</w:t>
      </w:r>
      <w:r w:rsidRPr="00F429F2">
        <w:tab/>
        <w:t xml:space="preserve">Digikey. (n.d., 18 June 2020). </w:t>
      </w:r>
      <w:r w:rsidRPr="00F429F2">
        <w:rPr>
          <w:i/>
        </w:rPr>
        <w:t>ADUM7441ARQZ-RL7 Analog Devices Inc. | Isolators | DigiKey</w:t>
      </w:r>
      <w:r w:rsidRPr="00F429F2">
        <w:t>. Available: https://www.digikey.com.au/product-detail/en/analog-devices-inc/ADUM7441ARQZ-RL7/ADUM7441ARQZ-RL7CT-ND/4162374</w:t>
      </w:r>
    </w:p>
    <w:p w14:paraId="4FABCAF0" w14:textId="77777777" w:rsidR="00F429F2" w:rsidRPr="00F429F2" w:rsidRDefault="00F429F2" w:rsidP="00801C95">
      <w:pPr>
        <w:pStyle w:val="EndNoteBibliography"/>
        <w:ind w:left="720" w:hanging="720"/>
        <w:jc w:val="left"/>
      </w:pPr>
      <w:r w:rsidRPr="00F429F2">
        <w:t>[113]</w:t>
      </w:r>
      <w:r w:rsidRPr="00F429F2">
        <w:tab/>
      </w:r>
      <w:r w:rsidRPr="00F429F2">
        <w:rPr>
          <w:i/>
        </w:rPr>
        <w:t>AS/NZS 3200.1.</w:t>
      </w:r>
      <w:r w:rsidRPr="00F429F2">
        <w:t>, 1995.</w:t>
      </w:r>
    </w:p>
    <w:p w14:paraId="18F0CBE3" w14:textId="77777777" w:rsidR="00F429F2" w:rsidRPr="00F429F2" w:rsidRDefault="00F429F2" w:rsidP="00801C95">
      <w:pPr>
        <w:pStyle w:val="EndNoteBibliography"/>
        <w:ind w:left="720" w:hanging="720"/>
        <w:jc w:val="left"/>
      </w:pPr>
      <w:r w:rsidRPr="00F429F2">
        <w:t>[114]</w:t>
      </w:r>
      <w:r w:rsidRPr="00F429F2">
        <w:tab/>
      </w:r>
      <w:r w:rsidRPr="00F429F2">
        <w:rPr>
          <w:i/>
        </w:rPr>
        <w:t>Generic Standard on Printed Board Design</w:t>
      </w:r>
      <w:r w:rsidRPr="00F429F2">
        <w:t>, 2003.</w:t>
      </w:r>
    </w:p>
    <w:p w14:paraId="39619750" w14:textId="77777777" w:rsidR="00F429F2" w:rsidRPr="00F429F2" w:rsidRDefault="00F429F2" w:rsidP="00801C95">
      <w:pPr>
        <w:pStyle w:val="EndNoteBibliography"/>
        <w:ind w:left="720" w:hanging="720"/>
        <w:jc w:val="left"/>
      </w:pPr>
      <w:r w:rsidRPr="00F429F2">
        <w:t>[115]</w:t>
      </w:r>
      <w:r w:rsidRPr="00F429F2">
        <w:tab/>
        <w:t xml:space="preserve">S. Thornton. (2016, 04/11/2019). </w:t>
      </w:r>
      <w:r w:rsidRPr="00F429F2">
        <w:rPr>
          <w:i/>
        </w:rPr>
        <w:t>Trade-offs in Choosing 8-bit vs. 16- and 32-bit Architectures</w:t>
      </w:r>
      <w:r w:rsidRPr="00F429F2">
        <w:t>. Available: https://www.microcontrollertips.com/trade-offs-choosing-8-bit-vs-16-32-bit-architectures/</w:t>
      </w:r>
    </w:p>
    <w:p w14:paraId="0D18C1D3" w14:textId="77777777" w:rsidR="00F429F2" w:rsidRPr="00F429F2" w:rsidRDefault="00F429F2" w:rsidP="00801C95">
      <w:pPr>
        <w:pStyle w:val="EndNoteBibliography"/>
        <w:ind w:left="720" w:hanging="720"/>
        <w:jc w:val="left"/>
      </w:pPr>
      <w:r w:rsidRPr="00F429F2">
        <w:t>[116]</w:t>
      </w:r>
      <w:r w:rsidRPr="00F429F2">
        <w:tab/>
        <w:t>ST Electronics, "UM1472: Discovery kit with STM32F407VG MCU User manual," May 2017 2017.</w:t>
      </w:r>
    </w:p>
    <w:p w14:paraId="1BABBD84" w14:textId="77777777" w:rsidR="00F429F2" w:rsidRPr="00F429F2" w:rsidRDefault="00F429F2" w:rsidP="00801C95">
      <w:pPr>
        <w:pStyle w:val="EndNoteBibliography"/>
        <w:ind w:left="720" w:hanging="720"/>
        <w:jc w:val="left"/>
      </w:pPr>
      <w:r w:rsidRPr="00F429F2">
        <w:t>[117]</w:t>
      </w:r>
      <w:r w:rsidRPr="00F429F2">
        <w:tab/>
        <w:t>ST Electronics, "STM32F407xx Datasheet," September 2016 2016.</w:t>
      </w:r>
    </w:p>
    <w:p w14:paraId="5377947F" w14:textId="77777777" w:rsidR="00F429F2" w:rsidRPr="00F429F2" w:rsidRDefault="00F429F2" w:rsidP="00801C95">
      <w:pPr>
        <w:pStyle w:val="EndNoteBibliography"/>
        <w:ind w:left="720" w:hanging="720"/>
        <w:jc w:val="left"/>
      </w:pPr>
      <w:r w:rsidRPr="00F429F2">
        <w:t>[118]</w:t>
      </w:r>
      <w:r w:rsidRPr="00F429F2">
        <w:tab/>
        <w:t>Microchip, "MCP1755/1755S 300 mA, 16V, High-Performance LDO," ed. DigiKey, 2012.</w:t>
      </w:r>
    </w:p>
    <w:p w14:paraId="0851EA49" w14:textId="77777777" w:rsidR="00F429F2" w:rsidRPr="00F429F2" w:rsidRDefault="00F429F2" w:rsidP="00801C95">
      <w:pPr>
        <w:pStyle w:val="EndNoteBibliography"/>
        <w:ind w:left="720" w:hanging="720"/>
        <w:jc w:val="left"/>
      </w:pPr>
      <w:r w:rsidRPr="00F429F2">
        <w:t>[119]</w:t>
      </w:r>
      <w:r w:rsidRPr="00F429F2">
        <w:tab/>
        <w:t>Texas Instruments, "LM3480 100-mA, SOT-23, Quasi Low-Dropout Linear Voltage Regulator," ed. DigiKey, 2015.</w:t>
      </w:r>
    </w:p>
    <w:p w14:paraId="0E21ECE6" w14:textId="77777777" w:rsidR="00F429F2" w:rsidRPr="00F429F2" w:rsidRDefault="00F429F2" w:rsidP="00801C95">
      <w:pPr>
        <w:pStyle w:val="EndNoteBibliography"/>
        <w:ind w:left="720" w:hanging="720"/>
        <w:jc w:val="left"/>
      </w:pPr>
      <w:r w:rsidRPr="00F429F2">
        <w:t>[120]</w:t>
      </w:r>
      <w:r w:rsidRPr="00F429F2">
        <w:tab/>
        <w:t>ST Electronics, "UM1725: Description of STM32F4 HAL and LL drivers," User Manual February 2017 2017.</w:t>
      </w:r>
    </w:p>
    <w:p w14:paraId="0CFB304F" w14:textId="77777777" w:rsidR="00F429F2" w:rsidRPr="00F429F2" w:rsidRDefault="00F429F2" w:rsidP="00801C95">
      <w:pPr>
        <w:pStyle w:val="EndNoteBibliography"/>
        <w:ind w:left="720" w:hanging="720"/>
        <w:jc w:val="left"/>
      </w:pPr>
      <w:r w:rsidRPr="00F429F2">
        <w:t>[121]</w:t>
      </w:r>
      <w:r w:rsidRPr="00F429F2">
        <w:tab/>
        <w:t>S. Sayad, "Support Vector Machine," n.d. n.d.</w:t>
      </w:r>
    </w:p>
    <w:p w14:paraId="0B927CFB" w14:textId="77777777" w:rsidR="00F429F2" w:rsidRPr="00F429F2" w:rsidRDefault="00F429F2" w:rsidP="00801C95">
      <w:pPr>
        <w:pStyle w:val="EndNoteBibliography"/>
        <w:ind w:left="720" w:hanging="720"/>
        <w:jc w:val="left"/>
      </w:pPr>
      <w:r w:rsidRPr="00F429F2">
        <w:t>[122]</w:t>
      </w:r>
      <w:r w:rsidRPr="00F429F2">
        <w:tab/>
        <w:t xml:space="preserve">A. Mota. (2017, 04/11/2019). </w:t>
      </w:r>
      <w:r w:rsidRPr="00F429F2">
        <w:rPr>
          <w:i/>
        </w:rPr>
        <w:t>Materials of Prosthetic Limbs</w:t>
      </w:r>
      <w:r w:rsidRPr="00F429F2">
        <w:t>. Available: https://broncoscholar.library.cpp.edu/bitstream/handle/10211.3/193171/MotaAnissa_LibraryResearchPaper2017.pdf?sequence=1</w:t>
      </w:r>
    </w:p>
    <w:p w14:paraId="516177D4" w14:textId="77777777" w:rsidR="00F429F2" w:rsidRPr="00F429F2" w:rsidRDefault="00F429F2" w:rsidP="00801C95">
      <w:pPr>
        <w:pStyle w:val="EndNoteBibliography"/>
        <w:ind w:left="720" w:hanging="720"/>
        <w:jc w:val="left"/>
      </w:pPr>
      <w:r w:rsidRPr="00F429F2">
        <w:t>[123]</w:t>
      </w:r>
      <w:r w:rsidRPr="00F429F2">
        <w:tab/>
        <w:t>M. B. Pires, J. J. A. Mendes, and S. L. Stevan, "Development of an 8 channel sEMG wireless device based on ADS1299 with Virtual Instrumentation," August 2018 2018.</w:t>
      </w:r>
    </w:p>
    <w:p w14:paraId="2AF3EE1A" w14:textId="77777777" w:rsidR="00F429F2" w:rsidRPr="00F429F2" w:rsidRDefault="00F429F2" w:rsidP="00801C95">
      <w:pPr>
        <w:pStyle w:val="EndNoteBibliography"/>
        <w:ind w:left="720" w:hanging="720"/>
        <w:jc w:val="left"/>
      </w:pPr>
      <w:r w:rsidRPr="00F429F2">
        <w:t>[124]</w:t>
      </w:r>
      <w:r w:rsidRPr="00F429F2">
        <w:tab/>
        <w:t>M. Z. Jamal, "Signal Acquisition Using Surface EMG and Circuit Design Considerations for Robotic Prosthesis," in</w:t>
      </w:r>
      <w:r w:rsidRPr="00F429F2">
        <w:rPr>
          <w:i/>
        </w:rPr>
        <w:t xml:space="preserve"> Computational Intelligence in Electromyography Analysis - A Perspective on Current Applications and Future Challenges</w:t>
      </w:r>
      <w:r w:rsidRPr="00F429F2">
        <w:t>, G. R. Naik, Ed. London: IntechOpen, 2012.</w:t>
      </w:r>
    </w:p>
    <w:p w14:paraId="25452D9C" w14:textId="77777777" w:rsidR="00F429F2" w:rsidRPr="00F429F2" w:rsidRDefault="00F429F2" w:rsidP="00801C95">
      <w:pPr>
        <w:pStyle w:val="EndNoteBibliography"/>
        <w:ind w:left="720" w:hanging="720"/>
        <w:jc w:val="left"/>
      </w:pPr>
      <w:r w:rsidRPr="00F429F2">
        <w:t>[125]</w:t>
      </w:r>
      <w:r w:rsidRPr="00F429F2">
        <w:tab/>
        <w:t xml:space="preserve">A. Singh, D. Ferry, and S. Mills, "Improving Biomedical Engineering Education Through Continuity in Adaptive, Experiential, and Interdisciplinary Learning Environments," </w:t>
      </w:r>
      <w:r w:rsidRPr="00F429F2">
        <w:rPr>
          <w:i/>
        </w:rPr>
        <w:t xml:space="preserve">Journal of Biomechanical Engineering, </w:t>
      </w:r>
      <w:r w:rsidRPr="00F429F2">
        <w:t>vol. 140, no. 8, August 2018 2018.</w:t>
      </w:r>
    </w:p>
    <w:p w14:paraId="5C7C0B4D" w14:textId="77777777" w:rsidR="00F429F2" w:rsidRPr="00F429F2" w:rsidRDefault="00F429F2" w:rsidP="00801C95">
      <w:pPr>
        <w:pStyle w:val="EndNoteBibliography"/>
        <w:ind w:left="720" w:hanging="720"/>
        <w:jc w:val="left"/>
      </w:pPr>
      <w:r w:rsidRPr="00F429F2">
        <w:t>[126]</w:t>
      </w:r>
      <w:r w:rsidRPr="00F429F2">
        <w:tab/>
        <w:t xml:space="preserve">The University of Newcastle. (2017, 7 June 2020). </w:t>
      </w:r>
      <w:r w:rsidRPr="00F429F2">
        <w:rPr>
          <w:i/>
        </w:rPr>
        <w:t>Medical Engineering Degree Launch / Faculty of Engineering and Built Environment</w:t>
      </w:r>
      <w:r w:rsidRPr="00F429F2">
        <w:t>. Available: https://www.newcastle.edu.au/events/faculty-of-engineering-and-built-environment/medical-engineering-degree-launch</w:t>
      </w:r>
    </w:p>
    <w:p w14:paraId="77F2DA98" w14:textId="77777777" w:rsidR="00F429F2" w:rsidRPr="00F429F2" w:rsidRDefault="00F429F2" w:rsidP="00801C95">
      <w:pPr>
        <w:pStyle w:val="EndNoteBibliography"/>
        <w:ind w:left="720" w:hanging="720"/>
        <w:jc w:val="left"/>
      </w:pPr>
      <w:r w:rsidRPr="00F429F2">
        <w:t>[127]</w:t>
      </w:r>
      <w:r w:rsidRPr="00F429F2">
        <w:tab/>
        <w:t>S. Smith, "An educational modular biosignal front end," S. Parker, Ed., Email ed, 2020.</w:t>
      </w:r>
    </w:p>
    <w:p w14:paraId="75FDAAC9" w14:textId="77777777" w:rsidR="00F429F2" w:rsidRPr="00F429F2" w:rsidRDefault="00F429F2" w:rsidP="00801C95">
      <w:pPr>
        <w:pStyle w:val="EndNoteBibliography"/>
        <w:ind w:left="720" w:hanging="720"/>
        <w:jc w:val="left"/>
      </w:pPr>
      <w:r w:rsidRPr="00F429F2">
        <w:t>[128]</w:t>
      </w:r>
      <w:r w:rsidRPr="00F429F2">
        <w:tab/>
        <w:t>R. Middleton, "An educatrional modular biosignal acquisition system," S. Parker, Ed., Email ed, 2020.</w:t>
      </w:r>
    </w:p>
    <w:p w14:paraId="5F149FB5" w14:textId="77777777" w:rsidR="00F429F2" w:rsidRPr="00F429F2" w:rsidRDefault="00F429F2" w:rsidP="00801C95">
      <w:pPr>
        <w:pStyle w:val="EndNoteBibliography"/>
        <w:ind w:left="720" w:hanging="720"/>
        <w:jc w:val="left"/>
      </w:pPr>
      <w:r w:rsidRPr="00F429F2">
        <w:t>[129]</w:t>
      </w:r>
      <w:r w:rsidRPr="00F429F2">
        <w:tab/>
        <w:t xml:space="preserve">J. Nalepa and M. Kawulok, "Selecting training sets for support vector machines: a review," </w:t>
      </w:r>
      <w:r w:rsidRPr="00F429F2">
        <w:rPr>
          <w:i/>
        </w:rPr>
        <w:t xml:space="preserve">Artificial Intelligence Review, </w:t>
      </w:r>
      <w:r w:rsidRPr="00F429F2">
        <w:t>vol. 52, no. 2, pp. 857-900, August 2019 2018.</w:t>
      </w:r>
    </w:p>
    <w:p w14:paraId="699A603C" w14:textId="77777777" w:rsidR="00F429F2" w:rsidRPr="00F429F2" w:rsidRDefault="00F429F2" w:rsidP="00801C95">
      <w:pPr>
        <w:pStyle w:val="EndNoteBibliography"/>
        <w:ind w:left="720" w:hanging="720"/>
        <w:jc w:val="left"/>
      </w:pPr>
      <w:r w:rsidRPr="00F429F2">
        <w:lastRenderedPageBreak/>
        <w:t>[130]</w:t>
      </w:r>
      <w:r w:rsidRPr="00F429F2">
        <w:tab/>
        <w:t xml:space="preserve">S. Winters-Hill and S. Merat, "SVM clustering," </w:t>
      </w:r>
      <w:r w:rsidRPr="00F429F2">
        <w:rPr>
          <w:i/>
        </w:rPr>
        <w:t xml:space="preserve">BMC Bioinformatics, </w:t>
      </w:r>
      <w:r w:rsidRPr="00F429F2">
        <w:t>vol. 8, no. 7, 1/11/2007 2007.</w:t>
      </w:r>
    </w:p>
    <w:p w14:paraId="4BDCB813" w14:textId="77777777" w:rsidR="00F429F2" w:rsidRPr="00F429F2" w:rsidRDefault="00F429F2" w:rsidP="00801C95">
      <w:pPr>
        <w:pStyle w:val="EndNoteBibliography"/>
        <w:ind w:left="720" w:hanging="720"/>
        <w:jc w:val="left"/>
      </w:pPr>
      <w:r w:rsidRPr="00F429F2">
        <w:t>[131]</w:t>
      </w:r>
      <w:r w:rsidRPr="00F429F2">
        <w:tab/>
        <w:t xml:space="preserve">H. Nakatani, N. Orlandi, and C. van Leeuwen, "Precisely timed occulomotor and parietal EEG activity in perceptual switching," </w:t>
      </w:r>
      <w:r w:rsidRPr="00F429F2">
        <w:rPr>
          <w:i/>
        </w:rPr>
        <w:t xml:space="preserve">Cognitive Neurodynamics, </w:t>
      </w:r>
      <w:r w:rsidRPr="00F429F2">
        <w:t>vol. 5, no. 4, pp. 399 - 409, 5/11/2011 2011.</w:t>
      </w:r>
    </w:p>
    <w:p w14:paraId="1591DF2F" w14:textId="77777777" w:rsidR="00F429F2" w:rsidRPr="00F429F2" w:rsidRDefault="00F429F2" w:rsidP="00801C95">
      <w:pPr>
        <w:pStyle w:val="EndNoteBibliography"/>
        <w:ind w:left="720" w:hanging="720"/>
        <w:jc w:val="left"/>
      </w:pPr>
      <w:r w:rsidRPr="00F429F2">
        <w:t>[132]</w:t>
      </w:r>
      <w:r w:rsidRPr="00F429F2">
        <w:tab/>
        <w:t>M. Mahmood</w:t>
      </w:r>
      <w:r w:rsidRPr="00F429F2">
        <w:rPr>
          <w:i/>
        </w:rPr>
        <w:t xml:space="preserve"> et al.</w:t>
      </w:r>
      <w:r w:rsidRPr="00F429F2">
        <w:t xml:space="preserve">, "Fully portable and wireless universal brain–machine interfaces enabled by flexible scalp electronics and deep learning algorithm," </w:t>
      </w:r>
      <w:r w:rsidRPr="00F429F2">
        <w:rPr>
          <w:i/>
        </w:rPr>
        <w:t xml:space="preserve">Nat Mach Intell, </w:t>
      </w:r>
      <w:r w:rsidRPr="00F429F2">
        <w:t>vol. 1, no. 9, pp. 412-422, 20 March 2019 2019.</w:t>
      </w:r>
    </w:p>
    <w:p w14:paraId="63EED5E6" w14:textId="77777777" w:rsidR="00F429F2" w:rsidRPr="00F429F2" w:rsidRDefault="00F429F2" w:rsidP="00801C95">
      <w:pPr>
        <w:pStyle w:val="EndNoteBibliography"/>
        <w:ind w:left="720" w:hanging="720"/>
        <w:jc w:val="left"/>
      </w:pPr>
      <w:r w:rsidRPr="00F429F2">
        <w:t>[133]</w:t>
      </w:r>
      <w:r w:rsidRPr="00F429F2">
        <w:tab/>
        <w:t>D. Grayden, "EMI shielding for non-invasive BCI systems," D. Grayden, Ed., ed, 2020.</w:t>
      </w:r>
    </w:p>
    <w:p w14:paraId="3860241C" w14:textId="77777777" w:rsidR="00F429F2" w:rsidRPr="00F429F2" w:rsidRDefault="00F429F2" w:rsidP="00801C95">
      <w:pPr>
        <w:pStyle w:val="EndNoteBibliography"/>
        <w:ind w:left="720" w:hanging="720"/>
        <w:jc w:val="left"/>
      </w:pPr>
      <w:r w:rsidRPr="00F429F2">
        <w:t>[134]</w:t>
      </w:r>
      <w:r w:rsidRPr="00F429F2">
        <w:tab/>
        <w:t>M. Vashkevich and A. A. Petrovsky, "A low multiplicative complexity fast recursive DCT-2 algorithm," ed: arXiv, 2012.</w:t>
      </w:r>
    </w:p>
    <w:p w14:paraId="22E75E10" w14:textId="77777777" w:rsidR="00F429F2" w:rsidRPr="00F429F2" w:rsidRDefault="00F429F2" w:rsidP="00801C95">
      <w:pPr>
        <w:pStyle w:val="EndNoteBibliography"/>
        <w:ind w:left="720" w:hanging="720"/>
        <w:jc w:val="left"/>
      </w:pPr>
      <w:r w:rsidRPr="00F429F2">
        <w:t>[135]</w:t>
      </w:r>
      <w:r w:rsidRPr="00F429F2">
        <w:tab/>
        <w:t>B. Schulz, "ELEC3850 Project List," The University of Newcastle, Ed., ed. Blackboard Online, 2018.</w:t>
      </w:r>
    </w:p>
    <w:p w14:paraId="5A1BA649" w14:textId="132238BD" w:rsidR="00895219" w:rsidRDefault="00692810" w:rsidP="00801C95">
      <w:pPr>
        <w:jc w:val="left"/>
      </w:pPr>
      <w:r>
        <w:fldChar w:fldCharType="end"/>
      </w:r>
    </w:p>
    <w:p w14:paraId="025BCCCA" w14:textId="77777777" w:rsidR="00895219" w:rsidRDefault="00895219">
      <w:pPr>
        <w:spacing w:after="160" w:line="259" w:lineRule="auto"/>
        <w:sectPr w:rsidR="00895219" w:rsidSect="001C7DF3">
          <w:footerReference w:type="default" r:id="rId84"/>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805DEF">
      <w:pPr>
        <w:pStyle w:val="Heading1"/>
        <w:spacing w:before="0"/>
        <w:jc w:val="left"/>
      </w:pPr>
      <w:bookmarkStart w:id="158" w:name="_Ref23865532"/>
      <w:bookmarkStart w:id="159" w:name="_Toc44077185"/>
      <w:r>
        <w:rPr>
          <w:noProof/>
        </w:rPr>
        <w:lastRenderedPageBreak/>
        <mc:AlternateContent>
          <mc:Choice Requires="wps">
            <w:drawing>
              <wp:anchor distT="0" distB="0" distL="114300" distR="114300" simplePos="0" relativeHeight="252127232" behindDoc="0" locked="0" layoutInCell="1" allowOverlap="1" wp14:anchorId="475DE3DD" wp14:editId="2BDB502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0" type="#_x0000_t202" style="position:absolute;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Dz+qr6NAIAAF0EAAAOAAAAAAAA&#10;AAAAAAAAAC4CAABkcnMvZTJvRG9jLnhtbFBLAQItABQABgAIAAAAIQD9UBWQ5AAAAA8BAAAPAAAA&#10;AAAAAAAAAAAAAI4EAABkcnMvZG93bnJldi54bWxQSwUGAAAAAAQABADzAAAAnwUAAAAA&#10;" filled="f" stroked="f" strokeweight=".5pt">
                <v:textbox>
                  <w:txbxContent>
                    <w:p w14:paraId="02F95DCA" w14:textId="72F8765E"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179F3F8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1" type="#_x0000_t202" style="position:absolute;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" filled="f" stroked="f" strokeweight=".5pt">
                <v:textbox>
                  <w:txbxContent>
                    <w:p w14:paraId="46FD6231"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53545FC7">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B724CB" w:rsidRPr="00616AAD" w:rsidRDefault="00B724CB">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2" type="#_x0000_t202" style="position:absolute;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z8DMAIAAFs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vBc/AzACAABbBAAADgAAAAAAAAAAAAAA&#10;AAAuAgAAZHJzL2Uyb0RvYy54bWxQSwECLQAUAAYACAAAACEAjbOyF+MAAAAPAQAADwAAAAAAAAAA&#10;AAAAAACKBAAAZHJzL2Rvd25yZXYueG1sUEsFBgAAAAAEAAQA8wAAAJoFAAAAAA==&#10;" filled="f" stroked="f" strokeweight=".5pt">
                <v:textbox>
                  <w:txbxContent>
                    <w:p w14:paraId="7F8A96C5" w14:textId="30C98903" w:rsidR="00B724CB" w:rsidRPr="00616AAD" w:rsidRDefault="00B724CB">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66EB314E">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67CF5945">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8"/>
      <w:bookmarkEnd w:id="159"/>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18A0A767">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3"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" filled="f" stroked="f" strokeweight=".5pt">
                <v:textbox>
                  <w:txbxContent>
                    <w:p w14:paraId="19C99211" w14:textId="77777777"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6642CD24">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4"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" filled="f" stroked="f" strokeweight=".5pt">
                <v:textbox>
                  <w:txbxContent>
                    <w:p w14:paraId="02F3FB8E"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2BC4DD2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B724CB" w:rsidRPr="00616AAD" w:rsidRDefault="00B724CB"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5"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HiF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95vEAZAflCfFZ6DfEGb6ucYgn5vwrs7gSCAnX3L/gIRVgMzhblFRgf/3NH/JRKYxS0uKKFdT9&#10;PDArKFHfNWp4l02nYSfjZTq7GePFXkd21xF9aB4AtxgJxOmiGfK9GkxpoXnD17AKXTHENMfeBfWD&#10;+eD7xcfXxMVqFZNwCw3zT3pjeCgdaA0Ub7s3Zs1ZB48KPsOwjCz/IEef2wuyOniQddQqEN2zeuYf&#10;NziqfX5t4Ylc32PW+3/C8jcA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Nrx4hTICAABbBAAADgAAAAAAAAAA&#10;AAAAAAAuAgAAZHJzL2Uyb0RvYy54bWxQSwECLQAUAAYACAAAACEAzm3wHuQAAAAPAQAADwAAAAAA&#10;AAAAAAAAAACMBAAAZHJzL2Rvd25yZXYueG1sUEsFBgAAAAAEAAQA8wAAAJ0FAAAAAA==&#10;" filled="f" stroked="f" strokeweight=".5pt">
                <v:textbox>
                  <w:txbxContent>
                    <w:p w14:paraId="0EA6FAF5" w14:textId="3E0EE789" w:rsidR="00B724CB" w:rsidRPr="00616AAD" w:rsidRDefault="00B724CB"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3A6523C5">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551A070B">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628D1FF7">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9"/>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5B1020F1">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6"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BEDdlBNAIAAF0EAAAOAAAAAAAA&#10;AAAAAAAAAC4CAABkcnMvZTJvRG9jLnhtbFBLAQItABQABgAIAAAAIQDp48vu5AAAAA8BAAAPAAAA&#10;AAAAAAAAAAAAAI4EAABkcnMvZG93bnJldi54bWxQSwUGAAAAAAQABADzAAAAnwUAAAAA&#10;" filled="f" stroked="f" strokeweight=".5pt">
                <v:textbox>
                  <w:txbxContent>
                    <w:p w14:paraId="3EDAF0F7" w14:textId="77777777"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14CCB21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57"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a5U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KpNrlQzAgAAXAQAAA4AAAAAAAAA&#10;AAAAAAAALgIAAGRycy9lMm9Eb2MueG1sUEsBAi0AFAAGAAgAAAAhAJojJ7TkAAAADwEAAA8AAAAA&#10;AAAAAAAAAAAAjQQAAGRycy9kb3ducmV2LnhtbFBLBQYAAAAABAAEAPMAAACeBQAAAAA=&#10;" filled="f" stroked="f" strokeweight=".5pt">
                <v:textbox>
                  <w:txbxContent>
                    <w:p w14:paraId="4E168216" w14:textId="16AC5DAA"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BD7FAF7">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B724CB" w:rsidRPr="00616AAD" w:rsidRDefault="00B724CB"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58"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" filled="f" stroked="f" strokeweight=".5pt">
                <v:textbox>
                  <w:txbxContent>
                    <w:p w14:paraId="473B911E" w14:textId="3EA4B064" w:rsidR="00B724CB" w:rsidRPr="00616AAD" w:rsidRDefault="00B724CB"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77C37F76">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805DEF">
      <w:pPr>
        <w:pStyle w:val="Heading1"/>
        <w:jc w:val="left"/>
      </w:pPr>
      <w:bookmarkStart w:id="160" w:name="_Ref43382457"/>
      <w:bookmarkStart w:id="161" w:name="_Toc44077186"/>
      <w:r>
        <w:lastRenderedPageBreak/>
        <w:t>Appendix B – Data Acquisition System Gerber Files</w:t>
      </w:r>
      <w:bookmarkEnd w:id="160"/>
      <w:bookmarkEnd w:id="161"/>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21FDD8BE">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2270A2B4">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B724CB" w:rsidRPr="00D63820" w:rsidRDefault="00B724CB"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59"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7eBIxzECAABdBAAADgAAAAAAAAAAAAAA&#10;AAAuAgAAZHJzL2Uyb0RvYy54bWxQSwECLQAUAAYACAAAACEAIJj/vOIAAAAMAQAADwAAAAAAAAAA&#10;AAAAAACLBAAAZHJzL2Rvd25yZXYueG1sUEsFBgAAAAAEAAQA8wAAAJoFAAAAAA==&#10;" filled="f" stroked="f" strokeweight=".5pt">
                <v:textbox>
                  <w:txbxContent>
                    <w:p w14:paraId="63F381CC" w14:textId="24E3FB98" w:rsidR="00B724CB" w:rsidRPr="00D63820" w:rsidRDefault="00B724CB"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561E9746">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6E9E47F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B724CB" w:rsidRPr="00D63820" w:rsidRDefault="00B724CB"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0"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CBBdxMMQIAAF0EAAAOAAAAAAAAAAAAAAAA&#10;AC4CAABkcnMvZTJvRG9jLnhtbFBLAQItABQABgAIAAAAIQCDvPOG4QAAAAkBAAAPAAAAAAAAAAAA&#10;AAAAAIsEAABkcnMvZG93bnJldi54bWxQSwUGAAAAAAQABADzAAAAmQUAAAAA&#10;" filled="f" stroked="f" strokeweight=".5pt">
                <v:textbox>
                  <w:txbxContent>
                    <w:p w14:paraId="4DBBF46B" w14:textId="55D1805A" w:rsidR="00B724CB" w:rsidRPr="00D63820" w:rsidRDefault="00B724CB"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493CED3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165EA58">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B724CB" w:rsidRPr="00D63820" w:rsidRDefault="00B724CB"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1"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mz7MQ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YT5s+zECAABdBAAADgAAAAAAAAAAAAAAAAAu&#10;AgAAZHJzL2Uyb0RvYy54bWxQSwECLQAUAAYACAAAACEAFz1oJN8AAAAHAQAADwAAAAAAAAAAAAAA&#10;AACLBAAAZHJzL2Rvd25yZXYueG1sUEsFBgAAAAAEAAQA8wAAAJcFAAAAAA==&#10;" filled="f" stroked="f" strokeweight=".5pt">
                <v:textbox>
                  <w:txbxContent>
                    <w:p w14:paraId="442C92EC" w14:textId="0938D2F4" w:rsidR="00B724CB" w:rsidRPr="00D63820" w:rsidRDefault="00B724CB"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7DDBF9B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7B091509">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B724CB" w:rsidRPr="00D63820" w:rsidRDefault="00B724CB"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2"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" filled="f" stroked="f" strokeweight=".5pt">
                <v:textbox>
                  <w:txbxContent>
                    <w:p w14:paraId="313C7308" w14:textId="5D85A272" w:rsidR="00B724CB" w:rsidRPr="00D63820" w:rsidRDefault="00B724CB"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8126" behindDoc="0" locked="0" layoutInCell="1" allowOverlap="1" wp14:anchorId="7A9C7709" wp14:editId="2678F5D4">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B724CB" w:rsidRPr="00D63820" w:rsidRDefault="00B724CB"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3"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" filled="f" stroked="f" strokeweight=".5pt">
                <v:textbox>
                  <w:txbxContent>
                    <w:p w14:paraId="56CE9394" w14:textId="433FD5AC" w:rsidR="00B724CB" w:rsidRPr="00D63820" w:rsidRDefault="00B724CB"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5"/>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805DEF">
      <w:pPr>
        <w:pStyle w:val="Heading1"/>
        <w:jc w:val="left"/>
      </w:pPr>
      <w:bookmarkStart w:id="162" w:name="_Ref43384971"/>
      <w:bookmarkStart w:id="163" w:name="_Toc44077187"/>
      <w:r>
        <w:lastRenderedPageBreak/>
        <w:t xml:space="preserve">Appendix </w:t>
      </w:r>
      <w:r w:rsidR="006F3325">
        <w:t>C</w:t>
      </w:r>
      <w:r>
        <w:t xml:space="preserve"> – Data Acquisition Board Bill of Materials</w:t>
      </w:r>
      <w:bookmarkEnd w:id="162"/>
      <w:bookmarkEnd w:id="163"/>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9FA00A9"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100"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4CA22FFB" w:rsidR="00C44790" w:rsidRDefault="00C44790" w:rsidP="00C44790"/>
    <w:p w14:paraId="05179DE2" w14:textId="4868A39A" w:rsidR="004D50E7" w:rsidRDefault="004D50E7" w:rsidP="00C44790"/>
    <w:p w14:paraId="71591832" w14:textId="77777777" w:rsidR="004D50E7" w:rsidRDefault="004D50E7" w:rsidP="00C44790"/>
    <w:p w14:paraId="030D072F" w14:textId="366199B4" w:rsidR="00C44790" w:rsidRDefault="00C44790" w:rsidP="00C44790"/>
    <w:p w14:paraId="25BC5636" w14:textId="77777777" w:rsidR="00C44790" w:rsidRDefault="00C44790" w:rsidP="00C44790"/>
    <w:p w14:paraId="79EC8118" w14:textId="77777777" w:rsidR="004D50E7" w:rsidRDefault="004D50E7" w:rsidP="00C44790"/>
    <w:p w14:paraId="27433EB5" w14:textId="5473CF82" w:rsidR="004D50E7" w:rsidRPr="00C44790" w:rsidRDefault="004D50E7" w:rsidP="00C44790">
      <w:pPr>
        <w:sectPr w:rsidR="004D50E7" w:rsidRPr="00C44790" w:rsidSect="00C44790">
          <w:footerReference w:type="default" r:id="rId102"/>
          <w:pgSz w:w="23811" w:h="16838" w:orient="landscape" w:code="8"/>
          <w:pgMar w:top="1701" w:right="1701" w:bottom="1440" w:left="1701" w:header="709" w:footer="709" w:gutter="0"/>
          <w:pgNumType w:start="1" w:chapStyle="1"/>
          <w:cols w:space="708"/>
          <w:docGrid w:linePitch="360"/>
        </w:sectPr>
      </w:pPr>
    </w:p>
    <w:p w14:paraId="3B6CC527" w14:textId="3129880F" w:rsidR="002B0E9A" w:rsidRDefault="002B0E9A" w:rsidP="00805DEF">
      <w:pPr>
        <w:pStyle w:val="Heading1"/>
        <w:jc w:val="left"/>
      </w:pPr>
      <w:bookmarkStart w:id="164" w:name="_Ref43387231"/>
      <w:bookmarkStart w:id="165" w:name="_Ref44059492"/>
      <w:bookmarkStart w:id="166" w:name="_Ref44059514"/>
      <w:bookmarkStart w:id="167" w:name="_Toc44077188"/>
      <w:r>
        <w:lastRenderedPageBreak/>
        <w:t>Appendix D – Data Acquisition Software Documentation Excerpt</w:t>
      </w:r>
      <w:bookmarkEnd w:id="165"/>
      <w:bookmarkEnd w:id="166"/>
      <w:bookmarkEnd w:id="167"/>
    </w:p>
    <w:p w14:paraId="55013CC2" w14:textId="2E818F8C" w:rsidR="00673859" w:rsidRDefault="004D50E7" w:rsidP="00535300">
      <w:r>
        <w:t xml:space="preserve">This appendix is an except of the documentation generated for the Data Acquisition System Software. The full version is available at </w:t>
      </w:r>
      <w:hyperlink r:id="rId103" w:history="1">
        <w:r w:rsidRPr="004D50E7">
          <w:rPr>
            <w:rStyle w:val="Hyperlink"/>
          </w:rPr>
          <w:t>daq.netlify.app</w:t>
        </w:r>
      </w:hyperlink>
      <w:r w:rsidR="00673859">
        <w:t>.</w:t>
      </w:r>
    </w:p>
    <w:p w14:paraId="322700B9" w14:textId="6D28E79A" w:rsidR="00673859" w:rsidRDefault="00673859" w:rsidP="00535300">
      <w:pPr>
        <w:jc w:val="center"/>
      </w:pPr>
      <w:r>
        <w:rPr>
          <w:noProof/>
        </w:rPr>
        <w:drawing>
          <wp:inline distT="0" distB="0" distL="0" distR="0" wp14:anchorId="2B912DB0" wp14:editId="0F772C83">
            <wp:extent cx="4754880" cy="5825739"/>
            <wp:effectExtent l="0" t="0" r="762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54880" cy="5825739"/>
                    </a:xfrm>
                    <a:prstGeom prst="rect">
                      <a:avLst/>
                    </a:prstGeom>
                  </pic:spPr>
                </pic:pic>
              </a:graphicData>
            </a:graphic>
          </wp:inline>
        </w:drawing>
      </w:r>
    </w:p>
    <w:p w14:paraId="554A01B2" w14:textId="77777777" w:rsidR="00673859" w:rsidRDefault="00673859" w:rsidP="00535300"/>
    <w:p w14:paraId="3CC59D47" w14:textId="09CE36CD" w:rsidR="00673859" w:rsidRDefault="00673859" w:rsidP="00535300">
      <w:pPr>
        <w:jc w:val="center"/>
      </w:pPr>
      <w:r>
        <w:rPr>
          <w:noProof/>
        </w:rPr>
        <w:drawing>
          <wp:inline distT="0" distB="0" distL="0" distR="0" wp14:anchorId="46CB652C" wp14:editId="4A10D822">
            <wp:extent cx="4754880" cy="103484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54880" cy="1034845"/>
                    </a:xfrm>
                    <a:prstGeom prst="rect">
                      <a:avLst/>
                    </a:prstGeom>
                  </pic:spPr>
                </pic:pic>
              </a:graphicData>
            </a:graphic>
          </wp:inline>
        </w:drawing>
      </w:r>
    </w:p>
    <w:p w14:paraId="0DB9FB22" w14:textId="25EA3A51" w:rsidR="00EB6C88" w:rsidRDefault="00EB6C88" w:rsidP="00535300"/>
    <w:p w14:paraId="25CC09DF" w14:textId="1FA37EB0" w:rsidR="00EB6C88" w:rsidRDefault="00EB6C88" w:rsidP="00535300"/>
    <w:p w14:paraId="23548EA6" w14:textId="77777777" w:rsidR="00EB6C88" w:rsidRDefault="00EB6C88" w:rsidP="00535300"/>
    <w:p w14:paraId="312823B2" w14:textId="77777777" w:rsidR="004F0388" w:rsidRDefault="004F0388" w:rsidP="00535300"/>
    <w:p w14:paraId="2BAC24CA" w14:textId="1ECC129D" w:rsidR="00673859" w:rsidRDefault="004F0388" w:rsidP="00535300">
      <w:pPr>
        <w:jc w:val="center"/>
      </w:pPr>
      <w:r>
        <w:rPr>
          <w:noProof/>
        </w:rPr>
        <w:drawing>
          <wp:inline distT="0" distB="0" distL="0" distR="0" wp14:anchorId="15F2CDBB" wp14:editId="639FBB1A">
            <wp:extent cx="5631178" cy="7192370"/>
            <wp:effectExtent l="0" t="0" r="825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b="3260"/>
                    <a:stretch/>
                  </pic:blipFill>
                  <pic:spPr bwMode="auto">
                    <a:xfrm>
                      <a:off x="0" y="0"/>
                      <a:ext cx="5667224" cy="7238409"/>
                    </a:xfrm>
                    <a:prstGeom prst="rect">
                      <a:avLst/>
                    </a:prstGeom>
                    <a:ln>
                      <a:noFill/>
                    </a:ln>
                    <a:extLst>
                      <a:ext uri="{53640926-AAD7-44D8-BBD7-CCE9431645EC}">
                        <a14:shadowObscured xmlns:a14="http://schemas.microsoft.com/office/drawing/2010/main"/>
                      </a:ext>
                    </a:extLst>
                  </pic:spPr>
                </pic:pic>
              </a:graphicData>
            </a:graphic>
          </wp:inline>
        </w:drawing>
      </w:r>
    </w:p>
    <w:p w14:paraId="180E1D52" w14:textId="77777777" w:rsidR="00673859" w:rsidRDefault="00673859" w:rsidP="00535300"/>
    <w:p w14:paraId="1ADD68E0" w14:textId="2E237C26" w:rsidR="00673859" w:rsidRDefault="00673859" w:rsidP="00535300"/>
    <w:p w14:paraId="7ED05A88" w14:textId="10C7FC9F" w:rsidR="00673859" w:rsidRDefault="00673859" w:rsidP="00535300"/>
    <w:p w14:paraId="6333108A" w14:textId="390E617D" w:rsidR="00EB6C88" w:rsidRDefault="00EB6C88" w:rsidP="00535300"/>
    <w:p w14:paraId="77BECCB4" w14:textId="6DBFFC7D" w:rsidR="00EB6C88" w:rsidRDefault="00EB6C88" w:rsidP="00535300"/>
    <w:p w14:paraId="79464536" w14:textId="17DA27EC" w:rsidR="00EB6C88" w:rsidRDefault="00EB6C88" w:rsidP="00535300"/>
    <w:p w14:paraId="011CBF2A" w14:textId="77777777" w:rsidR="00EB6C88" w:rsidRDefault="00EB6C88" w:rsidP="00535300"/>
    <w:p w14:paraId="727CD2F8" w14:textId="628A78FB" w:rsidR="00673859" w:rsidRDefault="004F0388" w:rsidP="00535300">
      <w:pPr>
        <w:jc w:val="center"/>
      </w:pPr>
      <w:r>
        <w:rPr>
          <w:noProof/>
        </w:rPr>
        <w:drawing>
          <wp:inline distT="0" distB="0" distL="0" distR="0" wp14:anchorId="0FD174C7" wp14:editId="55FAC798">
            <wp:extent cx="5632704" cy="6894112"/>
            <wp:effectExtent l="0" t="0" r="635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632704" cy="6894112"/>
                    </a:xfrm>
                    <a:prstGeom prst="rect">
                      <a:avLst/>
                    </a:prstGeom>
                  </pic:spPr>
                </pic:pic>
              </a:graphicData>
            </a:graphic>
          </wp:inline>
        </w:drawing>
      </w:r>
    </w:p>
    <w:p w14:paraId="755018AF" w14:textId="7FE380BE" w:rsidR="00CA2C77" w:rsidRDefault="00CA2C77" w:rsidP="00535300"/>
    <w:p w14:paraId="55CEED3C" w14:textId="7E700C81" w:rsidR="00CA2C77" w:rsidRDefault="00CA2C77" w:rsidP="00535300"/>
    <w:p w14:paraId="2B9CBEC7" w14:textId="374FB355" w:rsidR="00CA2C77" w:rsidRDefault="00CA2C77" w:rsidP="00535300"/>
    <w:p w14:paraId="079F91F5" w14:textId="0FAF21D3" w:rsidR="00CA2C77" w:rsidRDefault="00CA2C77" w:rsidP="00535300"/>
    <w:p w14:paraId="4CB14982" w14:textId="485DE05C" w:rsidR="00CA2C77" w:rsidRDefault="00CA2C77" w:rsidP="00535300"/>
    <w:p w14:paraId="273958D8" w14:textId="247EC5ED" w:rsidR="00CA2C77" w:rsidRDefault="00CA2C77" w:rsidP="00535300"/>
    <w:p w14:paraId="2E7BD11E" w14:textId="5F123254" w:rsidR="00EB6C88" w:rsidRDefault="00EB6C88" w:rsidP="00535300"/>
    <w:p w14:paraId="5821B6D4" w14:textId="206FB597" w:rsidR="00EB6C88" w:rsidRDefault="00EB6C88" w:rsidP="00535300"/>
    <w:p w14:paraId="78961BC6" w14:textId="77777777" w:rsidR="00EB6C88" w:rsidRDefault="00EB6C88" w:rsidP="00535300"/>
    <w:p w14:paraId="794A4A16" w14:textId="3D3C8C06" w:rsidR="00CA2C77" w:rsidRDefault="00CA2C77" w:rsidP="00535300">
      <w:pPr>
        <w:jc w:val="center"/>
      </w:pPr>
      <w:r>
        <w:rPr>
          <w:noProof/>
        </w:rPr>
        <w:drawing>
          <wp:inline distT="0" distB="0" distL="0" distR="0" wp14:anchorId="63617665" wp14:editId="51D2F145">
            <wp:extent cx="5632704" cy="7051106"/>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138"/>
                    <a:stretch/>
                  </pic:blipFill>
                  <pic:spPr bwMode="auto">
                    <a:xfrm>
                      <a:off x="0" y="0"/>
                      <a:ext cx="5632704" cy="7051106"/>
                    </a:xfrm>
                    <a:prstGeom prst="rect">
                      <a:avLst/>
                    </a:prstGeom>
                    <a:ln>
                      <a:noFill/>
                    </a:ln>
                    <a:extLst>
                      <a:ext uri="{53640926-AAD7-44D8-BBD7-CCE9431645EC}">
                        <a14:shadowObscured xmlns:a14="http://schemas.microsoft.com/office/drawing/2010/main"/>
                      </a:ext>
                    </a:extLst>
                  </pic:spPr>
                </pic:pic>
              </a:graphicData>
            </a:graphic>
          </wp:inline>
        </w:drawing>
      </w:r>
    </w:p>
    <w:p w14:paraId="56D4883D" w14:textId="327B5FA2" w:rsidR="00D67261" w:rsidRDefault="00D67261" w:rsidP="00535300"/>
    <w:p w14:paraId="42108AAA" w14:textId="0FA47A2C" w:rsidR="00D67261" w:rsidRDefault="00D67261" w:rsidP="00535300"/>
    <w:p w14:paraId="33EF985E" w14:textId="09B51256" w:rsidR="00D67261" w:rsidRDefault="00D67261" w:rsidP="00535300"/>
    <w:p w14:paraId="028D2BF6" w14:textId="7CDC311D" w:rsidR="00D67261" w:rsidRDefault="00D67261" w:rsidP="00535300"/>
    <w:p w14:paraId="265520F2" w14:textId="2ADDB49D" w:rsidR="00D67261" w:rsidRDefault="00D67261" w:rsidP="00535300"/>
    <w:p w14:paraId="757A9C62" w14:textId="7C9945F9" w:rsidR="00D67261" w:rsidRDefault="00D67261" w:rsidP="00535300"/>
    <w:p w14:paraId="1F1E5A65" w14:textId="6A7E8EC2" w:rsidR="00EB6C88" w:rsidRDefault="00EB6C88" w:rsidP="00535300"/>
    <w:p w14:paraId="26B40E49" w14:textId="77777777" w:rsidR="00EB6C88" w:rsidRDefault="00EB6C88" w:rsidP="00535300"/>
    <w:p w14:paraId="33A2623E" w14:textId="64D377AD" w:rsidR="00D67261" w:rsidRDefault="00D67261" w:rsidP="00535300">
      <w:pPr>
        <w:jc w:val="center"/>
      </w:pPr>
      <w:r>
        <w:rPr>
          <w:noProof/>
        </w:rPr>
        <w:drawing>
          <wp:inline distT="0" distB="0" distL="0" distR="0" wp14:anchorId="31BB8BAF" wp14:editId="1E77FFB3">
            <wp:extent cx="5632704" cy="6778339"/>
            <wp:effectExtent l="0" t="0" r="6350" b="381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32704" cy="6778339"/>
                    </a:xfrm>
                    <a:prstGeom prst="rect">
                      <a:avLst/>
                    </a:prstGeom>
                  </pic:spPr>
                </pic:pic>
              </a:graphicData>
            </a:graphic>
          </wp:inline>
        </w:drawing>
      </w:r>
    </w:p>
    <w:p w14:paraId="1FA301C4" w14:textId="1EB756C2" w:rsidR="00D67261" w:rsidRDefault="00D67261" w:rsidP="00535300"/>
    <w:p w14:paraId="7A8807D8" w14:textId="4FA1F296" w:rsidR="00D67261" w:rsidRDefault="00D67261" w:rsidP="00535300"/>
    <w:p w14:paraId="12E44DEB" w14:textId="5B8DF9A6" w:rsidR="00D67261" w:rsidRDefault="00D67261" w:rsidP="00535300"/>
    <w:p w14:paraId="70AF47DE" w14:textId="0F650570" w:rsidR="00D67261" w:rsidRDefault="00D67261" w:rsidP="00535300"/>
    <w:p w14:paraId="318E61D8" w14:textId="3E4C723C" w:rsidR="00D67261" w:rsidRDefault="00D67261" w:rsidP="00535300"/>
    <w:p w14:paraId="373B4EC5" w14:textId="7949B0AF" w:rsidR="00D67261" w:rsidRDefault="00D67261" w:rsidP="00535300"/>
    <w:p w14:paraId="1B0C109A" w14:textId="564D10E5" w:rsidR="00D67261" w:rsidRDefault="00D67261" w:rsidP="00535300">
      <w:pPr>
        <w:jc w:val="center"/>
      </w:pPr>
      <w:r>
        <w:rPr>
          <w:noProof/>
        </w:rPr>
        <w:drawing>
          <wp:inline distT="0" distB="0" distL="0" distR="0" wp14:anchorId="658E01EC" wp14:editId="324A520A">
            <wp:extent cx="5632704" cy="1726408"/>
            <wp:effectExtent l="0" t="0" r="6350" b="76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32704" cy="1726408"/>
                    </a:xfrm>
                    <a:prstGeom prst="rect">
                      <a:avLst/>
                    </a:prstGeom>
                  </pic:spPr>
                </pic:pic>
              </a:graphicData>
            </a:graphic>
          </wp:inline>
        </w:drawing>
      </w:r>
    </w:p>
    <w:p w14:paraId="5F4A29BA" w14:textId="3FE74CDF" w:rsidR="00D67261" w:rsidRDefault="00D67261" w:rsidP="00535300">
      <w:pPr>
        <w:jc w:val="center"/>
      </w:pPr>
      <w:r>
        <w:rPr>
          <w:noProof/>
        </w:rPr>
        <w:drawing>
          <wp:inline distT="0" distB="0" distL="0" distR="0" wp14:anchorId="277CD085" wp14:editId="2F67A382">
            <wp:extent cx="5632704" cy="6413093"/>
            <wp:effectExtent l="0" t="0" r="6350" b="698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32704" cy="6413093"/>
                    </a:xfrm>
                    <a:prstGeom prst="rect">
                      <a:avLst/>
                    </a:prstGeom>
                  </pic:spPr>
                </pic:pic>
              </a:graphicData>
            </a:graphic>
          </wp:inline>
        </w:drawing>
      </w:r>
    </w:p>
    <w:p w14:paraId="24CC99A3" w14:textId="77777777" w:rsidR="00673859" w:rsidRDefault="00673859" w:rsidP="00535300"/>
    <w:p w14:paraId="25386535" w14:textId="7A8105D6" w:rsidR="00673859" w:rsidRDefault="00673859" w:rsidP="00535300"/>
    <w:p w14:paraId="42C9E6C4" w14:textId="56A6C924" w:rsidR="00EB6C88" w:rsidRDefault="00EB6C88" w:rsidP="00535300"/>
    <w:p w14:paraId="577F3F0C" w14:textId="47A28873" w:rsidR="00EB6C88" w:rsidRDefault="00EB6C88" w:rsidP="00535300"/>
    <w:p w14:paraId="41597C7E" w14:textId="77777777" w:rsidR="00EB6C88" w:rsidRDefault="00EB6C88" w:rsidP="00535300"/>
    <w:p w14:paraId="7B1A7776" w14:textId="5679DCE3" w:rsidR="00EB6C88" w:rsidRPr="004D50E7" w:rsidRDefault="00EB6C88" w:rsidP="00535300">
      <w:pPr>
        <w:jc w:val="center"/>
        <w:sectPr w:rsidR="00EB6C88" w:rsidRPr="004D50E7" w:rsidSect="00D67261">
          <w:footerReference w:type="default" r:id="rId112"/>
          <w:pgSz w:w="11906" w:h="16838" w:code="9"/>
          <w:pgMar w:top="1701" w:right="1440" w:bottom="1701" w:left="1701" w:header="709" w:footer="709" w:gutter="0"/>
          <w:pgNumType w:start="1" w:chapStyle="1"/>
          <w:cols w:space="708"/>
          <w:docGrid w:linePitch="360"/>
        </w:sectPr>
      </w:pPr>
      <w:r>
        <w:rPr>
          <w:noProof/>
        </w:rPr>
        <w:drawing>
          <wp:inline distT="0" distB="0" distL="0" distR="0" wp14:anchorId="1C1BC450" wp14:editId="4A60B15C">
            <wp:extent cx="5632704" cy="7042647"/>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32704" cy="7042647"/>
                    </a:xfrm>
                    <a:prstGeom prst="rect">
                      <a:avLst/>
                    </a:prstGeom>
                  </pic:spPr>
                </pic:pic>
              </a:graphicData>
            </a:graphic>
          </wp:inline>
        </w:drawing>
      </w:r>
    </w:p>
    <w:p w14:paraId="11BE5078" w14:textId="7DA673B0" w:rsidR="003C4B43" w:rsidRDefault="00F66D40" w:rsidP="00805DEF">
      <w:pPr>
        <w:pStyle w:val="Heading1"/>
        <w:jc w:val="left"/>
      </w:pPr>
      <w:bookmarkStart w:id="168" w:name="_Ref44057118"/>
      <w:bookmarkStart w:id="169" w:name="_Toc44077189"/>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4" type="#_x0000_t202" style="position:absolute;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" filled="f" stroked="f" strokeweight=".5pt">
                <v:textbox>
                  <w:txbxContent>
                    <w:p w14:paraId="1F830D0E" w14:textId="1CFC35F4"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5" type="#_x0000_t202" style="position:absolute;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" filled="f" stroked="f" strokeweight=".5pt">
                <v:textbox>
                  <w:txbxContent>
                    <w:p w14:paraId="2320F4C4"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6" type="#_x0000_t202" style="position:absolute;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" filled="f" stroked="f" strokeweight=".5pt">
                <v:textbox>
                  <w:txbxContent>
                    <w:p w14:paraId="5793837A" w14:textId="0B6B90FB"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 xml:space="preserve">Appendix </w:t>
      </w:r>
      <w:r w:rsidR="004D50E7">
        <w:t>E</w:t>
      </w:r>
      <w:r w:rsidR="003C4B43">
        <w:t xml:space="preserve"> – Classification and Control Board Schematic</w:t>
      </w:r>
      <w:bookmarkEnd w:id="164"/>
      <w:bookmarkEnd w:id="168"/>
      <w:bookmarkEnd w:id="169"/>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67"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AzZ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Bj8AzZNAIAAF0EAAAOAAAAAAAA&#10;AAAAAAAAAC4CAABkcnMvZTJvRG9jLnhtbFBLAQItABQABgAIAAAAIQCxrfGQ5AAAAA8BAAAPAAAA&#10;AAAAAAAAAAAAAI4EAABkcnMvZG93bnJldi54bWxQSwUGAAAAAAQABADzAAAAnwUAAAAA&#10;" filled="f" stroked="f" strokeweight=".5pt">
                <v:textbox>
                  <w:txbxContent>
                    <w:p w14:paraId="126A5241"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68"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" filled="f" stroked="f" strokeweight=".5pt">
                <v:textbox>
                  <w:txbxContent>
                    <w:p w14:paraId="707E3B45"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69"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jY9NqDICAABbBAAADgAAAAAAAAAA&#10;AAAAAAAuAgAAZHJzL2Uyb0RvYy54bWxQSwECLQAUAAYACAAAACEAZTkLreQAAAAPAQAADwAAAAAA&#10;AAAAAAAAAACMBAAAZHJzL2Rvd25yZXYueG1sUEsFBgAAAAAEAAQA8wAAAJ0FAAAAAA==&#10;" filled="f" stroked="f" strokeweight=".5pt">
                <v:textbox>
                  <w:txbxContent>
                    <w:p w14:paraId="65CF51A9" w14:textId="6C012AE5"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0"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qiR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ECCqJE0AgAAXQQAAA4AAAAAAAAA&#10;AAAAAAAALgIAAGRycy9lMm9Eb2MueG1sUEsBAi0AFAAGAAgAAAAhANzuwTXjAAAADwEAAA8AAAAA&#10;AAAAAAAAAAAAjgQAAGRycy9kb3ducmV2LnhtbFBLBQYAAAAABAAEAPMAAACeBQAAAAA=&#10;" filled="f" stroked="f" strokeweight=".5pt">
                <v:textbox>
                  <w:txbxContent>
                    <w:p w14:paraId="312C83D9"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1"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hmY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" filled="f" stroked="f" strokeweight=".5pt">
                <v:textbox>
                  <w:txbxContent>
                    <w:p w14:paraId="3157A572"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2"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" filled="f" stroked="f" strokeweight=".5pt">
                <v:textbox>
                  <w:txbxContent>
                    <w:p w14:paraId="6F6623E2" w14:textId="3372862C"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3"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" filled="f" stroked="f" strokeweight=".5pt">
                <v:textbox>
                  <w:txbxContent>
                    <w:p w14:paraId="1EC58F02"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4"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" filled="f" stroked="f" strokeweight=".5pt">
                <v:textbox>
                  <w:txbxContent>
                    <w:p w14:paraId="2C79D4B4" w14:textId="670D229F"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5"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WJPLFDICAABdBAAADgAAAAAAAAAA&#10;AAAAAAAuAgAAZHJzL2Uyb0RvYy54bWxQSwECLQAUAAYACAAAACEAJFmMX+QAAAAPAQAADwAAAAAA&#10;AAAAAAAAAACMBAAAZHJzL2Rvd25yZXYueG1sUEsFBgAAAAAEAAQA8wAAAJ0FAAAAAA==&#10;" filled="f" stroked="f" strokeweight=".5pt">
                <v:textbox>
                  <w:txbxContent>
                    <w:p w14:paraId="47599A7D" w14:textId="48E1F5AA"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18"/>
          <w:pgSz w:w="23811" w:h="16838" w:orient="landscape" w:code="8"/>
          <w:pgMar w:top="1701" w:right="1701" w:bottom="1440" w:left="1701" w:header="709" w:footer="709" w:gutter="0"/>
          <w:pgNumType w:start="1" w:chapStyle="1"/>
          <w:cols w:space="708"/>
          <w:docGrid w:linePitch="360"/>
        </w:sectPr>
      </w:pPr>
    </w:p>
    <w:p w14:paraId="56908852" w14:textId="40872E5A" w:rsidR="00B178D9" w:rsidRDefault="00B178D9" w:rsidP="00805DEF">
      <w:pPr>
        <w:pStyle w:val="Heading1"/>
        <w:jc w:val="left"/>
      </w:pPr>
      <w:bookmarkStart w:id="170" w:name="_Ref43388134"/>
      <w:bookmarkStart w:id="171" w:name="_Toc44077190"/>
      <w:r>
        <w:lastRenderedPageBreak/>
        <w:t xml:space="preserve">Appendix </w:t>
      </w:r>
      <w:r w:rsidR="006840F4">
        <w:t>F</w:t>
      </w:r>
      <w:r>
        <w:t xml:space="preserve"> – Classification and Control Board Gerber Files</w:t>
      </w:r>
      <w:bookmarkEnd w:id="170"/>
      <w:bookmarkEnd w:id="171"/>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2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B724CB" w:rsidRPr="00D63820" w:rsidRDefault="00B724CB"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B724CB" w:rsidRPr="00D63820" w:rsidRDefault="00B724CB"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B724CB" w:rsidRPr="00D63820" w:rsidRDefault="00B724CB"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B724CB" w:rsidRPr="00D63820" w:rsidRDefault="00B724CB"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6"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">
                <v:shape id="Picture 181" o:spid="_x0000_s1277"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23" o:title=""/>
                </v:shape>
                <v:shape id="Picture 182" o:spid="_x0000_s1278"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24" o:title="" chromakey="white"/>
                </v:shape>
                <v:shape id="Text Box 184" o:spid="_x0000_s1279"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B724CB" w:rsidRPr="00D63820" w:rsidRDefault="00B724CB" w:rsidP="00B178D9">
                        <w:pPr>
                          <w:jc w:val="center"/>
                          <w:rPr>
                            <w:lang w:val="en-US"/>
                          </w:rPr>
                        </w:pPr>
                        <w:r>
                          <w:rPr>
                            <w:lang w:val="en-US"/>
                          </w:rPr>
                          <w:t>Top Layer – Signal with Ground Pour</w:t>
                        </w:r>
                      </w:p>
                    </w:txbxContent>
                  </v:textbox>
                </v:shape>
                <v:shape id="Text Box 185" o:spid="_x0000_s1280"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B724CB" w:rsidRPr="00D63820" w:rsidRDefault="00B724CB" w:rsidP="00B178D9">
                        <w:pPr>
                          <w:jc w:val="center"/>
                          <w:rPr>
                            <w:lang w:val="en-US"/>
                          </w:rPr>
                        </w:pPr>
                        <w:r>
                          <w:rPr>
                            <w:lang w:val="en-US"/>
                          </w:rPr>
                          <w:t>Second Layer – Ground Plane</w:t>
                        </w:r>
                      </w:p>
                    </w:txbxContent>
                  </v:textbox>
                </v:shape>
                <v:shape id="Picture 186" o:spid="_x0000_s1281"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25" o:title=""/>
                </v:shape>
                <v:shape id="Text Box 187" o:spid="_x0000_s1282"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B724CB" w:rsidRPr="00D63820" w:rsidRDefault="00B724CB" w:rsidP="00B178D9">
                        <w:pPr>
                          <w:jc w:val="center"/>
                          <w:rPr>
                            <w:lang w:val="en-US"/>
                          </w:rPr>
                        </w:pPr>
                        <w:r>
                          <w:rPr>
                            <w:lang w:val="en-US"/>
                          </w:rPr>
                          <w:t>Third Layer – Power Pours</w:t>
                        </w:r>
                      </w:p>
                    </w:txbxContent>
                  </v:textbox>
                </v:shape>
                <v:shape id="Picture 188" o:spid="_x0000_s1283"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26" o:title=""/>
                </v:shape>
                <v:shape id="Text Box 189" o:spid="_x0000_s1284"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B724CB" w:rsidRPr="00D63820" w:rsidRDefault="00B724CB"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B724CB" w:rsidRPr="00D63820" w:rsidRDefault="00B724CB"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5"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" filled="f" stroked="f" strokeweight=".5pt">
                <v:textbox>
                  <w:txbxContent>
                    <w:p w14:paraId="4CF4E3F3" w14:textId="17B822F1" w:rsidR="00B724CB" w:rsidRPr="00D63820" w:rsidRDefault="00B724CB"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28"/>
          <w:pgSz w:w="11906" w:h="16838" w:code="9"/>
          <w:pgMar w:top="1701" w:right="1701" w:bottom="1701" w:left="1440" w:header="709" w:footer="709" w:gutter="0"/>
          <w:pgNumType w:start="1" w:chapStyle="1"/>
          <w:cols w:space="708"/>
          <w:docGrid w:linePitch="360"/>
        </w:sectPr>
      </w:pPr>
    </w:p>
    <w:p w14:paraId="549C3EDB" w14:textId="14C2F00C" w:rsidR="000C7A10" w:rsidRDefault="000C7A10" w:rsidP="00805DEF">
      <w:pPr>
        <w:pStyle w:val="Heading1"/>
        <w:jc w:val="left"/>
      </w:pPr>
      <w:bookmarkStart w:id="172" w:name="_Ref43390522"/>
      <w:bookmarkStart w:id="173" w:name="_Toc44077191"/>
      <w:r>
        <w:lastRenderedPageBreak/>
        <w:t xml:space="preserve">Appendix </w:t>
      </w:r>
      <w:r w:rsidR="006840F4">
        <w:t>G</w:t>
      </w:r>
      <w:r>
        <w:t xml:space="preserve"> – Classification and Control Board Bill of Materials</w:t>
      </w:r>
      <w:bookmarkEnd w:id="172"/>
      <w:bookmarkEnd w:id="173"/>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30">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31">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09209B2"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32"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33"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34"/>
          <w:pgSz w:w="23811" w:h="16838" w:orient="landscape" w:code="8"/>
          <w:pgMar w:top="1701" w:right="1701" w:bottom="1440" w:left="1701" w:header="709" w:footer="709" w:gutter="0"/>
          <w:pgNumType w:start="1" w:chapStyle="1"/>
          <w:cols w:space="708"/>
          <w:docGrid w:linePitch="360"/>
        </w:sectPr>
      </w:pPr>
    </w:p>
    <w:p w14:paraId="4D369234" w14:textId="15CA653A" w:rsidR="001A1C74" w:rsidRDefault="001A1C74" w:rsidP="00805DEF">
      <w:pPr>
        <w:pStyle w:val="Heading1"/>
        <w:jc w:val="left"/>
      </w:pPr>
      <w:bookmarkStart w:id="174" w:name="_Ref44006722"/>
      <w:bookmarkStart w:id="175" w:name="_Toc44077192"/>
      <w:r>
        <w:lastRenderedPageBreak/>
        <w:t xml:space="preserve">Appendix </w:t>
      </w:r>
      <w:r w:rsidR="006840F4">
        <w:t>H</w:t>
      </w:r>
      <w:r>
        <w:t xml:space="preserve"> – Mock </w:t>
      </w:r>
      <w:r w:rsidR="0011026B">
        <w:t xml:space="preserve">MENG3800 Project Description (Based on </w:t>
      </w:r>
      <w:r w:rsidR="00BD3BFD">
        <w:t xml:space="preserve">2018 ENGG3850 Project List </w:t>
      </w:r>
      <w:r w:rsidR="00BD3BFD">
        <w:fldChar w:fldCharType="begin"/>
      </w:r>
      <w:r w:rsidR="00F429F2">
        <w:instrText xml:space="preserve"> ADDIN EN.CITE &lt;EndNote&gt;&lt;Cite&gt;&lt;Author&gt;Schulz&lt;/Author&gt;&lt;Year&gt;2018&lt;/Year&gt;&lt;RecNum&gt;98&lt;/RecNum&gt;&lt;DisplayText&gt;[135]&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F429F2">
        <w:rPr>
          <w:noProof/>
        </w:rPr>
        <w:t>[135]</w:t>
      </w:r>
      <w:r w:rsidR="00BD3BFD">
        <w:fldChar w:fldCharType="end"/>
      </w:r>
      <w:r w:rsidR="00BD3BFD">
        <w:t>)</w:t>
      </w:r>
      <w:bookmarkEnd w:id="174"/>
      <w:bookmarkEnd w:id="175"/>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B724CB" w:rsidRPr="009E719F" w:rsidRDefault="00B724C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6"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AzM0LU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3C669142" w14:textId="7D25DB6B" w:rsidR="00B724CB" w:rsidRPr="009E719F" w:rsidRDefault="00B724C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B724CB" w:rsidRPr="009E719F" w:rsidRDefault="00B724C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87"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NLN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q9XFpz2oM5HvaKRK7n8d&#10;BWoy4mhugSaQ1FcI5plmdotJ/oXBrn8W6EYOgeg/tpeRSkTSbKmxP0L9ICDT0qSeRMvyZMVAdUwe&#10;SQ+o8a5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N/DSz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B724CB" w:rsidRPr="009E719F" w:rsidRDefault="00B724C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B724CB" w:rsidRPr="009E719F" w:rsidRDefault="00B724C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88"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WBBYA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B724CB" w:rsidRPr="009E719F" w:rsidRDefault="00B724C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E03D5CB" w:rsidR="00CA7CA2" w:rsidRDefault="00CA7CA2" w:rsidP="004A2104">
      <w:pPr>
        <w:pStyle w:val="ListParagraph"/>
        <w:spacing w:line="276" w:lineRule="auto"/>
      </w:pPr>
      <w:r>
        <w:t xml:space="preserve">Using the ADS1299 library (full usage notes at </w:t>
      </w:r>
      <w:hyperlink r:id="rId136"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B724CB" w:rsidRPr="009E719F" w:rsidRDefault="00B724C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89"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IgrhvCQIAAPc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B724CB" w:rsidRPr="009E719F" w:rsidRDefault="00B724C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37"/>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1FFA95" w14:textId="77777777" w:rsidR="00C6135D" w:rsidRDefault="00C6135D" w:rsidP="00490097">
      <w:r>
        <w:separator/>
      </w:r>
    </w:p>
  </w:endnote>
  <w:endnote w:type="continuationSeparator" w:id="0">
    <w:p w14:paraId="1800EB80" w14:textId="77777777" w:rsidR="00C6135D" w:rsidRDefault="00C6135D"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B724CB" w:rsidRDefault="00B724CB"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B724CB" w:rsidRDefault="00B724C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08DE702E" w:rsidR="00B724CB" w:rsidRDefault="00B724CB" w:rsidP="000768E8">
        <w:pPr>
          <w:pStyle w:val="Footer"/>
          <w:jc w:val="center"/>
        </w:pPr>
        <w:r>
          <w:t>H-</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B724CB" w:rsidRDefault="00B724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B724CB" w:rsidRDefault="00B724CB">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B724CB" w:rsidRDefault="00B724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B724CB" w:rsidRDefault="00B724CB">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B724CB" w:rsidRDefault="00B724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B724CB" w:rsidRDefault="00B724CB">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B724CB" w:rsidRDefault="00B724C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B724CB" w:rsidRDefault="00B724CB">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B724CB" w:rsidRDefault="00B724C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B724CB" w:rsidRDefault="00B724CB"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B724CB" w:rsidRDefault="00B724C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608646"/>
      <w:docPartObj>
        <w:docPartGallery w:val="Page Numbers (Bottom of Page)"/>
        <w:docPartUnique/>
      </w:docPartObj>
    </w:sdtPr>
    <w:sdtEndPr>
      <w:rPr>
        <w:noProof/>
      </w:rPr>
    </w:sdtEndPr>
    <w:sdtContent>
      <w:p w14:paraId="57A4CC8C" w14:textId="6958273C" w:rsidR="00B724CB" w:rsidRDefault="00B724CB"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6847F6B1" w14:textId="77777777" w:rsidR="00B724CB" w:rsidRDefault="00B724C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1C524B3F" w:rsidR="00B724CB" w:rsidRDefault="00B724CB"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B724CB" w:rsidRDefault="00B724C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ED34022" w:rsidR="00B724CB" w:rsidRDefault="00B724CB"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724CB" w:rsidRDefault="00B724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7FA926" w14:textId="77777777" w:rsidR="00C6135D" w:rsidRDefault="00C6135D" w:rsidP="00490097">
      <w:r>
        <w:separator/>
      </w:r>
    </w:p>
  </w:footnote>
  <w:footnote w:type="continuationSeparator" w:id="0">
    <w:p w14:paraId="75FED242" w14:textId="77777777" w:rsidR="00C6135D" w:rsidRDefault="00C6135D"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D83"/>
    <w:rsid w:val="0007592C"/>
    <w:rsid w:val="00076115"/>
    <w:rsid w:val="000768E8"/>
    <w:rsid w:val="00076D1F"/>
    <w:rsid w:val="0008124B"/>
    <w:rsid w:val="000816B5"/>
    <w:rsid w:val="00083936"/>
    <w:rsid w:val="00085456"/>
    <w:rsid w:val="00085840"/>
    <w:rsid w:val="0008645C"/>
    <w:rsid w:val="00086EFC"/>
    <w:rsid w:val="00094143"/>
    <w:rsid w:val="000944B1"/>
    <w:rsid w:val="00095C7B"/>
    <w:rsid w:val="00096A50"/>
    <w:rsid w:val="00096BDB"/>
    <w:rsid w:val="000A0F93"/>
    <w:rsid w:val="000A0FA2"/>
    <w:rsid w:val="000A4C53"/>
    <w:rsid w:val="000A642D"/>
    <w:rsid w:val="000B2192"/>
    <w:rsid w:val="000B32F7"/>
    <w:rsid w:val="000B37FC"/>
    <w:rsid w:val="000B4549"/>
    <w:rsid w:val="000B5036"/>
    <w:rsid w:val="000C065F"/>
    <w:rsid w:val="000C1F59"/>
    <w:rsid w:val="000C498D"/>
    <w:rsid w:val="000C5518"/>
    <w:rsid w:val="000C6BFB"/>
    <w:rsid w:val="000C7A10"/>
    <w:rsid w:val="000D362F"/>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419"/>
    <w:rsid w:val="00106E28"/>
    <w:rsid w:val="0011026B"/>
    <w:rsid w:val="001126C2"/>
    <w:rsid w:val="00115378"/>
    <w:rsid w:val="00115927"/>
    <w:rsid w:val="00116DC8"/>
    <w:rsid w:val="001174A9"/>
    <w:rsid w:val="00120D7B"/>
    <w:rsid w:val="001271B2"/>
    <w:rsid w:val="00130DF2"/>
    <w:rsid w:val="001349B0"/>
    <w:rsid w:val="00136858"/>
    <w:rsid w:val="001377A2"/>
    <w:rsid w:val="001404F7"/>
    <w:rsid w:val="00142E9E"/>
    <w:rsid w:val="0014596C"/>
    <w:rsid w:val="00145D48"/>
    <w:rsid w:val="00150A17"/>
    <w:rsid w:val="001515D7"/>
    <w:rsid w:val="0015185C"/>
    <w:rsid w:val="00151B49"/>
    <w:rsid w:val="00152DCE"/>
    <w:rsid w:val="00153184"/>
    <w:rsid w:val="00153AFF"/>
    <w:rsid w:val="00157D12"/>
    <w:rsid w:val="00160980"/>
    <w:rsid w:val="00161CF3"/>
    <w:rsid w:val="001625F6"/>
    <w:rsid w:val="00164762"/>
    <w:rsid w:val="00167176"/>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2C9"/>
    <w:rsid w:val="001B465A"/>
    <w:rsid w:val="001B579A"/>
    <w:rsid w:val="001B6A0D"/>
    <w:rsid w:val="001B72A4"/>
    <w:rsid w:val="001C088A"/>
    <w:rsid w:val="001C3B77"/>
    <w:rsid w:val="001C7DF3"/>
    <w:rsid w:val="001D0D93"/>
    <w:rsid w:val="001D1510"/>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6C51"/>
    <w:rsid w:val="002075CA"/>
    <w:rsid w:val="0021203C"/>
    <w:rsid w:val="002179CE"/>
    <w:rsid w:val="002221C8"/>
    <w:rsid w:val="002228F9"/>
    <w:rsid w:val="0022336D"/>
    <w:rsid w:val="00224580"/>
    <w:rsid w:val="00224BAF"/>
    <w:rsid w:val="002262D0"/>
    <w:rsid w:val="0022633C"/>
    <w:rsid w:val="00240193"/>
    <w:rsid w:val="002412FA"/>
    <w:rsid w:val="002414BE"/>
    <w:rsid w:val="00254DA5"/>
    <w:rsid w:val="00256172"/>
    <w:rsid w:val="00256E67"/>
    <w:rsid w:val="00257FD1"/>
    <w:rsid w:val="002621D5"/>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6A76"/>
    <w:rsid w:val="002874FC"/>
    <w:rsid w:val="00287BE5"/>
    <w:rsid w:val="00291A0D"/>
    <w:rsid w:val="00294563"/>
    <w:rsid w:val="00297FB6"/>
    <w:rsid w:val="002A5129"/>
    <w:rsid w:val="002A58C8"/>
    <w:rsid w:val="002A6F48"/>
    <w:rsid w:val="002A712E"/>
    <w:rsid w:val="002B0E9A"/>
    <w:rsid w:val="002C016B"/>
    <w:rsid w:val="002C0A6F"/>
    <w:rsid w:val="002C356B"/>
    <w:rsid w:val="002C3FE7"/>
    <w:rsid w:val="002C5DDA"/>
    <w:rsid w:val="002C6CAE"/>
    <w:rsid w:val="002D3AE2"/>
    <w:rsid w:val="002D4661"/>
    <w:rsid w:val="002D4D2B"/>
    <w:rsid w:val="002D535A"/>
    <w:rsid w:val="002D5BF6"/>
    <w:rsid w:val="002D72AC"/>
    <w:rsid w:val="002E0AB7"/>
    <w:rsid w:val="002E11C7"/>
    <w:rsid w:val="002E50B3"/>
    <w:rsid w:val="002E6F4B"/>
    <w:rsid w:val="002F05E5"/>
    <w:rsid w:val="002F1D72"/>
    <w:rsid w:val="002F3553"/>
    <w:rsid w:val="002F4BA4"/>
    <w:rsid w:val="002F58C5"/>
    <w:rsid w:val="002F763A"/>
    <w:rsid w:val="002F7DA4"/>
    <w:rsid w:val="00300125"/>
    <w:rsid w:val="00301668"/>
    <w:rsid w:val="00302F15"/>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341F"/>
    <w:rsid w:val="00363688"/>
    <w:rsid w:val="00363F61"/>
    <w:rsid w:val="0036516E"/>
    <w:rsid w:val="00365894"/>
    <w:rsid w:val="00365E89"/>
    <w:rsid w:val="003710B8"/>
    <w:rsid w:val="0037199B"/>
    <w:rsid w:val="00371C01"/>
    <w:rsid w:val="00372FA5"/>
    <w:rsid w:val="00375A15"/>
    <w:rsid w:val="00377FE5"/>
    <w:rsid w:val="00381704"/>
    <w:rsid w:val="00384842"/>
    <w:rsid w:val="00384B4E"/>
    <w:rsid w:val="00384D3B"/>
    <w:rsid w:val="00386FBF"/>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4D98"/>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3299"/>
    <w:rsid w:val="004144AE"/>
    <w:rsid w:val="00414A84"/>
    <w:rsid w:val="00423D97"/>
    <w:rsid w:val="0042438C"/>
    <w:rsid w:val="00425046"/>
    <w:rsid w:val="004271D8"/>
    <w:rsid w:val="00427968"/>
    <w:rsid w:val="00432C32"/>
    <w:rsid w:val="0043390C"/>
    <w:rsid w:val="0043533A"/>
    <w:rsid w:val="00435916"/>
    <w:rsid w:val="004422F2"/>
    <w:rsid w:val="00443FEC"/>
    <w:rsid w:val="0044476E"/>
    <w:rsid w:val="0044547A"/>
    <w:rsid w:val="00446F3F"/>
    <w:rsid w:val="00450671"/>
    <w:rsid w:val="00453D63"/>
    <w:rsid w:val="004552D2"/>
    <w:rsid w:val="004553B9"/>
    <w:rsid w:val="004700D5"/>
    <w:rsid w:val="0047011B"/>
    <w:rsid w:val="0047106D"/>
    <w:rsid w:val="00472E32"/>
    <w:rsid w:val="00473CCB"/>
    <w:rsid w:val="00474D33"/>
    <w:rsid w:val="00474EED"/>
    <w:rsid w:val="00476ADB"/>
    <w:rsid w:val="00480511"/>
    <w:rsid w:val="00483E78"/>
    <w:rsid w:val="0048630A"/>
    <w:rsid w:val="00490097"/>
    <w:rsid w:val="00491574"/>
    <w:rsid w:val="00494F6A"/>
    <w:rsid w:val="004A01B7"/>
    <w:rsid w:val="004A0FD1"/>
    <w:rsid w:val="004A2104"/>
    <w:rsid w:val="004A30BE"/>
    <w:rsid w:val="004A3116"/>
    <w:rsid w:val="004B1A98"/>
    <w:rsid w:val="004B1AFC"/>
    <w:rsid w:val="004B280D"/>
    <w:rsid w:val="004B3CB5"/>
    <w:rsid w:val="004B5790"/>
    <w:rsid w:val="004C5A4A"/>
    <w:rsid w:val="004C69FF"/>
    <w:rsid w:val="004D1F8F"/>
    <w:rsid w:val="004D50E7"/>
    <w:rsid w:val="004D5AEA"/>
    <w:rsid w:val="004D6D9E"/>
    <w:rsid w:val="004E26B5"/>
    <w:rsid w:val="004E7070"/>
    <w:rsid w:val="004F0388"/>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5300"/>
    <w:rsid w:val="00536F7A"/>
    <w:rsid w:val="00542EE0"/>
    <w:rsid w:val="005430F7"/>
    <w:rsid w:val="0054577F"/>
    <w:rsid w:val="005470D4"/>
    <w:rsid w:val="00547CB5"/>
    <w:rsid w:val="00565531"/>
    <w:rsid w:val="00565E52"/>
    <w:rsid w:val="00573064"/>
    <w:rsid w:val="00574452"/>
    <w:rsid w:val="005847CC"/>
    <w:rsid w:val="00590F8E"/>
    <w:rsid w:val="00591380"/>
    <w:rsid w:val="00592598"/>
    <w:rsid w:val="00593D2C"/>
    <w:rsid w:val="00594C0D"/>
    <w:rsid w:val="005952EC"/>
    <w:rsid w:val="00596FCD"/>
    <w:rsid w:val="005970C3"/>
    <w:rsid w:val="005A0B30"/>
    <w:rsid w:val="005A1F0A"/>
    <w:rsid w:val="005A1F46"/>
    <w:rsid w:val="005B0D1C"/>
    <w:rsid w:val="005B4FB5"/>
    <w:rsid w:val="005B6ADA"/>
    <w:rsid w:val="005C168A"/>
    <w:rsid w:val="005C2545"/>
    <w:rsid w:val="005C2F78"/>
    <w:rsid w:val="005C5E3F"/>
    <w:rsid w:val="005D6AE5"/>
    <w:rsid w:val="005E0124"/>
    <w:rsid w:val="005E2168"/>
    <w:rsid w:val="005E4038"/>
    <w:rsid w:val="005E4F44"/>
    <w:rsid w:val="005E77A1"/>
    <w:rsid w:val="005E7D13"/>
    <w:rsid w:val="005F1A4A"/>
    <w:rsid w:val="005F53DD"/>
    <w:rsid w:val="005F5826"/>
    <w:rsid w:val="005F5D9B"/>
    <w:rsid w:val="005F6817"/>
    <w:rsid w:val="00600418"/>
    <w:rsid w:val="0060068C"/>
    <w:rsid w:val="006006FA"/>
    <w:rsid w:val="00602CDF"/>
    <w:rsid w:val="00607D8C"/>
    <w:rsid w:val="00612526"/>
    <w:rsid w:val="00614766"/>
    <w:rsid w:val="00616AAD"/>
    <w:rsid w:val="00620D10"/>
    <w:rsid w:val="00622AAC"/>
    <w:rsid w:val="0062678D"/>
    <w:rsid w:val="006277FA"/>
    <w:rsid w:val="00627B10"/>
    <w:rsid w:val="00630CB6"/>
    <w:rsid w:val="00631986"/>
    <w:rsid w:val="0063599F"/>
    <w:rsid w:val="0063604D"/>
    <w:rsid w:val="0063699A"/>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1CAE"/>
    <w:rsid w:val="00673859"/>
    <w:rsid w:val="0067487F"/>
    <w:rsid w:val="00674A14"/>
    <w:rsid w:val="0067610F"/>
    <w:rsid w:val="00681C99"/>
    <w:rsid w:val="0068232E"/>
    <w:rsid w:val="006840F4"/>
    <w:rsid w:val="006841FA"/>
    <w:rsid w:val="00684220"/>
    <w:rsid w:val="00686FA1"/>
    <w:rsid w:val="00687790"/>
    <w:rsid w:val="0069070E"/>
    <w:rsid w:val="006925A1"/>
    <w:rsid w:val="00692810"/>
    <w:rsid w:val="006928D9"/>
    <w:rsid w:val="006969F2"/>
    <w:rsid w:val="00697334"/>
    <w:rsid w:val="006A1981"/>
    <w:rsid w:val="006A53A7"/>
    <w:rsid w:val="006A6E5E"/>
    <w:rsid w:val="006B0322"/>
    <w:rsid w:val="006B29B6"/>
    <w:rsid w:val="006B2BBE"/>
    <w:rsid w:val="006B3048"/>
    <w:rsid w:val="006B3DCC"/>
    <w:rsid w:val="006B7625"/>
    <w:rsid w:val="006C10AB"/>
    <w:rsid w:val="006C5008"/>
    <w:rsid w:val="006D2B0C"/>
    <w:rsid w:val="006D7044"/>
    <w:rsid w:val="006D70BD"/>
    <w:rsid w:val="006D732E"/>
    <w:rsid w:val="006E5495"/>
    <w:rsid w:val="006E6F4E"/>
    <w:rsid w:val="006F167A"/>
    <w:rsid w:val="006F1B90"/>
    <w:rsid w:val="006F3325"/>
    <w:rsid w:val="006F6D54"/>
    <w:rsid w:val="006F75C5"/>
    <w:rsid w:val="006F7942"/>
    <w:rsid w:val="007100D0"/>
    <w:rsid w:val="007114F0"/>
    <w:rsid w:val="00712F43"/>
    <w:rsid w:val="007163FF"/>
    <w:rsid w:val="00716D8F"/>
    <w:rsid w:val="00717AD8"/>
    <w:rsid w:val="0072081B"/>
    <w:rsid w:val="00731B54"/>
    <w:rsid w:val="007333E5"/>
    <w:rsid w:val="0074148B"/>
    <w:rsid w:val="00744F93"/>
    <w:rsid w:val="00745CF6"/>
    <w:rsid w:val="00750343"/>
    <w:rsid w:val="007510BF"/>
    <w:rsid w:val="0075475D"/>
    <w:rsid w:val="00754FC1"/>
    <w:rsid w:val="007555B0"/>
    <w:rsid w:val="00756807"/>
    <w:rsid w:val="00756BA7"/>
    <w:rsid w:val="007627A7"/>
    <w:rsid w:val="007649B4"/>
    <w:rsid w:val="00771CDC"/>
    <w:rsid w:val="007736EC"/>
    <w:rsid w:val="00773E13"/>
    <w:rsid w:val="00780591"/>
    <w:rsid w:val="0079018A"/>
    <w:rsid w:val="00791621"/>
    <w:rsid w:val="0079403A"/>
    <w:rsid w:val="0079595B"/>
    <w:rsid w:val="007964D2"/>
    <w:rsid w:val="00796BF9"/>
    <w:rsid w:val="007A57CD"/>
    <w:rsid w:val="007A5E25"/>
    <w:rsid w:val="007B1181"/>
    <w:rsid w:val="007B4F16"/>
    <w:rsid w:val="007B7E63"/>
    <w:rsid w:val="007C04AA"/>
    <w:rsid w:val="007C0A4E"/>
    <w:rsid w:val="007C6546"/>
    <w:rsid w:val="007D1585"/>
    <w:rsid w:val="007D3F10"/>
    <w:rsid w:val="007D5C83"/>
    <w:rsid w:val="007E2351"/>
    <w:rsid w:val="007E7046"/>
    <w:rsid w:val="007F0BE7"/>
    <w:rsid w:val="007F29F7"/>
    <w:rsid w:val="00800A88"/>
    <w:rsid w:val="00801C95"/>
    <w:rsid w:val="00802985"/>
    <w:rsid w:val="008051D6"/>
    <w:rsid w:val="00805ADF"/>
    <w:rsid w:val="00805DEF"/>
    <w:rsid w:val="008073F4"/>
    <w:rsid w:val="0081391F"/>
    <w:rsid w:val="00815022"/>
    <w:rsid w:val="00816C96"/>
    <w:rsid w:val="008231FE"/>
    <w:rsid w:val="00825B82"/>
    <w:rsid w:val="008314A3"/>
    <w:rsid w:val="0084005B"/>
    <w:rsid w:val="00840648"/>
    <w:rsid w:val="008414C9"/>
    <w:rsid w:val="00842941"/>
    <w:rsid w:val="0084458E"/>
    <w:rsid w:val="008516F9"/>
    <w:rsid w:val="008519E7"/>
    <w:rsid w:val="0085423A"/>
    <w:rsid w:val="00856150"/>
    <w:rsid w:val="00856FE9"/>
    <w:rsid w:val="0086636E"/>
    <w:rsid w:val="0087132E"/>
    <w:rsid w:val="00871A4A"/>
    <w:rsid w:val="00874476"/>
    <w:rsid w:val="00875DF8"/>
    <w:rsid w:val="00876994"/>
    <w:rsid w:val="008773F7"/>
    <w:rsid w:val="00883E17"/>
    <w:rsid w:val="00884FB3"/>
    <w:rsid w:val="00891721"/>
    <w:rsid w:val="00895219"/>
    <w:rsid w:val="008970C1"/>
    <w:rsid w:val="008A70EE"/>
    <w:rsid w:val="008A72C1"/>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25C2"/>
    <w:rsid w:val="00916966"/>
    <w:rsid w:val="00922F68"/>
    <w:rsid w:val="009244F2"/>
    <w:rsid w:val="009254D8"/>
    <w:rsid w:val="00926368"/>
    <w:rsid w:val="009321B9"/>
    <w:rsid w:val="00940A2B"/>
    <w:rsid w:val="00942D57"/>
    <w:rsid w:val="0094500C"/>
    <w:rsid w:val="009464FC"/>
    <w:rsid w:val="0094667F"/>
    <w:rsid w:val="00947B46"/>
    <w:rsid w:val="00953033"/>
    <w:rsid w:val="00953041"/>
    <w:rsid w:val="009536AF"/>
    <w:rsid w:val="0095536A"/>
    <w:rsid w:val="0095595E"/>
    <w:rsid w:val="0097029A"/>
    <w:rsid w:val="00970980"/>
    <w:rsid w:val="00974BAA"/>
    <w:rsid w:val="00974D86"/>
    <w:rsid w:val="009763B9"/>
    <w:rsid w:val="00976CF3"/>
    <w:rsid w:val="00981CC5"/>
    <w:rsid w:val="00983548"/>
    <w:rsid w:val="00984772"/>
    <w:rsid w:val="0099017D"/>
    <w:rsid w:val="00990E7B"/>
    <w:rsid w:val="00992150"/>
    <w:rsid w:val="00993D6D"/>
    <w:rsid w:val="00995BB6"/>
    <w:rsid w:val="009A1CDC"/>
    <w:rsid w:val="009A3997"/>
    <w:rsid w:val="009A61AD"/>
    <w:rsid w:val="009B2B49"/>
    <w:rsid w:val="009B726E"/>
    <w:rsid w:val="009C05B2"/>
    <w:rsid w:val="009C4CBF"/>
    <w:rsid w:val="009C5FE1"/>
    <w:rsid w:val="009D6E63"/>
    <w:rsid w:val="009D702C"/>
    <w:rsid w:val="009E01CD"/>
    <w:rsid w:val="009E4806"/>
    <w:rsid w:val="009E4F82"/>
    <w:rsid w:val="009E6801"/>
    <w:rsid w:val="009E719F"/>
    <w:rsid w:val="009F46BD"/>
    <w:rsid w:val="009F5428"/>
    <w:rsid w:val="009F5F46"/>
    <w:rsid w:val="00A05635"/>
    <w:rsid w:val="00A05B90"/>
    <w:rsid w:val="00A06462"/>
    <w:rsid w:val="00A073DB"/>
    <w:rsid w:val="00A1284D"/>
    <w:rsid w:val="00A20BC7"/>
    <w:rsid w:val="00A22025"/>
    <w:rsid w:val="00A24F0B"/>
    <w:rsid w:val="00A33703"/>
    <w:rsid w:val="00A33DC7"/>
    <w:rsid w:val="00A36972"/>
    <w:rsid w:val="00A37347"/>
    <w:rsid w:val="00A3798E"/>
    <w:rsid w:val="00A37F24"/>
    <w:rsid w:val="00A4625C"/>
    <w:rsid w:val="00A475A9"/>
    <w:rsid w:val="00A50DFA"/>
    <w:rsid w:val="00A56F0D"/>
    <w:rsid w:val="00A62371"/>
    <w:rsid w:val="00A649F6"/>
    <w:rsid w:val="00A67871"/>
    <w:rsid w:val="00A75609"/>
    <w:rsid w:val="00A75F60"/>
    <w:rsid w:val="00A76B6F"/>
    <w:rsid w:val="00A81841"/>
    <w:rsid w:val="00A87FFA"/>
    <w:rsid w:val="00A93A9A"/>
    <w:rsid w:val="00A95FFA"/>
    <w:rsid w:val="00A9742F"/>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4729"/>
    <w:rsid w:val="00AD7EE1"/>
    <w:rsid w:val="00AE2DB7"/>
    <w:rsid w:val="00AE3FD4"/>
    <w:rsid w:val="00AE6B1C"/>
    <w:rsid w:val="00AF151A"/>
    <w:rsid w:val="00AF77D8"/>
    <w:rsid w:val="00B00931"/>
    <w:rsid w:val="00B03550"/>
    <w:rsid w:val="00B036B2"/>
    <w:rsid w:val="00B10AB2"/>
    <w:rsid w:val="00B12441"/>
    <w:rsid w:val="00B165CB"/>
    <w:rsid w:val="00B178D9"/>
    <w:rsid w:val="00B302A6"/>
    <w:rsid w:val="00B31480"/>
    <w:rsid w:val="00B31D33"/>
    <w:rsid w:val="00B34AFF"/>
    <w:rsid w:val="00B36114"/>
    <w:rsid w:val="00B44165"/>
    <w:rsid w:val="00B527B4"/>
    <w:rsid w:val="00B56C90"/>
    <w:rsid w:val="00B56F23"/>
    <w:rsid w:val="00B57339"/>
    <w:rsid w:val="00B60294"/>
    <w:rsid w:val="00B6174D"/>
    <w:rsid w:val="00B6196D"/>
    <w:rsid w:val="00B61CF7"/>
    <w:rsid w:val="00B624E9"/>
    <w:rsid w:val="00B62A84"/>
    <w:rsid w:val="00B719DB"/>
    <w:rsid w:val="00B724CB"/>
    <w:rsid w:val="00B72B32"/>
    <w:rsid w:val="00B72C05"/>
    <w:rsid w:val="00B7370A"/>
    <w:rsid w:val="00B818CF"/>
    <w:rsid w:val="00B81B5C"/>
    <w:rsid w:val="00B83749"/>
    <w:rsid w:val="00B90FCB"/>
    <w:rsid w:val="00B91083"/>
    <w:rsid w:val="00B92969"/>
    <w:rsid w:val="00B93D17"/>
    <w:rsid w:val="00B94989"/>
    <w:rsid w:val="00BA0765"/>
    <w:rsid w:val="00BA2E8C"/>
    <w:rsid w:val="00BA471D"/>
    <w:rsid w:val="00BA571B"/>
    <w:rsid w:val="00BA5AB2"/>
    <w:rsid w:val="00BB15D2"/>
    <w:rsid w:val="00BB5B23"/>
    <w:rsid w:val="00BC020E"/>
    <w:rsid w:val="00BC1FFE"/>
    <w:rsid w:val="00BC338B"/>
    <w:rsid w:val="00BC38B2"/>
    <w:rsid w:val="00BC611E"/>
    <w:rsid w:val="00BC7811"/>
    <w:rsid w:val="00BC7C09"/>
    <w:rsid w:val="00BD1798"/>
    <w:rsid w:val="00BD332D"/>
    <w:rsid w:val="00BD36FF"/>
    <w:rsid w:val="00BD3BFD"/>
    <w:rsid w:val="00BD4D1B"/>
    <w:rsid w:val="00BD545C"/>
    <w:rsid w:val="00BD63FB"/>
    <w:rsid w:val="00BD7E29"/>
    <w:rsid w:val="00BE49AE"/>
    <w:rsid w:val="00BE4F22"/>
    <w:rsid w:val="00BE5846"/>
    <w:rsid w:val="00BE69A7"/>
    <w:rsid w:val="00BF015A"/>
    <w:rsid w:val="00BF28BA"/>
    <w:rsid w:val="00BF48BF"/>
    <w:rsid w:val="00C04DEB"/>
    <w:rsid w:val="00C05944"/>
    <w:rsid w:val="00C06386"/>
    <w:rsid w:val="00C1083C"/>
    <w:rsid w:val="00C24014"/>
    <w:rsid w:val="00C26760"/>
    <w:rsid w:val="00C27922"/>
    <w:rsid w:val="00C301EC"/>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135D"/>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40C4"/>
    <w:rsid w:val="00C94AC1"/>
    <w:rsid w:val="00C95D6D"/>
    <w:rsid w:val="00CA1B49"/>
    <w:rsid w:val="00CA275C"/>
    <w:rsid w:val="00CA2C77"/>
    <w:rsid w:val="00CA501D"/>
    <w:rsid w:val="00CA62B7"/>
    <w:rsid w:val="00CA7CA2"/>
    <w:rsid w:val="00CB131F"/>
    <w:rsid w:val="00CB3971"/>
    <w:rsid w:val="00CB473E"/>
    <w:rsid w:val="00CC366E"/>
    <w:rsid w:val="00CC4963"/>
    <w:rsid w:val="00CD0FCB"/>
    <w:rsid w:val="00CD2CE3"/>
    <w:rsid w:val="00CD5D38"/>
    <w:rsid w:val="00CD6B47"/>
    <w:rsid w:val="00CE36FD"/>
    <w:rsid w:val="00CE5510"/>
    <w:rsid w:val="00CE7E21"/>
    <w:rsid w:val="00CF0B19"/>
    <w:rsid w:val="00CF5282"/>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7E9"/>
    <w:rsid w:val="00D5396A"/>
    <w:rsid w:val="00D556BF"/>
    <w:rsid w:val="00D57314"/>
    <w:rsid w:val="00D5740F"/>
    <w:rsid w:val="00D578F0"/>
    <w:rsid w:val="00D63820"/>
    <w:rsid w:val="00D63ED6"/>
    <w:rsid w:val="00D67261"/>
    <w:rsid w:val="00D731DC"/>
    <w:rsid w:val="00D75411"/>
    <w:rsid w:val="00D758C1"/>
    <w:rsid w:val="00D837A7"/>
    <w:rsid w:val="00D90AEF"/>
    <w:rsid w:val="00D91876"/>
    <w:rsid w:val="00D925D0"/>
    <w:rsid w:val="00D939FF"/>
    <w:rsid w:val="00D948C1"/>
    <w:rsid w:val="00D94BE1"/>
    <w:rsid w:val="00D96EA9"/>
    <w:rsid w:val="00DA31CD"/>
    <w:rsid w:val="00DA61A7"/>
    <w:rsid w:val="00DA662A"/>
    <w:rsid w:val="00DB13B5"/>
    <w:rsid w:val="00DB1741"/>
    <w:rsid w:val="00DB36E3"/>
    <w:rsid w:val="00DB4832"/>
    <w:rsid w:val="00DB71A0"/>
    <w:rsid w:val="00DC322A"/>
    <w:rsid w:val="00DC6D2A"/>
    <w:rsid w:val="00DD072A"/>
    <w:rsid w:val="00DD1728"/>
    <w:rsid w:val="00DD31D3"/>
    <w:rsid w:val="00DD33A5"/>
    <w:rsid w:val="00DD3623"/>
    <w:rsid w:val="00DD41C9"/>
    <w:rsid w:val="00DE01F5"/>
    <w:rsid w:val="00DE0A57"/>
    <w:rsid w:val="00DE0FC8"/>
    <w:rsid w:val="00DE1964"/>
    <w:rsid w:val="00DE2E21"/>
    <w:rsid w:val="00DE2FDB"/>
    <w:rsid w:val="00DF0EA7"/>
    <w:rsid w:val="00DF2B06"/>
    <w:rsid w:val="00E02FB5"/>
    <w:rsid w:val="00E04D5A"/>
    <w:rsid w:val="00E115C0"/>
    <w:rsid w:val="00E11FD4"/>
    <w:rsid w:val="00E16B31"/>
    <w:rsid w:val="00E16DF1"/>
    <w:rsid w:val="00E24CE6"/>
    <w:rsid w:val="00E24F09"/>
    <w:rsid w:val="00E24F70"/>
    <w:rsid w:val="00E327B0"/>
    <w:rsid w:val="00E40E37"/>
    <w:rsid w:val="00E5051D"/>
    <w:rsid w:val="00E530A0"/>
    <w:rsid w:val="00E55599"/>
    <w:rsid w:val="00E564DE"/>
    <w:rsid w:val="00E60B40"/>
    <w:rsid w:val="00E61180"/>
    <w:rsid w:val="00E656A2"/>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B6C88"/>
    <w:rsid w:val="00EC4243"/>
    <w:rsid w:val="00ED0562"/>
    <w:rsid w:val="00ED100F"/>
    <w:rsid w:val="00ED3C92"/>
    <w:rsid w:val="00ED53BD"/>
    <w:rsid w:val="00EE1CFF"/>
    <w:rsid w:val="00EE572C"/>
    <w:rsid w:val="00EF05CD"/>
    <w:rsid w:val="00EF722E"/>
    <w:rsid w:val="00F01920"/>
    <w:rsid w:val="00F02872"/>
    <w:rsid w:val="00F02DAF"/>
    <w:rsid w:val="00F03954"/>
    <w:rsid w:val="00F04933"/>
    <w:rsid w:val="00F05CD4"/>
    <w:rsid w:val="00F06256"/>
    <w:rsid w:val="00F078ED"/>
    <w:rsid w:val="00F1523E"/>
    <w:rsid w:val="00F1640C"/>
    <w:rsid w:val="00F17AAF"/>
    <w:rsid w:val="00F200B3"/>
    <w:rsid w:val="00F22141"/>
    <w:rsid w:val="00F22202"/>
    <w:rsid w:val="00F22AE3"/>
    <w:rsid w:val="00F23B0D"/>
    <w:rsid w:val="00F23CCE"/>
    <w:rsid w:val="00F241A4"/>
    <w:rsid w:val="00F2577A"/>
    <w:rsid w:val="00F2632E"/>
    <w:rsid w:val="00F3451F"/>
    <w:rsid w:val="00F35954"/>
    <w:rsid w:val="00F35F14"/>
    <w:rsid w:val="00F429F2"/>
    <w:rsid w:val="00F46CF7"/>
    <w:rsid w:val="00F54B73"/>
    <w:rsid w:val="00F551CC"/>
    <w:rsid w:val="00F6258E"/>
    <w:rsid w:val="00F62A82"/>
    <w:rsid w:val="00F65652"/>
    <w:rsid w:val="00F66D40"/>
    <w:rsid w:val="00F66E70"/>
    <w:rsid w:val="00F7065B"/>
    <w:rsid w:val="00F723CB"/>
    <w:rsid w:val="00F74CB4"/>
    <w:rsid w:val="00F80D45"/>
    <w:rsid w:val="00F81072"/>
    <w:rsid w:val="00F84D5A"/>
    <w:rsid w:val="00F857F5"/>
    <w:rsid w:val="00F873BB"/>
    <w:rsid w:val="00F92DFE"/>
    <w:rsid w:val="00F930BC"/>
    <w:rsid w:val="00F93F16"/>
    <w:rsid w:val="00FA018D"/>
    <w:rsid w:val="00FA10D0"/>
    <w:rsid w:val="00FA77C0"/>
    <w:rsid w:val="00FB6811"/>
    <w:rsid w:val="00FB7408"/>
    <w:rsid w:val="00FB7E20"/>
    <w:rsid w:val="00FB7FED"/>
    <w:rsid w:val="00FC3250"/>
    <w:rsid w:val="00FC34DD"/>
    <w:rsid w:val="00FC3833"/>
    <w:rsid w:val="00FC484A"/>
    <w:rsid w:val="00FD1B04"/>
    <w:rsid w:val="00FD1E11"/>
    <w:rsid w:val="00FD68AF"/>
    <w:rsid w:val="00FD7EA2"/>
    <w:rsid w:val="00FE088C"/>
    <w:rsid w:val="00FE3FC0"/>
    <w:rsid w:val="00FE551F"/>
    <w:rsid w:val="00FF0731"/>
    <w:rsid w:val="00FF54AC"/>
    <w:rsid w:val="00FF5AF5"/>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20820219">
      <w:bodyDiv w:val="1"/>
      <w:marLeft w:val="0"/>
      <w:marRight w:val="0"/>
      <w:marTop w:val="0"/>
      <w:marBottom w:val="0"/>
      <w:divBdr>
        <w:top w:val="none" w:sz="0" w:space="0" w:color="auto"/>
        <w:left w:val="none" w:sz="0" w:space="0" w:color="auto"/>
        <w:bottom w:val="none" w:sz="0" w:space="0" w:color="auto"/>
        <w:right w:val="none" w:sz="0" w:space="0" w:color="auto"/>
      </w:divBdr>
      <w:divsChild>
        <w:div w:id="879898616">
          <w:marLeft w:val="0"/>
          <w:marRight w:val="0"/>
          <w:marTop w:val="90"/>
          <w:marBottom w:val="0"/>
          <w:divBdr>
            <w:top w:val="none" w:sz="0" w:space="0" w:color="auto"/>
            <w:left w:val="none" w:sz="0" w:space="0" w:color="auto"/>
            <w:bottom w:val="none" w:sz="0" w:space="0" w:color="auto"/>
            <w:right w:val="none" w:sz="0" w:space="0" w:color="auto"/>
          </w:divBdr>
          <w:divsChild>
            <w:div w:id="196284729">
              <w:marLeft w:val="0"/>
              <w:marRight w:val="0"/>
              <w:marTop w:val="0"/>
              <w:marBottom w:val="405"/>
              <w:divBdr>
                <w:top w:val="none" w:sz="0" w:space="0" w:color="auto"/>
                <w:left w:val="none" w:sz="0" w:space="0" w:color="auto"/>
                <w:bottom w:val="none" w:sz="0" w:space="0" w:color="auto"/>
                <w:right w:val="none" w:sz="0" w:space="0" w:color="auto"/>
              </w:divBdr>
              <w:divsChild>
                <w:div w:id="1142310837">
                  <w:marLeft w:val="0"/>
                  <w:marRight w:val="0"/>
                  <w:marTop w:val="0"/>
                  <w:marBottom w:val="0"/>
                  <w:divBdr>
                    <w:top w:val="none" w:sz="0" w:space="0" w:color="auto"/>
                    <w:left w:val="none" w:sz="0" w:space="0" w:color="auto"/>
                    <w:bottom w:val="none" w:sz="0" w:space="0" w:color="auto"/>
                    <w:right w:val="none" w:sz="0" w:space="0" w:color="auto"/>
                  </w:divBdr>
                  <w:divsChild>
                    <w:div w:id="2124226474">
                      <w:marLeft w:val="0"/>
                      <w:marRight w:val="0"/>
                      <w:marTop w:val="0"/>
                      <w:marBottom w:val="0"/>
                      <w:divBdr>
                        <w:top w:val="none" w:sz="0" w:space="0" w:color="auto"/>
                        <w:left w:val="none" w:sz="0" w:space="0" w:color="auto"/>
                        <w:bottom w:val="none" w:sz="0" w:space="0" w:color="auto"/>
                        <w:right w:val="none" w:sz="0" w:space="0" w:color="auto"/>
                      </w:divBdr>
                      <w:divsChild>
                        <w:div w:id="214323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98.pn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PNG"/><Relationship Id="rId84" Type="http://schemas.openxmlformats.org/officeDocument/2006/relationships/footer" Target="footer2.xml"/><Relationship Id="rId89" Type="http://schemas.openxmlformats.org/officeDocument/2006/relationships/footer" Target="footer3.xml"/><Relationship Id="rId112" Type="http://schemas.openxmlformats.org/officeDocument/2006/relationships/footer" Target="footer6.xml"/><Relationship Id="rId133" Type="http://schemas.openxmlformats.org/officeDocument/2006/relationships/image" Target="media/image112.png"/><Relationship Id="rId138" Type="http://schemas.openxmlformats.org/officeDocument/2006/relationships/fontTable" Target="fontTable.xml"/><Relationship Id="rId16" Type="http://schemas.openxmlformats.org/officeDocument/2006/relationships/image" Target="media/image5.png"/><Relationship Id="rId107" Type="http://schemas.openxmlformats.org/officeDocument/2006/relationships/image" Target="media/image89.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hyperlink" Target="http://daq.netlify.app/" TargetMode="External"/><Relationship Id="rId79" Type="http://schemas.openxmlformats.org/officeDocument/2006/relationships/image" Target="media/image66.PNG"/><Relationship Id="rId102" Type="http://schemas.openxmlformats.org/officeDocument/2006/relationships/footer" Target="footer5.xml"/><Relationship Id="rId123" Type="http://schemas.openxmlformats.org/officeDocument/2006/relationships/image" Target="media/image103.png"/><Relationship Id="rId128" Type="http://schemas.openxmlformats.org/officeDocument/2006/relationships/footer" Target="footer8.xml"/><Relationship Id="rId5" Type="http://schemas.openxmlformats.org/officeDocument/2006/relationships/settings" Target="settings.xml"/><Relationship Id="rId90" Type="http://schemas.openxmlformats.org/officeDocument/2006/relationships/image" Target="media/image75.png"/><Relationship Id="rId95" Type="http://schemas.openxmlformats.org/officeDocument/2006/relationships/footer" Target="footer4.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jpe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113" Type="http://schemas.openxmlformats.org/officeDocument/2006/relationships/image" Target="media/image94.png"/><Relationship Id="rId118" Type="http://schemas.openxmlformats.org/officeDocument/2006/relationships/footer" Target="footer7.xml"/><Relationship Id="rId134" Type="http://schemas.openxmlformats.org/officeDocument/2006/relationships/footer" Target="footer9.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2.png"/><Relationship Id="rId121" Type="http://schemas.openxmlformats.org/officeDocument/2006/relationships/image" Target="media/image101.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jpeg"/><Relationship Id="rId103" Type="http://schemas.openxmlformats.org/officeDocument/2006/relationships/hyperlink" Target="http://daq.netlify.app/" TargetMode="External"/><Relationship Id="rId108" Type="http://schemas.openxmlformats.org/officeDocument/2006/relationships/image" Target="media/image90.png"/><Relationship Id="rId116" Type="http://schemas.openxmlformats.org/officeDocument/2006/relationships/image" Target="media/image97.png"/><Relationship Id="rId124" Type="http://schemas.openxmlformats.org/officeDocument/2006/relationships/image" Target="media/image104.png"/><Relationship Id="rId129" Type="http://schemas.openxmlformats.org/officeDocument/2006/relationships/image" Target="media/image108.png"/><Relationship Id="rId137" Type="http://schemas.openxmlformats.org/officeDocument/2006/relationships/footer" Target="footer10.xm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0.png"/><Relationship Id="rId111" Type="http://schemas.openxmlformats.org/officeDocument/2006/relationships/image" Target="media/image93.png"/><Relationship Id="rId132"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88.png"/><Relationship Id="rId114" Type="http://schemas.openxmlformats.org/officeDocument/2006/relationships/image" Target="media/image95.png"/><Relationship Id="rId119" Type="http://schemas.openxmlformats.org/officeDocument/2006/relationships/image" Target="media/image99.png"/><Relationship Id="rId127" Type="http://schemas.openxmlformats.org/officeDocument/2006/relationships/image" Target="media/image107.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2.png"/><Relationship Id="rId130" Type="http://schemas.openxmlformats.org/officeDocument/2006/relationships/image" Target="media/image109.png"/><Relationship Id="rId135" Type="http://schemas.openxmlformats.org/officeDocument/2006/relationships/image" Target="media/image11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1.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jpeg"/><Relationship Id="rId97" Type="http://schemas.openxmlformats.org/officeDocument/2006/relationships/image" Target="media/image81.png"/><Relationship Id="rId104" Type="http://schemas.openxmlformats.org/officeDocument/2006/relationships/image" Target="media/image86.png"/><Relationship Id="rId120" Type="http://schemas.openxmlformats.org/officeDocument/2006/relationships/image" Target="media/image100.png"/><Relationship Id="rId125" Type="http://schemas.openxmlformats.org/officeDocument/2006/relationships/image" Target="media/image105.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hyperlink" Target="http://daq.netlify.app" TargetMode="External"/><Relationship Id="rId66" Type="http://schemas.openxmlformats.org/officeDocument/2006/relationships/image" Target="media/image54.jpeg"/><Relationship Id="rId87" Type="http://schemas.openxmlformats.org/officeDocument/2006/relationships/image" Target="media/image73.png"/><Relationship Id="rId110" Type="http://schemas.openxmlformats.org/officeDocument/2006/relationships/image" Target="media/image92.png"/><Relationship Id="rId115" Type="http://schemas.openxmlformats.org/officeDocument/2006/relationships/image" Target="media/image96.png"/><Relationship Id="rId131" Type="http://schemas.openxmlformats.org/officeDocument/2006/relationships/image" Target="media/image110.png"/><Relationship Id="rId136" Type="http://schemas.openxmlformats.org/officeDocument/2006/relationships/hyperlink" Target="http://daq.netlify.app" TargetMode="External"/><Relationship Id="rId61" Type="http://schemas.openxmlformats.org/officeDocument/2006/relationships/image" Target="media/image49.jpeg"/><Relationship Id="rId82" Type="http://schemas.openxmlformats.org/officeDocument/2006/relationships/image" Target="media/image69.png"/><Relationship Id="rId19" Type="http://schemas.openxmlformats.org/officeDocument/2006/relationships/image" Target="media/image8.jpg"/><Relationship Id="rId14" Type="http://schemas.microsoft.com/office/2007/relationships/hdphoto" Target="media/hdphoto2.wdp"/><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4.png"/><Relationship Id="rId77" Type="http://schemas.openxmlformats.org/officeDocument/2006/relationships/image" Target="media/image64.png"/><Relationship Id="rId100" Type="http://schemas.openxmlformats.org/officeDocument/2006/relationships/image" Target="media/image84.png"/><Relationship Id="rId105" Type="http://schemas.openxmlformats.org/officeDocument/2006/relationships/image" Target="media/image87.png"/><Relationship Id="rId126" Type="http://schemas.openxmlformats.org/officeDocument/2006/relationships/image" Target="media/image10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9</TotalTime>
  <Pages>127</Pages>
  <Words>43590</Words>
  <Characters>248463</Characters>
  <Application>Microsoft Office Word</Application>
  <DocSecurity>0</DocSecurity>
  <Lines>2070</Lines>
  <Paragraphs>58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466</cp:revision>
  <cp:lastPrinted>2020-06-26T00:32:00Z</cp:lastPrinted>
  <dcterms:created xsi:type="dcterms:W3CDTF">2020-06-03T08:02:00Z</dcterms:created>
  <dcterms:modified xsi:type="dcterms:W3CDTF">2020-06-26T06:42:00Z</dcterms:modified>
</cp:coreProperties>
</file>